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0"/>
        <w:gridCol w:w="6646"/>
      </w:tblGrid>
      <w:tr w:rsidR="000F1ABF" w:rsidRPr="007E165B" w14:paraId="5847B1A7" w14:textId="77777777" w:rsidTr="00DD7980">
        <w:trPr>
          <w:trHeight w:val="1184"/>
          <w:jc w:val="center"/>
        </w:trPr>
        <w:tc>
          <w:tcPr>
            <w:tcW w:w="1060" w:type="dxa"/>
          </w:tcPr>
          <w:p w14:paraId="1EC4DE2B" w14:textId="0022CB4B" w:rsidR="000F1ABF" w:rsidRPr="007E165B" w:rsidRDefault="00D044A1" w:rsidP="00DD7980">
            <w:pPr>
              <w:spacing w:line="276" w:lineRule="auto"/>
              <w:jc w:val="center"/>
              <w:rPr>
                <w:rFonts w:eastAsia="Times New Roman"/>
                <w:sz w:val="44"/>
                <w:szCs w:val="44"/>
              </w:rPr>
            </w:pPr>
            <w:bookmarkStart w:id="0" w:name="_Hlk67525660"/>
            <w:r w:rsidRPr="007E165B">
              <w:rPr>
                <w:noProof/>
                <w:sz w:val="44"/>
                <w:szCs w:val="44"/>
              </w:rPr>
              <w:drawing>
                <wp:anchor distT="0" distB="0" distL="114300" distR="114300" simplePos="0" relativeHeight="251663360" behindDoc="1" locked="0" layoutInCell="0" allowOverlap="1" wp14:anchorId="23D58E7D" wp14:editId="28BBCA7B">
                  <wp:simplePos x="0" y="0"/>
                  <wp:positionH relativeFrom="column">
                    <wp:posOffset>53340</wp:posOffset>
                  </wp:positionH>
                  <wp:positionV relativeFrom="paragraph">
                    <wp:posOffset>104140</wp:posOffset>
                  </wp:positionV>
                  <wp:extent cx="1000125" cy="1000125"/>
                  <wp:effectExtent l="0" t="0" r="952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srcRect/>
                          <a:stretch>
                            <a:fillRect/>
                          </a:stretch>
                        </pic:blipFill>
                        <pic:spPr bwMode="auto">
                          <a:xfrm>
                            <a:off x="0" y="0"/>
                            <a:ext cx="1000125" cy="1000125"/>
                          </a:xfrm>
                          <a:prstGeom prst="rect">
                            <a:avLst/>
                          </a:prstGeom>
                          <a:noFill/>
                        </pic:spPr>
                      </pic:pic>
                    </a:graphicData>
                  </a:graphic>
                  <wp14:sizeRelH relativeFrom="margin">
                    <wp14:pctWidth>0</wp14:pctWidth>
                  </wp14:sizeRelH>
                  <wp14:sizeRelV relativeFrom="margin">
                    <wp14:pctHeight>0</wp14:pctHeight>
                  </wp14:sizeRelV>
                </wp:anchor>
              </w:drawing>
            </w:r>
          </w:p>
        </w:tc>
        <w:tc>
          <w:tcPr>
            <w:tcW w:w="6646" w:type="dxa"/>
          </w:tcPr>
          <w:p w14:paraId="018BCF26" w14:textId="544BEF29" w:rsidR="000F1ABF" w:rsidRPr="002D4BA3" w:rsidRDefault="000F1ABF" w:rsidP="00DD7980">
            <w:pPr>
              <w:spacing w:line="276" w:lineRule="auto"/>
              <w:jc w:val="center"/>
              <w:rPr>
                <w:rFonts w:asciiTheme="majorBidi" w:eastAsia="Times New Roman" w:hAnsiTheme="majorBidi" w:cstheme="majorBidi"/>
                <w:sz w:val="36"/>
                <w:szCs w:val="36"/>
              </w:rPr>
            </w:pPr>
          </w:p>
          <w:p w14:paraId="6B9688C5" w14:textId="77777777" w:rsidR="000F1ABF" w:rsidRPr="002D4BA3" w:rsidRDefault="000F1ABF" w:rsidP="00DD7980">
            <w:pPr>
              <w:spacing w:line="276" w:lineRule="auto"/>
              <w:jc w:val="center"/>
              <w:rPr>
                <w:rFonts w:asciiTheme="majorBidi" w:eastAsia="Times New Roman" w:hAnsiTheme="majorBidi" w:cstheme="majorBidi"/>
                <w:b/>
                <w:bCs/>
                <w:sz w:val="36"/>
                <w:szCs w:val="36"/>
              </w:rPr>
            </w:pPr>
            <w:r w:rsidRPr="002D4BA3">
              <w:rPr>
                <w:rFonts w:asciiTheme="majorBidi" w:eastAsia="Times New Roman" w:hAnsiTheme="majorBidi" w:cstheme="majorBidi"/>
                <w:b/>
                <w:bCs/>
                <w:sz w:val="36"/>
                <w:szCs w:val="36"/>
              </w:rPr>
              <w:t>COMSATS University Islamabad</w:t>
            </w:r>
          </w:p>
          <w:p w14:paraId="0909CE9A" w14:textId="08DCD88B" w:rsidR="000F1ABF" w:rsidRPr="007E165B" w:rsidRDefault="000F1ABF" w:rsidP="00DD7980">
            <w:pPr>
              <w:spacing w:line="276" w:lineRule="auto"/>
              <w:jc w:val="center"/>
              <w:rPr>
                <w:rFonts w:eastAsia="Times New Roman"/>
                <w:sz w:val="44"/>
                <w:szCs w:val="44"/>
              </w:rPr>
            </w:pPr>
            <w:r w:rsidRPr="002D4BA3">
              <w:rPr>
                <w:rFonts w:asciiTheme="majorBidi" w:eastAsia="Times New Roman" w:hAnsiTheme="majorBidi" w:cstheme="majorBidi"/>
                <w:b/>
                <w:bCs/>
                <w:sz w:val="36"/>
                <w:szCs w:val="36"/>
              </w:rPr>
              <w:t>Sahiwal, Pakistan</w:t>
            </w:r>
          </w:p>
        </w:tc>
      </w:tr>
    </w:tbl>
    <w:p w14:paraId="517726FD" w14:textId="77777777" w:rsidR="000F1ABF" w:rsidRPr="00E07F1A" w:rsidRDefault="000F1ABF" w:rsidP="003948FE">
      <w:pPr>
        <w:pStyle w:val="14ptBold"/>
      </w:pPr>
    </w:p>
    <w:p w14:paraId="15C570A6" w14:textId="747B103F" w:rsidR="008D2244" w:rsidRPr="008542B9" w:rsidRDefault="008D2244" w:rsidP="008D2244">
      <w:pPr>
        <w:jc w:val="center"/>
        <w:rPr>
          <w:b/>
          <w:bCs/>
          <w:sz w:val="40"/>
          <w:szCs w:val="40"/>
        </w:rPr>
      </w:pPr>
      <w:r>
        <w:rPr>
          <w:b/>
          <w:bCs/>
          <w:sz w:val="40"/>
          <w:szCs w:val="40"/>
        </w:rPr>
        <w:t>EVENTI</w:t>
      </w:r>
      <w:r w:rsidR="00AD1A5B">
        <w:rPr>
          <w:b/>
          <w:bCs/>
          <w:sz w:val="40"/>
          <w:szCs w:val="40"/>
        </w:rPr>
        <w:t>V</w:t>
      </w:r>
      <w:r>
        <w:rPr>
          <w:b/>
          <w:bCs/>
          <w:sz w:val="40"/>
          <w:szCs w:val="40"/>
        </w:rPr>
        <w:t>O</w:t>
      </w:r>
    </w:p>
    <w:p w14:paraId="0B44ED96" w14:textId="77777777" w:rsidR="00AD1A5B" w:rsidRDefault="00AD1A5B" w:rsidP="008D2244">
      <w:pPr>
        <w:pStyle w:val="14ptBold"/>
      </w:pPr>
    </w:p>
    <w:p w14:paraId="768692BA" w14:textId="712A9FE4" w:rsidR="002245AD" w:rsidRPr="002D4BA3" w:rsidRDefault="002245AD" w:rsidP="008D2244">
      <w:pPr>
        <w:pStyle w:val="14ptBold"/>
      </w:pPr>
      <w:r w:rsidRPr="002D4BA3">
        <w:t>By</w:t>
      </w:r>
    </w:p>
    <w:p w14:paraId="23B7D17F" w14:textId="77777777" w:rsidR="002245AD" w:rsidRPr="00E07F1A" w:rsidRDefault="002245AD" w:rsidP="003948FE">
      <w:pPr>
        <w:pStyle w:val="14ptBold"/>
      </w:pPr>
    </w:p>
    <w:p w14:paraId="2AEE9CDA" w14:textId="10091D04" w:rsidR="00AD1A5B" w:rsidRPr="00AC031E" w:rsidRDefault="00AD1A5B" w:rsidP="00AD1A5B">
      <w:pPr>
        <w:tabs>
          <w:tab w:val="left" w:pos="4500"/>
        </w:tabs>
        <w:jc w:val="left"/>
        <w:rPr>
          <w:rFonts w:eastAsia="Calibri"/>
          <w:sz w:val="20"/>
          <w:szCs w:val="20"/>
        </w:rPr>
      </w:pPr>
      <w:r w:rsidRPr="00AD1A5B">
        <w:rPr>
          <w:b/>
          <w:sz w:val="28"/>
          <w:szCs w:val="20"/>
        </w:rPr>
        <w:t>Tariq Hussain</w:t>
      </w:r>
      <w:r w:rsidRPr="00AC031E">
        <w:rPr>
          <w:rFonts w:eastAsia="Calibri"/>
          <w:sz w:val="20"/>
          <w:szCs w:val="20"/>
        </w:rPr>
        <w:tab/>
      </w:r>
      <w:r>
        <w:rPr>
          <w:rFonts w:eastAsia="Calibri"/>
          <w:sz w:val="20"/>
          <w:szCs w:val="20"/>
        </w:rPr>
        <w:tab/>
      </w:r>
      <w:r>
        <w:rPr>
          <w:rFonts w:eastAsia="Times New Roman"/>
          <w:b/>
          <w:bCs/>
          <w:sz w:val="28"/>
          <w:szCs w:val="28"/>
        </w:rPr>
        <w:t>CIIT/FA17-BSE-060</w:t>
      </w:r>
      <w:r w:rsidRPr="00AC031E">
        <w:rPr>
          <w:rFonts w:eastAsia="Times New Roman"/>
          <w:b/>
          <w:bCs/>
          <w:sz w:val="28"/>
          <w:szCs w:val="28"/>
        </w:rPr>
        <w:t>/SWL</w:t>
      </w:r>
    </w:p>
    <w:p w14:paraId="1F04269F" w14:textId="60A6918C" w:rsidR="00AD1A5B" w:rsidRDefault="00AD1A5B" w:rsidP="00AD1A5B">
      <w:pPr>
        <w:tabs>
          <w:tab w:val="left" w:pos="4500"/>
        </w:tabs>
        <w:jc w:val="left"/>
        <w:rPr>
          <w:rFonts w:eastAsia="Times New Roman"/>
          <w:b/>
          <w:bCs/>
          <w:sz w:val="28"/>
          <w:szCs w:val="28"/>
        </w:rPr>
      </w:pPr>
      <w:r w:rsidRPr="00AD1A5B">
        <w:rPr>
          <w:b/>
          <w:sz w:val="28"/>
          <w:szCs w:val="20"/>
        </w:rPr>
        <w:t>Waheed Khadim Hussain</w:t>
      </w:r>
      <w:r w:rsidRPr="00AC031E">
        <w:rPr>
          <w:rFonts w:eastAsia="Calibri"/>
          <w:sz w:val="20"/>
          <w:szCs w:val="20"/>
        </w:rPr>
        <w:tab/>
      </w:r>
      <w:r>
        <w:rPr>
          <w:rFonts w:eastAsia="Calibri"/>
          <w:sz w:val="20"/>
          <w:szCs w:val="20"/>
        </w:rPr>
        <w:t xml:space="preserve"> </w:t>
      </w:r>
      <w:r>
        <w:rPr>
          <w:rFonts w:eastAsia="Calibri"/>
          <w:sz w:val="20"/>
          <w:szCs w:val="20"/>
        </w:rPr>
        <w:tab/>
      </w:r>
      <w:r>
        <w:rPr>
          <w:rFonts w:eastAsia="Times New Roman"/>
          <w:b/>
          <w:bCs/>
          <w:sz w:val="28"/>
          <w:szCs w:val="28"/>
        </w:rPr>
        <w:t>CIIT/FA17-BSE-062</w:t>
      </w:r>
      <w:r w:rsidRPr="00AC031E">
        <w:rPr>
          <w:rFonts w:eastAsia="Times New Roman"/>
          <w:b/>
          <w:bCs/>
          <w:sz w:val="28"/>
          <w:szCs w:val="28"/>
        </w:rPr>
        <w:t>/SWL</w:t>
      </w:r>
    </w:p>
    <w:p w14:paraId="7D4A69EA" w14:textId="77777777" w:rsidR="00AD1A5B" w:rsidRPr="00F6548C" w:rsidRDefault="00AD1A5B" w:rsidP="00AD1A5B">
      <w:pPr>
        <w:tabs>
          <w:tab w:val="left" w:pos="4500"/>
        </w:tabs>
        <w:jc w:val="left"/>
        <w:rPr>
          <w:rFonts w:eastAsia="Times New Roman"/>
          <w:b/>
          <w:bCs/>
          <w:sz w:val="28"/>
          <w:szCs w:val="28"/>
        </w:rPr>
      </w:pPr>
      <w:r w:rsidRPr="00AD1A5B">
        <w:rPr>
          <w:b/>
          <w:sz w:val="28"/>
          <w:szCs w:val="20"/>
        </w:rPr>
        <w:t>Hafiz M. Asif Afzal</w:t>
      </w:r>
      <w:r w:rsidRPr="00F6548C">
        <w:rPr>
          <w:b/>
          <w:sz w:val="32"/>
        </w:rPr>
        <w:tab/>
      </w:r>
      <w:r w:rsidRPr="00F6548C">
        <w:rPr>
          <w:b/>
          <w:sz w:val="32"/>
        </w:rPr>
        <w:tab/>
      </w:r>
      <w:r w:rsidRPr="00F6548C">
        <w:rPr>
          <w:rFonts w:eastAsia="Times New Roman"/>
          <w:b/>
          <w:bCs/>
          <w:sz w:val="28"/>
          <w:szCs w:val="28"/>
        </w:rPr>
        <w:t>CIIT/FA17-BSE-075/SWL</w:t>
      </w:r>
    </w:p>
    <w:p w14:paraId="2ACE3324" w14:textId="77777777" w:rsidR="00AD1A5B" w:rsidRPr="00AC031E" w:rsidRDefault="00AD1A5B" w:rsidP="00AD1A5B">
      <w:pPr>
        <w:spacing w:line="200" w:lineRule="exact"/>
        <w:rPr>
          <w:rFonts w:eastAsia="Calibri"/>
          <w:sz w:val="20"/>
          <w:szCs w:val="20"/>
        </w:rPr>
      </w:pPr>
    </w:p>
    <w:p w14:paraId="438CACBE" w14:textId="77777777" w:rsidR="00AD1A5B" w:rsidRPr="00AC031E" w:rsidRDefault="00AD1A5B" w:rsidP="00AD1A5B">
      <w:pPr>
        <w:spacing w:line="200" w:lineRule="exact"/>
        <w:rPr>
          <w:rFonts w:eastAsia="Calibri"/>
          <w:sz w:val="20"/>
          <w:szCs w:val="20"/>
        </w:rPr>
      </w:pPr>
    </w:p>
    <w:p w14:paraId="06CBC580" w14:textId="77777777" w:rsidR="00AD1A5B" w:rsidRPr="00AC031E" w:rsidRDefault="00AD1A5B" w:rsidP="00AD1A5B">
      <w:pPr>
        <w:spacing w:line="208" w:lineRule="exact"/>
        <w:rPr>
          <w:rFonts w:eastAsia="Calibri"/>
          <w:sz w:val="20"/>
          <w:szCs w:val="20"/>
        </w:rPr>
      </w:pPr>
    </w:p>
    <w:p w14:paraId="5264761F" w14:textId="77777777" w:rsidR="00AD1A5B" w:rsidRPr="00AC031E" w:rsidRDefault="00AD1A5B" w:rsidP="00AD1A5B">
      <w:pPr>
        <w:jc w:val="center"/>
        <w:rPr>
          <w:rFonts w:eastAsia="Times New Roman"/>
          <w:b/>
          <w:bCs/>
          <w:i/>
          <w:iCs/>
          <w:sz w:val="36"/>
          <w:szCs w:val="36"/>
        </w:rPr>
      </w:pPr>
      <w:r w:rsidRPr="00AC031E">
        <w:rPr>
          <w:rFonts w:eastAsia="Times New Roman"/>
          <w:b/>
          <w:bCs/>
          <w:i/>
          <w:iCs/>
          <w:sz w:val="36"/>
          <w:szCs w:val="36"/>
        </w:rPr>
        <w:t>Supervisor</w:t>
      </w:r>
    </w:p>
    <w:p w14:paraId="73146D0F" w14:textId="77777777" w:rsidR="00AD1A5B" w:rsidRPr="00AC031E" w:rsidRDefault="00AD1A5B" w:rsidP="00AD1A5B">
      <w:pPr>
        <w:jc w:val="center"/>
        <w:rPr>
          <w:rFonts w:eastAsia="Calibri"/>
          <w:sz w:val="20"/>
          <w:szCs w:val="20"/>
        </w:rPr>
      </w:pPr>
      <w:r>
        <w:rPr>
          <w:rFonts w:eastAsia="Times New Roman"/>
          <w:b/>
          <w:bCs/>
          <w:i/>
          <w:iCs/>
          <w:sz w:val="36"/>
          <w:szCs w:val="36"/>
        </w:rPr>
        <w:t>Mr. Zafar Iqbal Roy</w:t>
      </w:r>
    </w:p>
    <w:p w14:paraId="71A8C491" w14:textId="77777777" w:rsidR="00AD1A5B" w:rsidRPr="00AC031E" w:rsidRDefault="00AD1A5B" w:rsidP="00AD1A5B">
      <w:pPr>
        <w:spacing w:line="203" w:lineRule="exact"/>
        <w:rPr>
          <w:rFonts w:eastAsia="Calibri"/>
          <w:sz w:val="20"/>
          <w:szCs w:val="20"/>
        </w:rPr>
      </w:pPr>
    </w:p>
    <w:p w14:paraId="7289F312" w14:textId="77777777" w:rsidR="00AD1A5B" w:rsidRPr="00AC031E" w:rsidRDefault="00AD1A5B" w:rsidP="00AD1A5B">
      <w:pPr>
        <w:jc w:val="center"/>
        <w:rPr>
          <w:rFonts w:eastAsia="Calibri"/>
          <w:sz w:val="20"/>
          <w:szCs w:val="20"/>
        </w:rPr>
      </w:pPr>
    </w:p>
    <w:p w14:paraId="313EF83E" w14:textId="77777777" w:rsidR="00AD1A5B" w:rsidRPr="00AC031E" w:rsidRDefault="00AD1A5B" w:rsidP="00AD1A5B">
      <w:pPr>
        <w:spacing w:line="200" w:lineRule="exact"/>
        <w:rPr>
          <w:rFonts w:eastAsia="Calibri"/>
          <w:sz w:val="20"/>
          <w:szCs w:val="20"/>
        </w:rPr>
      </w:pPr>
    </w:p>
    <w:p w14:paraId="57C6425B" w14:textId="77777777" w:rsidR="00AD1A5B" w:rsidRPr="00AC031E" w:rsidRDefault="00AD1A5B" w:rsidP="00AD1A5B">
      <w:pPr>
        <w:spacing w:line="200" w:lineRule="exact"/>
        <w:rPr>
          <w:rFonts w:eastAsia="Calibri"/>
          <w:sz w:val="20"/>
          <w:szCs w:val="20"/>
        </w:rPr>
      </w:pPr>
    </w:p>
    <w:p w14:paraId="6BEC831C" w14:textId="77777777" w:rsidR="00AD1A5B" w:rsidRPr="00AC031E" w:rsidRDefault="00AD1A5B" w:rsidP="00AD1A5B">
      <w:pPr>
        <w:spacing w:line="395" w:lineRule="exact"/>
        <w:rPr>
          <w:rFonts w:eastAsia="Calibri"/>
          <w:sz w:val="20"/>
          <w:szCs w:val="20"/>
        </w:rPr>
      </w:pPr>
    </w:p>
    <w:p w14:paraId="6B6EB225" w14:textId="77777777" w:rsidR="00AD1A5B" w:rsidRPr="005B20AE" w:rsidRDefault="00AD1A5B" w:rsidP="00AD1A5B">
      <w:pPr>
        <w:ind w:right="-19"/>
        <w:jc w:val="center"/>
        <w:rPr>
          <w:rFonts w:eastAsia="Calibri"/>
          <w:sz w:val="20"/>
          <w:szCs w:val="20"/>
        </w:rPr>
      </w:pPr>
      <w:r w:rsidRPr="00AC031E">
        <w:rPr>
          <w:rFonts w:eastAsia="Times New Roman"/>
          <w:b/>
          <w:bCs/>
          <w:i/>
          <w:iCs/>
          <w:sz w:val="36"/>
          <w:szCs w:val="36"/>
        </w:rPr>
        <w:t>Bachelor of S</w:t>
      </w:r>
      <w:r>
        <w:rPr>
          <w:rFonts w:eastAsia="Times New Roman"/>
          <w:b/>
          <w:bCs/>
          <w:i/>
          <w:iCs/>
          <w:sz w:val="36"/>
          <w:szCs w:val="36"/>
        </w:rPr>
        <w:t>cience in Software Engineering (2017-2021</w:t>
      </w:r>
      <w:r w:rsidRPr="00AC031E">
        <w:rPr>
          <w:rFonts w:eastAsia="Times New Roman"/>
          <w:b/>
          <w:bCs/>
          <w:i/>
          <w:iCs/>
          <w:sz w:val="36"/>
          <w:szCs w:val="36"/>
        </w:rPr>
        <w:t>)</w:t>
      </w:r>
    </w:p>
    <w:p w14:paraId="10B521B7" w14:textId="77777777" w:rsidR="00AD1A5B" w:rsidRPr="00E24CFC" w:rsidRDefault="00AD1A5B" w:rsidP="00AD1A5B">
      <w:pPr>
        <w:spacing w:line="200" w:lineRule="exact"/>
        <w:rPr>
          <w:color w:val="000000" w:themeColor="text1"/>
          <w:sz w:val="20"/>
          <w:szCs w:val="20"/>
        </w:rPr>
      </w:pPr>
    </w:p>
    <w:p w14:paraId="1D6859B8" w14:textId="0FDB2F18" w:rsidR="002245AD" w:rsidRDefault="002245AD" w:rsidP="00AD1A5B">
      <w:pPr>
        <w:pStyle w:val="14ptBold"/>
      </w:pPr>
    </w:p>
    <w:p w14:paraId="4824329B" w14:textId="6FE0F2BA" w:rsidR="002D4BA3" w:rsidRPr="00E81771" w:rsidRDefault="00F057B5" w:rsidP="00E81771">
      <w:pPr>
        <w:jc w:val="center"/>
        <w:rPr>
          <w:rFonts w:eastAsia="Times New Roman"/>
          <w:b/>
          <w:bCs/>
          <w:szCs w:val="24"/>
        </w:rPr>
      </w:pPr>
      <w:r>
        <w:rPr>
          <w:rFonts w:eastAsia="Times New Roman"/>
          <w:b/>
          <w:bCs/>
          <w:szCs w:val="24"/>
        </w:rPr>
        <w:t>The</w:t>
      </w:r>
      <w:r>
        <w:rPr>
          <w:sz w:val="20"/>
          <w:szCs w:val="20"/>
        </w:rPr>
        <w:t xml:space="preserve"> </w:t>
      </w:r>
      <w:r>
        <w:rPr>
          <w:rFonts w:eastAsia="Times New Roman"/>
          <w:b/>
          <w:bCs/>
          <w:szCs w:val="24"/>
        </w:rPr>
        <w:t>candidate confirms that the work submitted is their own and appropriate credit has been given where reference has been made to the work of others</w:t>
      </w:r>
      <w:r w:rsidR="00E81771">
        <w:rPr>
          <w:rFonts w:eastAsia="Times New Roman"/>
          <w:b/>
          <w:bCs/>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0"/>
        <w:gridCol w:w="6646"/>
      </w:tblGrid>
      <w:tr w:rsidR="002245AD" w:rsidRPr="007E165B" w14:paraId="182AC8F4" w14:textId="77777777" w:rsidTr="00DD7980">
        <w:trPr>
          <w:trHeight w:val="1184"/>
          <w:jc w:val="center"/>
        </w:trPr>
        <w:tc>
          <w:tcPr>
            <w:tcW w:w="1060" w:type="dxa"/>
          </w:tcPr>
          <w:p w14:paraId="74684588" w14:textId="77777777" w:rsidR="002245AD" w:rsidRPr="007E165B" w:rsidRDefault="002245AD" w:rsidP="00DD7980">
            <w:pPr>
              <w:spacing w:line="276" w:lineRule="auto"/>
              <w:jc w:val="center"/>
              <w:rPr>
                <w:rFonts w:eastAsia="Times New Roman"/>
                <w:sz w:val="44"/>
                <w:szCs w:val="44"/>
              </w:rPr>
            </w:pPr>
            <w:r w:rsidRPr="007E165B">
              <w:rPr>
                <w:noProof/>
                <w:sz w:val="44"/>
                <w:szCs w:val="44"/>
              </w:rPr>
              <w:lastRenderedPageBreak/>
              <w:drawing>
                <wp:anchor distT="0" distB="0" distL="114300" distR="114300" simplePos="0" relativeHeight="251661312" behindDoc="1" locked="0" layoutInCell="0" allowOverlap="1" wp14:anchorId="63B18D9C" wp14:editId="5BF28070">
                  <wp:simplePos x="0" y="0"/>
                  <wp:positionH relativeFrom="column">
                    <wp:posOffset>-107950</wp:posOffset>
                  </wp:positionH>
                  <wp:positionV relativeFrom="paragraph">
                    <wp:posOffset>268605</wp:posOffset>
                  </wp:positionV>
                  <wp:extent cx="842645" cy="84264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srcRect/>
                          <a:stretch>
                            <a:fillRect/>
                          </a:stretch>
                        </pic:blipFill>
                        <pic:spPr bwMode="auto">
                          <a:xfrm>
                            <a:off x="0" y="0"/>
                            <a:ext cx="842645" cy="842645"/>
                          </a:xfrm>
                          <a:prstGeom prst="rect">
                            <a:avLst/>
                          </a:prstGeom>
                          <a:noFill/>
                        </pic:spPr>
                      </pic:pic>
                    </a:graphicData>
                  </a:graphic>
                  <wp14:sizeRelH relativeFrom="margin">
                    <wp14:pctWidth>0</wp14:pctWidth>
                  </wp14:sizeRelH>
                  <wp14:sizeRelV relativeFrom="margin">
                    <wp14:pctHeight>0</wp14:pctHeight>
                  </wp14:sizeRelV>
                </wp:anchor>
              </w:drawing>
            </w:r>
          </w:p>
        </w:tc>
        <w:tc>
          <w:tcPr>
            <w:tcW w:w="6646" w:type="dxa"/>
          </w:tcPr>
          <w:p w14:paraId="5F405D54" w14:textId="77777777" w:rsidR="002245AD" w:rsidRPr="007E165B" w:rsidRDefault="002245AD" w:rsidP="00DD7980">
            <w:pPr>
              <w:spacing w:line="276" w:lineRule="auto"/>
              <w:jc w:val="center"/>
              <w:rPr>
                <w:rFonts w:eastAsia="Times New Roman"/>
                <w:sz w:val="44"/>
                <w:szCs w:val="44"/>
              </w:rPr>
            </w:pPr>
          </w:p>
          <w:p w14:paraId="43494126" w14:textId="48D9127C" w:rsidR="002245AD" w:rsidRPr="002D4BA3" w:rsidRDefault="002245AD" w:rsidP="00DD7980">
            <w:pPr>
              <w:spacing w:line="276" w:lineRule="auto"/>
              <w:jc w:val="center"/>
              <w:rPr>
                <w:rFonts w:asciiTheme="majorBidi" w:eastAsia="Times New Roman" w:hAnsiTheme="majorBidi" w:cstheme="majorBidi"/>
                <w:b/>
                <w:bCs/>
                <w:sz w:val="32"/>
                <w:szCs w:val="32"/>
              </w:rPr>
            </w:pPr>
            <w:r w:rsidRPr="002D4BA3">
              <w:rPr>
                <w:rFonts w:asciiTheme="majorBidi" w:eastAsia="Times New Roman" w:hAnsiTheme="majorBidi" w:cstheme="majorBidi"/>
                <w:b/>
                <w:bCs/>
                <w:sz w:val="32"/>
                <w:szCs w:val="32"/>
              </w:rPr>
              <w:t>COMSATS University Islamabad</w:t>
            </w:r>
            <w:r w:rsidR="00F057B5">
              <w:rPr>
                <w:rFonts w:asciiTheme="majorBidi" w:eastAsia="Times New Roman" w:hAnsiTheme="majorBidi" w:cstheme="majorBidi"/>
                <w:b/>
                <w:bCs/>
                <w:sz w:val="32"/>
                <w:szCs w:val="32"/>
              </w:rPr>
              <w:t>,</w:t>
            </w:r>
          </w:p>
          <w:p w14:paraId="6C551C47" w14:textId="03F9BB59" w:rsidR="002245AD" w:rsidRPr="007E165B" w:rsidRDefault="002245AD" w:rsidP="00DD7980">
            <w:pPr>
              <w:spacing w:line="276" w:lineRule="auto"/>
              <w:jc w:val="center"/>
              <w:rPr>
                <w:rFonts w:eastAsia="Times New Roman"/>
                <w:sz w:val="44"/>
                <w:szCs w:val="44"/>
              </w:rPr>
            </w:pPr>
            <w:r w:rsidRPr="002D4BA3">
              <w:rPr>
                <w:rFonts w:asciiTheme="majorBidi" w:eastAsia="Times New Roman" w:hAnsiTheme="majorBidi" w:cstheme="majorBidi"/>
                <w:b/>
                <w:bCs/>
                <w:sz w:val="32"/>
                <w:szCs w:val="32"/>
              </w:rPr>
              <w:t xml:space="preserve"> Sahiwal, Pakistan</w:t>
            </w:r>
          </w:p>
        </w:tc>
      </w:tr>
    </w:tbl>
    <w:p w14:paraId="3C6C078A" w14:textId="77777777" w:rsidR="002245AD" w:rsidRPr="00E07F1A" w:rsidRDefault="002245AD" w:rsidP="003948FE">
      <w:pPr>
        <w:pStyle w:val="14ptBold"/>
      </w:pPr>
    </w:p>
    <w:p w14:paraId="64D43C3D" w14:textId="48EFFD8F" w:rsidR="008D2244" w:rsidRPr="008542B9" w:rsidRDefault="008D2244" w:rsidP="008D2244">
      <w:pPr>
        <w:jc w:val="center"/>
        <w:rPr>
          <w:b/>
          <w:bCs/>
          <w:sz w:val="40"/>
          <w:szCs w:val="40"/>
        </w:rPr>
      </w:pPr>
      <w:r>
        <w:rPr>
          <w:b/>
          <w:bCs/>
          <w:sz w:val="40"/>
          <w:szCs w:val="40"/>
        </w:rPr>
        <w:t>EVENTI</w:t>
      </w:r>
      <w:r w:rsidR="00E81771">
        <w:rPr>
          <w:b/>
          <w:bCs/>
          <w:sz w:val="40"/>
          <w:szCs w:val="40"/>
        </w:rPr>
        <w:t>V</w:t>
      </w:r>
      <w:r>
        <w:rPr>
          <w:b/>
          <w:bCs/>
          <w:sz w:val="40"/>
          <w:szCs w:val="40"/>
        </w:rPr>
        <w:t>O</w:t>
      </w:r>
    </w:p>
    <w:p w14:paraId="3D240E3E" w14:textId="77777777" w:rsidR="002245AD" w:rsidRPr="002245AD" w:rsidRDefault="002245AD" w:rsidP="008D2244">
      <w:pPr>
        <w:ind w:right="20"/>
        <w:jc w:val="center"/>
        <w:rPr>
          <w:b/>
          <w:bCs/>
          <w:sz w:val="28"/>
          <w:szCs w:val="28"/>
        </w:rPr>
      </w:pPr>
      <w:r w:rsidRPr="002245AD">
        <w:rPr>
          <w:rFonts w:eastAsia="Times New Roman"/>
          <w:b/>
          <w:bCs/>
          <w:sz w:val="28"/>
          <w:szCs w:val="28"/>
        </w:rPr>
        <w:t>A project presented to</w:t>
      </w:r>
    </w:p>
    <w:p w14:paraId="2B433C89" w14:textId="77777777" w:rsidR="002245AD" w:rsidRPr="002245AD" w:rsidRDefault="002245AD" w:rsidP="002245AD">
      <w:pPr>
        <w:ind w:right="20"/>
        <w:jc w:val="center"/>
        <w:rPr>
          <w:b/>
          <w:bCs/>
          <w:sz w:val="28"/>
          <w:szCs w:val="28"/>
        </w:rPr>
      </w:pPr>
    </w:p>
    <w:p w14:paraId="4D762FB5" w14:textId="1009280E" w:rsidR="002245AD" w:rsidRPr="00E81771" w:rsidRDefault="002245AD" w:rsidP="002245AD">
      <w:pPr>
        <w:ind w:right="20"/>
        <w:jc w:val="center"/>
        <w:rPr>
          <w:b/>
          <w:bCs/>
          <w:sz w:val="34"/>
          <w:szCs w:val="34"/>
        </w:rPr>
      </w:pPr>
      <w:r w:rsidRPr="00E81771">
        <w:rPr>
          <w:rFonts w:eastAsia="Times New Roman"/>
          <w:b/>
          <w:bCs/>
          <w:sz w:val="34"/>
          <w:szCs w:val="34"/>
        </w:rPr>
        <w:t xml:space="preserve">COMSATS </w:t>
      </w:r>
      <w:r w:rsidR="00E81771" w:rsidRPr="00E81771">
        <w:rPr>
          <w:rFonts w:eastAsia="Times New Roman"/>
          <w:b/>
          <w:bCs/>
          <w:sz w:val="34"/>
          <w:szCs w:val="34"/>
        </w:rPr>
        <w:t>University Islamabad</w:t>
      </w:r>
      <w:r w:rsidR="00E81771">
        <w:rPr>
          <w:rFonts w:eastAsia="Times New Roman"/>
          <w:b/>
          <w:bCs/>
          <w:sz w:val="34"/>
          <w:szCs w:val="34"/>
        </w:rPr>
        <w:t>, Sahiwal Campus</w:t>
      </w:r>
    </w:p>
    <w:p w14:paraId="4A1107B9" w14:textId="77777777" w:rsidR="002245AD" w:rsidRPr="002245AD" w:rsidRDefault="002245AD" w:rsidP="003948FE">
      <w:pPr>
        <w:pStyle w:val="14ptBold"/>
      </w:pPr>
    </w:p>
    <w:p w14:paraId="0A621D4D" w14:textId="77777777" w:rsidR="002245AD" w:rsidRPr="002245AD" w:rsidRDefault="002245AD" w:rsidP="00E81771">
      <w:pPr>
        <w:pStyle w:val="14ptBold"/>
        <w:spacing w:after="0"/>
      </w:pPr>
      <w:r w:rsidRPr="002245AD">
        <w:t>In partial fulfillment</w:t>
      </w:r>
    </w:p>
    <w:p w14:paraId="710AC552" w14:textId="6536BA1D" w:rsidR="002245AD" w:rsidRDefault="002245AD" w:rsidP="00E81771">
      <w:pPr>
        <w:ind w:right="20"/>
        <w:jc w:val="center"/>
        <w:rPr>
          <w:rFonts w:eastAsia="Times New Roman"/>
          <w:b/>
          <w:bCs/>
          <w:sz w:val="28"/>
          <w:szCs w:val="28"/>
        </w:rPr>
      </w:pPr>
      <w:r w:rsidRPr="002245AD">
        <w:rPr>
          <w:rFonts w:eastAsia="Times New Roman"/>
          <w:b/>
          <w:bCs/>
          <w:sz w:val="28"/>
          <w:szCs w:val="28"/>
        </w:rPr>
        <w:t>of the requirement for the degree of</w:t>
      </w:r>
    </w:p>
    <w:p w14:paraId="7F8ED0F5" w14:textId="77777777" w:rsidR="00E81771" w:rsidRPr="002245AD" w:rsidRDefault="00E81771" w:rsidP="00E81771">
      <w:pPr>
        <w:ind w:right="20"/>
        <w:jc w:val="center"/>
        <w:rPr>
          <w:b/>
          <w:bCs/>
          <w:sz w:val="28"/>
          <w:szCs w:val="28"/>
        </w:rPr>
      </w:pPr>
    </w:p>
    <w:p w14:paraId="4540DD64" w14:textId="0C7ABEBB" w:rsidR="002245AD" w:rsidRPr="002D4BA3" w:rsidRDefault="002D4BA3" w:rsidP="002D4BA3">
      <w:pPr>
        <w:ind w:right="20"/>
        <w:jc w:val="center"/>
        <w:rPr>
          <w:sz w:val="20"/>
          <w:szCs w:val="20"/>
        </w:rPr>
      </w:pPr>
      <w:r>
        <w:rPr>
          <w:rFonts w:eastAsia="Times New Roman"/>
          <w:b/>
          <w:i/>
          <w:sz w:val="35"/>
        </w:rPr>
        <w:t>Bachelor</w:t>
      </w:r>
      <w:r>
        <w:rPr>
          <w:rFonts w:eastAsia="Times New Roman"/>
          <w:b/>
          <w:bCs/>
          <w:i/>
          <w:iCs/>
          <w:sz w:val="36"/>
          <w:szCs w:val="36"/>
        </w:rPr>
        <w:t xml:space="preserve"> </w:t>
      </w:r>
      <w:r w:rsidR="00E81771">
        <w:rPr>
          <w:rFonts w:eastAsia="Times New Roman"/>
          <w:b/>
          <w:bCs/>
          <w:i/>
          <w:iCs/>
          <w:sz w:val="36"/>
          <w:szCs w:val="36"/>
        </w:rPr>
        <w:t>of Science in Software Engineering</w:t>
      </w:r>
      <w:r>
        <w:rPr>
          <w:rFonts w:eastAsia="Times New Roman"/>
          <w:b/>
          <w:bCs/>
          <w:i/>
          <w:iCs/>
          <w:sz w:val="36"/>
          <w:szCs w:val="36"/>
        </w:rPr>
        <w:t xml:space="preserve"> (2017-2021)</w:t>
      </w:r>
    </w:p>
    <w:p w14:paraId="25BD1A08" w14:textId="77777777" w:rsidR="00E81771" w:rsidRDefault="00E81771" w:rsidP="003948FE">
      <w:pPr>
        <w:pStyle w:val="14ptBold"/>
      </w:pPr>
    </w:p>
    <w:p w14:paraId="39C020AD" w14:textId="24F352D2" w:rsidR="002245AD" w:rsidRPr="00E07F1A" w:rsidRDefault="002245AD" w:rsidP="003948FE">
      <w:pPr>
        <w:pStyle w:val="14ptBold"/>
      </w:pPr>
      <w:r w:rsidRPr="002D4BA3">
        <w:t>By</w:t>
      </w:r>
    </w:p>
    <w:p w14:paraId="614F0059" w14:textId="77777777" w:rsidR="00E81771" w:rsidRPr="00AC031E" w:rsidRDefault="00E81771" w:rsidP="00E81771">
      <w:pPr>
        <w:tabs>
          <w:tab w:val="left" w:pos="4500"/>
        </w:tabs>
        <w:jc w:val="left"/>
        <w:rPr>
          <w:rFonts w:eastAsia="Calibri"/>
          <w:sz w:val="20"/>
          <w:szCs w:val="20"/>
        </w:rPr>
      </w:pPr>
      <w:r w:rsidRPr="00AD1A5B">
        <w:rPr>
          <w:b/>
          <w:sz w:val="28"/>
          <w:szCs w:val="20"/>
        </w:rPr>
        <w:t>Tariq Hussain</w:t>
      </w:r>
      <w:r w:rsidRPr="00AC031E">
        <w:rPr>
          <w:rFonts w:eastAsia="Calibri"/>
          <w:sz w:val="20"/>
          <w:szCs w:val="20"/>
        </w:rPr>
        <w:tab/>
      </w:r>
      <w:r>
        <w:rPr>
          <w:rFonts w:eastAsia="Calibri"/>
          <w:sz w:val="20"/>
          <w:szCs w:val="20"/>
        </w:rPr>
        <w:tab/>
      </w:r>
      <w:r>
        <w:rPr>
          <w:rFonts w:eastAsia="Times New Roman"/>
          <w:b/>
          <w:bCs/>
          <w:sz w:val="28"/>
          <w:szCs w:val="28"/>
        </w:rPr>
        <w:t>CIIT/FA17-BSE-060</w:t>
      </w:r>
      <w:r w:rsidRPr="00AC031E">
        <w:rPr>
          <w:rFonts w:eastAsia="Times New Roman"/>
          <w:b/>
          <w:bCs/>
          <w:sz w:val="28"/>
          <w:szCs w:val="28"/>
        </w:rPr>
        <w:t>/SWL</w:t>
      </w:r>
    </w:p>
    <w:p w14:paraId="2ECD3E7C" w14:textId="77777777" w:rsidR="00E81771" w:rsidRDefault="00E81771" w:rsidP="00E81771">
      <w:pPr>
        <w:tabs>
          <w:tab w:val="left" w:pos="4500"/>
        </w:tabs>
        <w:jc w:val="left"/>
        <w:rPr>
          <w:rFonts w:eastAsia="Times New Roman"/>
          <w:b/>
          <w:bCs/>
          <w:sz w:val="28"/>
          <w:szCs w:val="28"/>
        </w:rPr>
      </w:pPr>
      <w:r w:rsidRPr="00AD1A5B">
        <w:rPr>
          <w:b/>
          <w:sz w:val="28"/>
          <w:szCs w:val="20"/>
        </w:rPr>
        <w:t>Waheed Khadim Hussain</w:t>
      </w:r>
      <w:r w:rsidRPr="00AC031E">
        <w:rPr>
          <w:rFonts w:eastAsia="Calibri"/>
          <w:sz w:val="20"/>
          <w:szCs w:val="20"/>
        </w:rPr>
        <w:tab/>
      </w:r>
      <w:r>
        <w:rPr>
          <w:rFonts w:eastAsia="Calibri"/>
          <w:sz w:val="20"/>
          <w:szCs w:val="20"/>
        </w:rPr>
        <w:t xml:space="preserve"> </w:t>
      </w:r>
      <w:r>
        <w:rPr>
          <w:rFonts w:eastAsia="Calibri"/>
          <w:sz w:val="20"/>
          <w:szCs w:val="20"/>
        </w:rPr>
        <w:tab/>
      </w:r>
      <w:r>
        <w:rPr>
          <w:rFonts w:eastAsia="Times New Roman"/>
          <w:b/>
          <w:bCs/>
          <w:sz w:val="28"/>
          <w:szCs w:val="28"/>
        </w:rPr>
        <w:t>CIIT/FA17-BSE-062</w:t>
      </w:r>
      <w:r w:rsidRPr="00AC031E">
        <w:rPr>
          <w:rFonts w:eastAsia="Times New Roman"/>
          <w:b/>
          <w:bCs/>
          <w:sz w:val="28"/>
          <w:szCs w:val="28"/>
        </w:rPr>
        <w:t>/SWL</w:t>
      </w:r>
    </w:p>
    <w:p w14:paraId="12E2E0F5" w14:textId="77777777" w:rsidR="00E81771" w:rsidRPr="00F6548C" w:rsidRDefault="00E81771" w:rsidP="00E81771">
      <w:pPr>
        <w:tabs>
          <w:tab w:val="left" w:pos="4500"/>
        </w:tabs>
        <w:jc w:val="left"/>
        <w:rPr>
          <w:rFonts w:eastAsia="Times New Roman"/>
          <w:b/>
          <w:bCs/>
          <w:sz w:val="28"/>
          <w:szCs w:val="28"/>
        </w:rPr>
      </w:pPr>
      <w:r w:rsidRPr="00AD1A5B">
        <w:rPr>
          <w:b/>
          <w:sz w:val="28"/>
          <w:szCs w:val="20"/>
        </w:rPr>
        <w:t>Hafiz M. Asif Afzal</w:t>
      </w:r>
      <w:r w:rsidRPr="00F6548C">
        <w:rPr>
          <w:b/>
          <w:sz w:val="32"/>
        </w:rPr>
        <w:tab/>
      </w:r>
      <w:r w:rsidRPr="00F6548C">
        <w:rPr>
          <w:b/>
          <w:sz w:val="32"/>
        </w:rPr>
        <w:tab/>
      </w:r>
      <w:r w:rsidRPr="00F6548C">
        <w:rPr>
          <w:rFonts w:eastAsia="Times New Roman"/>
          <w:b/>
          <w:bCs/>
          <w:sz w:val="28"/>
          <w:szCs w:val="28"/>
        </w:rPr>
        <w:t>CIIT/FA17-BSE-075/SWL</w:t>
      </w:r>
    </w:p>
    <w:p w14:paraId="01D2CD2C" w14:textId="77777777" w:rsidR="0076104E" w:rsidRDefault="0076104E" w:rsidP="003948FE">
      <w:pPr>
        <w:pStyle w:val="14ptBold"/>
      </w:pPr>
    </w:p>
    <w:p w14:paraId="32CBA8CB" w14:textId="77777777" w:rsidR="00F057B5" w:rsidRDefault="00F057B5" w:rsidP="00E81771">
      <w:pPr>
        <w:rPr>
          <w:b/>
          <w:bCs/>
          <w:sz w:val="40"/>
          <w:szCs w:val="40"/>
        </w:rPr>
      </w:pPr>
    </w:p>
    <w:p w14:paraId="29DA57EF" w14:textId="77777777" w:rsidR="00F057B5" w:rsidRDefault="00F057B5" w:rsidP="00D044A1">
      <w:pPr>
        <w:jc w:val="center"/>
        <w:rPr>
          <w:b/>
          <w:bCs/>
          <w:sz w:val="40"/>
          <w:szCs w:val="40"/>
        </w:rPr>
      </w:pPr>
    </w:p>
    <w:p w14:paraId="60AAA259" w14:textId="4EDDB0F4" w:rsidR="00E40318" w:rsidRPr="00D044A1" w:rsidRDefault="00D044A1" w:rsidP="00D044A1">
      <w:pPr>
        <w:jc w:val="center"/>
        <w:rPr>
          <w:b/>
          <w:bCs/>
          <w:sz w:val="40"/>
          <w:szCs w:val="40"/>
        </w:rPr>
      </w:pPr>
      <w:r w:rsidRPr="00D044A1">
        <w:rPr>
          <w:b/>
          <w:bCs/>
          <w:sz w:val="40"/>
          <w:szCs w:val="40"/>
        </w:rPr>
        <w:t>DECLARATION</w:t>
      </w:r>
    </w:p>
    <w:p w14:paraId="0D2328BF" w14:textId="77777777" w:rsidR="00E40318" w:rsidRPr="00900569" w:rsidRDefault="00E40318" w:rsidP="00E40318"/>
    <w:p w14:paraId="68FA241F" w14:textId="7FB793FC" w:rsidR="002D4BA3" w:rsidRDefault="002D4BA3" w:rsidP="003948FE">
      <w:pPr>
        <w:ind w:right="20"/>
      </w:pPr>
      <w:r>
        <w:rPr>
          <w:rFonts w:eastAsia="Times New Roman"/>
          <w:szCs w:val="24"/>
        </w:rPr>
        <w:t xml:space="preserve">We hereby declare that this </w:t>
      </w:r>
      <w:r w:rsidR="003948FE">
        <w:rPr>
          <w:rFonts w:eastAsia="Times New Roman"/>
          <w:szCs w:val="24"/>
        </w:rPr>
        <w:t>application</w:t>
      </w:r>
      <w:r>
        <w:rPr>
          <w:rFonts w:eastAsia="Times New Roman"/>
          <w:szCs w:val="24"/>
        </w:rPr>
        <w:t>, neither whole nor as a part has been copied out from any source. It is further declared that we have developed this software and accompanied report entirely on the basis of our personal efforts. If any part of this project is proved to be copied out from any source or found to be reproduction of some other. We will stand by the consequences. No Portion of the work presented has been submitted of any application for any other degree or qualification of this or any other university or institute of learning.</w:t>
      </w:r>
      <w:r w:rsidRPr="00FE6CB9">
        <w:t xml:space="preserve"> </w:t>
      </w:r>
    </w:p>
    <w:p w14:paraId="5F48AA54" w14:textId="77777777" w:rsidR="002D4BA3" w:rsidRDefault="002D4BA3" w:rsidP="002D4BA3">
      <w:pPr>
        <w:spacing w:line="358" w:lineRule="auto"/>
        <w:ind w:right="20"/>
      </w:pPr>
    </w:p>
    <w:p w14:paraId="01BB3608" w14:textId="77777777" w:rsidR="002D4BA3" w:rsidRPr="00FE6CB9" w:rsidRDefault="002D4BA3" w:rsidP="002D4BA3">
      <w:pPr>
        <w:spacing w:line="358" w:lineRule="auto"/>
        <w:ind w:right="20"/>
      </w:pPr>
    </w:p>
    <w:p w14:paraId="06147866" w14:textId="77777777" w:rsidR="002D4BA3" w:rsidRPr="00FE6CB9" w:rsidRDefault="002D4BA3" w:rsidP="002D4BA3"/>
    <w:p w14:paraId="5A5B89F7" w14:textId="77777777" w:rsidR="002D4BA3" w:rsidRPr="00FE6CB9" w:rsidRDefault="002D4BA3" w:rsidP="002D4BA3"/>
    <w:p w14:paraId="04C8C050" w14:textId="762D0FB0" w:rsidR="002D4BA3" w:rsidRDefault="002D4BA3" w:rsidP="002D4BA3">
      <w:pPr>
        <w:rPr>
          <w:rFonts w:eastAsia="Times New Roman"/>
          <w:sz w:val="23"/>
          <w:szCs w:val="23"/>
        </w:rPr>
      </w:pPr>
      <w:r>
        <w:rPr>
          <w:rFonts w:eastAsia="Times New Roman"/>
          <w:szCs w:val="24"/>
        </w:rPr>
        <w:t xml:space="preserve"> </w:t>
      </w:r>
      <w:r w:rsidR="00C1368F">
        <w:rPr>
          <w:rFonts w:eastAsia="Times New Roman"/>
          <w:szCs w:val="24"/>
        </w:rPr>
        <w:t xml:space="preserve">     </w:t>
      </w:r>
      <w:r w:rsidR="00E81771">
        <w:rPr>
          <w:rFonts w:eastAsia="Times New Roman"/>
          <w:szCs w:val="24"/>
        </w:rPr>
        <w:t>Tariq Hussain</w:t>
      </w:r>
      <w:r>
        <w:t xml:space="preserve">  </w:t>
      </w:r>
      <w:r w:rsidR="00C1368F">
        <w:t xml:space="preserve">                  </w:t>
      </w:r>
      <w:r w:rsidR="003948FE">
        <w:t xml:space="preserve"> </w:t>
      </w:r>
      <w:r w:rsidR="00E81771">
        <w:t>Waheed Khadim Hussain</w:t>
      </w:r>
      <w:r w:rsidR="00C1368F">
        <w:tab/>
      </w:r>
      <w:r w:rsidR="00C1368F">
        <w:tab/>
        <w:t xml:space="preserve"> </w:t>
      </w:r>
      <w:r w:rsidR="00E81771">
        <w:t>Hafiz M. Asif Afzal</w:t>
      </w:r>
    </w:p>
    <w:p w14:paraId="24865D5C" w14:textId="77777777" w:rsidR="002D4BA3" w:rsidRPr="00FE6CB9" w:rsidRDefault="002D4BA3" w:rsidP="002D4BA3">
      <w:r>
        <w:t xml:space="preserve">           </w:t>
      </w:r>
      <w:r w:rsidRPr="00FE6CB9">
        <w:t xml:space="preserve"> </w:t>
      </w:r>
    </w:p>
    <w:p w14:paraId="51B850E9" w14:textId="77777777" w:rsidR="002D4BA3" w:rsidRDefault="002D4BA3" w:rsidP="002D4BA3"/>
    <w:p w14:paraId="02270A64" w14:textId="79F755E3" w:rsidR="002D4BA3" w:rsidRDefault="002D4BA3" w:rsidP="002D4BA3">
      <w:pPr>
        <w:rPr>
          <w:sz w:val="20"/>
          <w:szCs w:val="20"/>
        </w:rPr>
      </w:pPr>
      <w:r w:rsidRPr="00FE6CB9">
        <w:t xml:space="preserve">---------------------------          </w:t>
      </w:r>
      <w:r w:rsidR="00D044A1">
        <w:t xml:space="preserve">     </w:t>
      </w:r>
      <w:r w:rsidR="00E81771">
        <w:t xml:space="preserve"> </w:t>
      </w:r>
      <w:r w:rsidRPr="00FE6CB9">
        <w:t xml:space="preserve"> ---------------------------</w:t>
      </w:r>
      <w:r>
        <w:t xml:space="preserve">                </w:t>
      </w:r>
      <w:r w:rsidRPr="00FE6CB9">
        <w:t>---------------------------</w:t>
      </w:r>
    </w:p>
    <w:p w14:paraId="4F905B8A" w14:textId="77777777" w:rsidR="00E40318" w:rsidRPr="00900569" w:rsidRDefault="00E40318" w:rsidP="00E40318">
      <w:pPr>
        <w:rPr>
          <w:sz w:val="36"/>
          <w:szCs w:val="36"/>
        </w:rPr>
      </w:pPr>
    </w:p>
    <w:p w14:paraId="7014AE46" w14:textId="79D0ACDA" w:rsidR="00E40318" w:rsidRPr="00900569" w:rsidRDefault="00E40318" w:rsidP="00D044A1">
      <w:pPr>
        <w:rPr>
          <w:rFonts w:eastAsia="Times New Roman"/>
          <w:sz w:val="36"/>
          <w:szCs w:val="36"/>
        </w:rPr>
      </w:pPr>
      <w:r w:rsidRPr="00900569">
        <w:rPr>
          <w:rFonts w:eastAsia="Times New Roman"/>
          <w:sz w:val="36"/>
          <w:szCs w:val="36"/>
        </w:rPr>
        <w:tab/>
      </w:r>
    </w:p>
    <w:p w14:paraId="646EA35F" w14:textId="3DC9FDC8" w:rsidR="00E40318" w:rsidRDefault="00E40318" w:rsidP="00E40318">
      <w:pPr>
        <w:rPr>
          <w:rFonts w:eastAsia="Times New Roman"/>
          <w:sz w:val="36"/>
          <w:szCs w:val="36"/>
        </w:rPr>
      </w:pPr>
    </w:p>
    <w:p w14:paraId="0919A9F7" w14:textId="733F8430" w:rsidR="00D044A1" w:rsidRDefault="00D044A1" w:rsidP="00E40318">
      <w:pPr>
        <w:rPr>
          <w:rFonts w:eastAsia="Times New Roman"/>
          <w:sz w:val="36"/>
          <w:szCs w:val="36"/>
        </w:rPr>
      </w:pPr>
    </w:p>
    <w:p w14:paraId="66BF294F" w14:textId="01A8578C" w:rsidR="00D044A1" w:rsidRDefault="00D044A1" w:rsidP="00E40318">
      <w:pPr>
        <w:rPr>
          <w:rFonts w:eastAsia="Times New Roman"/>
          <w:sz w:val="36"/>
          <w:szCs w:val="36"/>
        </w:rPr>
      </w:pPr>
    </w:p>
    <w:p w14:paraId="32333A93" w14:textId="46643DBD" w:rsidR="00D044A1" w:rsidRDefault="00D044A1" w:rsidP="00E40318">
      <w:pPr>
        <w:rPr>
          <w:rFonts w:eastAsia="Times New Roman"/>
          <w:sz w:val="36"/>
          <w:szCs w:val="36"/>
        </w:rPr>
      </w:pPr>
    </w:p>
    <w:p w14:paraId="0EA1476A" w14:textId="774C4947" w:rsidR="00D044A1" w:rsidRDefault="00D044A1" w:rsidP="00E40318">
      <w:pPr>
        <w:rPr>
          <w:rFonts w:eastAsia="Times New Roman"/>
          <w:sz w:val="36"/>
          <w:szCs w:val="36"/>
        </w:rPr>
      </w:pPr>
    </w:p>
    <w:p w14:paraId="44A42879" w14:textId="772662D0" w:rsidR="00D044A1" w:rsidRDefault="00D044A1" w:rsidP="00E40318">
      <w:pPr>
        <w:rPr>
          <w:rFonts w:eastAsia="Times New Roman"/>
          <w:sz w:val="36"/>
          <w:szCs w:val="36"/>
        </w:rPr>
      </w:pPr>
    </w:p>
    <w:p w14:paraId="16A9D01C" w14:textId="77777777" w:rsidR="00D044A1" w:rsidRPr="00900569" w:rsidRDefault="00D044A1" w:rsidP="00E40318">
      <w:pPr>
        <w:rPr>
          <w:rFonts w:eastAsia="Times New Roman"/>
          <w:sz w:val="36"/>
          <w:szCs w:val="36"/>
        </w:rPr>
      </w:pPr>
    </w:p>
    <w:p w14:paraId="7CF255AB" w14:textId="2EABF579" w:rsidR="00CD5E38" w:rsidRPr="00D044A1" w:rsidRDefault="00D044A1" w:rsidP="00D044A1">
      <w:pPr>
        <w:pStyle w:val="Subtitle"/>
        <w:jc w:val="center"/>
        <w:rPr>
          <w:sz w:val="40"/>
          <w:szCs w:val="40"/>
        </w:rPr>
      </w:pPr>
      <w:r w:rsidRPr="00D044A1">
        <w:rPr>
          <w:bCs/>
          <w:sz w:val="40"/>
          <w:szCs w:val="40"/>
        </w:rPr>
        <w:t>CERTIFICATE OF APPROVAL</w:t>
      </w:r>
    </w:p>
    <w:p w14:paraId="018DDF9A" w14:textId="6DE07E1C" w:rsidR="00E40318" w:rsidRPr="00AD1A5B" w:rsidRDefault="00E40318" w:rsidP="00E40318">
      <w:pPr>
        <w:rPr>
          <w:b/>
          <w:bCs/>
          <w:sz w:val="40"/>
          <w:szCs w:val="40"/>
        </w:rPr>
      </w:pPr>
      <w:r w:rsidRPr="00900569">
        <w:t xml:space="preserve">It is to certify that the Final Year Project of BS (Computer Science) </w:t>
      </w:r>
      <w:r w:rsidRPr="00900569">
        <w:rPr>
          <w:b/>
          <w:bCs/>
        </w:rPr>
        <w:t>“</w:t>
      </w:r>
      <w:r w:rsidR="00087909">
        <w:rPr>
          <w:b/>
          <w:bCs/>
        </w:rPr>
        <w:t>EVENTIV</w:t>
      </w:r>
      <w:r w:rsidR="008D2244" w:rsidRPr="008D2244">
        <w:rPr>
          <w:b/>
          <w:bCs/>
        </w:rPr>
        <w:t>O</w:t>
      </w:r>
      <w:r w:rsidRPr="00900569">
        <w:rPr>
          <w:rFonts w:eastAsia="Times New Roman"/>
          <w:b/>
          <w:bCs/>
        </w:rPr>
        <w:t>”</w:t>
      </w:r>
      <w:r w:rsidRPr="00900569">
        <w:t xml:space="preserve"> was developed by </w:t>
      </w:r>
      <w:r w:rsidRPr="00900569">
        <w:rPr>
          <w:b/>
          <w:bCs/>
        </w:rPr>
        <w:t>“</w:t>
      </w:r>
      <w:r w:rsidR="00AD1A5B">
        <w:rPr>
          <w:rFonts w:eastAsia="Times New Roman"/>
          <w:b/>
          <w:bCs/>
        </w:rPr>
        <w:t>Tariq Hussain</w:t>
      </w:r>
      <w:r w:rsidR="00D044A1">
        <w:rPr>
          <w:rFonts w:eastAsia="Times New Roman"/>
          <w:b/>
          <w:bCs/>
        </w:rPr>
        <w:t xml:space="preserve"> (</w:t>
      </w:r>
      <w:r w:rsidR="00AD1A5B" w:rsidRPr="00AD1A5B">
        <w:rPr>
          <w:rFonts w:eastAsia="Times New Roman"/>
          <w:b/>
          <w:bCs/>
        </w:rPr>
        <w:t>CIIT/FA17-BSE-0</w:t>
      </w:r>
      <w:r w:rsidR="00AD1A5B">
        <w:rPr>
          <w:rFonts w:eastAsia="Times New Roman"/>
          <w:b/>
          <w:bCs/>
        </w:rPr>
        <w:t>60/SWL</w:t>
      </w:r>
      <w:r w:rsidR="00C1368F">
        <w:rPr>
          <w:rFonts w:eastAsia="Times New Roman"/>
          <w:b/>
          <w:bCs/>
        </w:rPr>
        <w:t>)</w:t>
      </w:r>
      <w:r w:rsidR="00AD1A5B">
        <w:rPr>
          <w:rFonts w:eastAsia="Times New Roman"/>
          <w:b/>
          <w:bCs/>
        </w:rPr>
        <w:t>, Waheed Khadim Hussain (</w:t>
      </w:r>
      <w:r w:rsidR="00AD1A5B" w:rsidRPr="00AD1A5B">
        <w:rPr>
          <w:rFonts w:eastAsia="Times New Roman"/>
          <w:b/>
          <w:bCs/>
        </w:rPr>
        <w:t>CIIT/FA17-BSE-0</w:t>
      </w:r>
      <w:r w:rsidR="00AD1A5B">
        <w:rPr>
          <w:rFonts w:eastAsia="Times New Roman"/>
          <w:b/>
          <w:bCs/>
        </w:rPr>
        <w:t>62/SWL) and Hafiz M. Asif Afzal (</w:t>
      </w:r>
      <w:r w:rsidR="00AD1A5B" w:rsidRPr="00AD1A5B">
        <w:rPr>
          <w:rFonts w:eastAsia="Times New Roman"/>
          <w:b/>
          <w:bCs/>
        </w:rPr>
        <w:t>CIIT/FA17-BSE-0</w:t>
      </w:r>
      <w:r w:rsidR="00AD1A5B">
        <w:rPr>
          <w:rFonts w:eastAsia="Times New Roman"/>
          <w:b/>
          <w:bCs/>
        </w:rPr>
        <w:t>75/SWL)</w:t>
      </w:r>
      <w:r w:rsidR="00D044A1">
        <w:t xml:space="preserve">” </w:t>
      </w:r>
      <w:r w:rsidRPr="00900569">
        <w:t xml:space="preserve">under the supervision of </w:t>
      </w:r>
      <w:r w:rsidRPr="000C5B95">
        <w:rPr>
          <w:b/>
          <w:bCs/>
        </w:rPr>
        <w:t>“</w:t>
      </w:r>
      <w:r w:rsidR="000F1170">
        <w:rPr>
          <w:b/>
          <w:bCs/>
        </w:rPr>
        <w:t>Mr.</w:t>
      </w:r>
      <w:r w:rsidR="00AD1A5B">
        <w:rPr>
          <w:b/>
          <w:bCs/>
        </w:rPr>
        <w:t xml:space="preserve"> Zafar Iqbal Roy</w:t>
      </w:r>
      <w:r w:rsidRPr="000C5B95">
        <w:rPr>
          <w:b/>
          <w:bCs/>
        </w:rPr>
        <w:t>”</w:t>
      </w:r>
      <w:r w:rsidRPr="00900569">
        <w:rPr>
          <w:sz w:val="36"/>
          <w:szCs w:val="36"/>
        </w:rPr>
        <w:t xml:space="preserve"> </w:t>
      </w:r>
      <w:r w:rsidRPr="00900569">
        <w:t>and that in their opinion it is fully adequate, in scope and quality for Bachelors of Science in Computer Science.</w:t>
      </w:r>
    </w:p>
    <w:p w14:paraId="281C47BD" w14:textId="4C42C2A5" w:rsidR="00087909" w:rsidRDefault="00087909" w:rsidP="00E40318">
      <w:pPr>
        <w:rPr>
          <w:sz w:val="28"/>
        </w:rPr>
      </w:pPr>
    </w:p>
    <w:p w14:paraId="38320610" w14:textId="77777777" w:rsidR="00087909" w:rsidRPr="00900569" w:rsidRDefault="00087909" w:rsidP="00E40318">
      <w:pPr>
        <w:rPr>
          <w:sz w:val="28"/>
        </w:rPr>
      </w:pPr>
    </w:p>
    <w:p w14:paraId="3AC7CC25" w14:textId="77777777" w:rsidR="00E40318" w:rsidRPr="00900569" w:rsidRDefault="00E40318" w:rsidP="00D044A1">
      <w:pPr>
        <w:rPr>
          <w:sz w:val="28"/>
        </w:rPr>
      </w:pPr>
    </w:p>
    <w:p w14:paraId="5F7820F7" w14:textId="31E866D1" w:rsidR="00D044A1" w:rsidRDefault="00D044A1" w:rsidP="00D044A1">
      <w:pPr>
        <w:ind w:left="2880"/>
        <w:rPr>
          <w:sz w:val="20"/>
          <w:szCs w:val="20"/>
        </w:rPr>
      </w:pPr>
      <w:r>
        <w:rPr>
          <w:rFonts w:eastAsia="Times New Roman"/>
          <w:sz w:val="23"/>
          <w:szCs w:val="23"/>
        </w:rPr>
        <w:t>---------------------------------------</w:t>
      </w:r>
    </w:p>
    <w:p w14:paraId="1E959ED7" w14:textId="77777777" w:rsidR="00D044A1" w:rsidRDefault="00D044A1" w:rsidP="00D044A1">
      <w:pPr>
        <w:spacing w:line="136" w:lineRule="exact"/>
        <w:rPr>
          <w:sz w:val="20"/>
          <w:szCs w:val="20"/>
        </w:rPr>
      </w:pPr>
    </w:p>
    <w:p w14:paraId="6CFB624A" w14:textId="77777777" w:rsidR="00D044A1" w:rsidRDefault="00D044A1" w:rsidP="00D044A1">
      <w:pPr>
        <w:ind w:right="20"/>
        <w:jc w:val="center"/>
        <w:rPr>
          <w:rFonts w:eastAsia="Times New Roman"/>
          <w:b/>
          <w:bCs/>
          <w:sz w:val="23"/>
          <w:szCs w:val="23"/>
        </w:rPr>
      </w:pPr>
      <w:r>
        <w:rPr>
          <w:rFonts w:eastAsia="Times New Roman"/>
          <w:b/>
          <w:bCs/>
          <w:sz w:val="23"/>
          <w:szCs w:val="23"/>
        </w:rPr>
        <w:t>Supervisor</w:t>
      </w:r>
    </w:p>
    <w:p w14:paraId="48E3D98E" w14:textId="09CA5A7A" w:rsidR="00D044A1" w:rsidRDefault="003948FE" w:rsidP="008D2244">
      <w:pPr>
        <w:spacing w:line="200" w:lineRule="exact"/>
        <w:jc w:val="center"/>
        <w:rPr>
          <w:sz w:val="20"/>
          <w:szCs w:val="20"/>
        </w:rPr>
      </w:pPr>
      <w:r>
        <w:rPr>
          <w:b/>
          <w:bCs/>
        </w:rPr>
        <w:t>Mr.</w:t>
      </w:r>
      <w:r w:rsidR="00E81771">
        <w:rPr>
          <w:b/>
          <w:bCs/>
        </w:rPr>
        <w:t xml:space="preserve"> Zafar Iqbal Roy</w:t>
      </w:r>
    </w:p>
    <w:p w14:paraId="681DF899" w14:textId="77777777" w:rsidR="00D044A1" w:rsidRDefault="00D044A1" w:rsidP="00D044A1">
      <w:pPr>
        <w:spacing w:line="200" w:lineRule="exact"/>
        <w:rPr>
          <w:sz w:val="20"/>
          <w:szCs w:val="20"/>
        </w:rPr>
      </w:pPr>
    </w:p>
    <w:p w14:paraId="60D6F885" w14:textId="77777777" w:rsidR="00D044A1" w:rsidRDefault="00D044A1" w:rsidP="00D044A1">
      <w:pPr>
        <w:spacing w:line="200" w:lineRule="exact"/>
        <w:rPr>
          <w:sz w:val="20"/>
          <w:szCs w:val="20"/>
        </w:rPr>
      </w:pPr>
    </w:p>
    <w:p w14:paraId="3208F895" w14:textId="77777777" w:rsidR="00D044A1" w:rsidRDefault="00D044A1" w:rsidP="00D044A1">
      <w:pPr>
        <w:spacing w:line="200" w:lineRule="exact"/>
        <w:rPr>
          <w:sz w:val="20"/>
          <w:szCs w:val="20"/>
        </w:rPr>
      </w:pPr>
    </w:p>
    <w:p w14:paraId="1D35460C" w14:textId="77777777" w:rsidR="00D044A1" w:rsidRDefault="00D044A1" w:rsidP="00D044A1">
      <w:pPr>
        <w:spacing w:line="318" w:lineRule="exact"/>
        <w:rPr>
          <w:sz w:val="20"/>
          <w:szCs w:val="20"/>
        </w:rPr>
      </w:pPr>
    </w:p>
    <w:p w14:paraId="1FCCECA3" w14:textId="3BBD31AD" w:rsidR="00D044A1" w:rsidRDefault="00D044A1" w:rsidP="00D044A1">
      <w:pPr>
        <w:ind w:left="2160" w:firstLine="720"/>
        <w:rPr>
          <w:sz w:val="20"/>
          <w:szCs w:val="20"/>
        </w:rPr>
      </w:pPr>
      <w:r>
        <w:rPr>
          <w:rFonts w:eastAsia="Times New Roman"/>
          <w:sz w:val="23"/>
          <w:szCs w:val="23"/>
        </w:rPr>
        <w:t>---------------------------------------</w:t>
      </w:r>
    </w:p>
    <w:p w14:paraId="139EFE7C" w14:textId="77777777" w:rsidR="00D044A1" w:rsidRDefault="00D044A1" w:rsidP="00D044A1">
      <w:pPr>
        <w:spacing w:line="139" w:lineRule="exact"/>
        <w:rPr>
          <w:sz w:val="20"/>
          <w:szCs w:val="20"/>
        </w:rPr>
      </w:pPr>
    </w:p>
    <w:p w14:paraId="5595A9A5" w14:textId="77777777" w:rsidR="00D044A1" w:rsidRDefault="00D044A1" w:rsidP="00D044A1">
      <w:pPr>
        <w:ind w:right="20"/>
        <w:jc w:val="center"/>
        <w:rPr>
          <w:sz w:val="20"/>
          <w:szCs w:val="20"/>
        </w:rPr>
      </w:pPr>
      <w:r>
        <w:rPr>
          <w:rFonts w:eastAsia="Times New Roman"/>
          <w:b/>
          <w:bCs/>
          <w:sz w:val="23"/>
          <w:szCs w:val="23"/>
        </w:rPr>
        <w:t>External Examiner</w:t>
      </w:r>
    </w:p>
    <w:p w14:paraId="699A0D89" w14:textId="77777777" w:rsidR="00D044A1" w:rsidRDefault="00D044A1" w:rsidP="00D044A1">
      <w:pPr>
        <w:spacing w:line="200" w:lineRule="exact"/>
        <w:rPr>
          <w:sz w:val="20"/>
          <w:szCs w:val="20"/>
        </w:rPr>
      </w:pPr>
    </w:p>
    <w:p w14:paraId="56061E81" w14:textId="77777777" w:rsidR="00D044A1" w:rsidRDefault="00D044A1" w:rsidP="00D044A1">
      <w:pPr>
        <w:spacing w:line="200" w:lineRule="exact"/>
        <w:rPr>
          <w:sz w:val="20"/>
          <w:szCs w:val="20"/>
        </w:rPr>
      </w:pPr>
    </w:p>
    <w:p w14:paraId="43CD1D9E" w14:textId="77777777" w:rsidR="00D044A1" w:rsidRDefault="00D044A1" w:rsidP="00D044A1">
      <w:pPr>
        <w:spacing w:line="200" w:lineRule="exact"/>
        <w:rPr>
          <w:sz w:val="20"/>
          <w:szCs w:val="20"/>
        </w:rPr>
      </w:pPr>
    </w:p>
    <w:p w14:paraId="2EF61FAD" w14:textId="77777777" w:rsidR="00D044A1" w:rsidRDefault="00D044A1" w:rsidP="00D044A1">
      <w:pPr>
        <w:spacing w:line="200" w:lineRule="exact"/>
        <w:rPr>
          <w:sz w:val="20"/>
          <w:szCs w:val="20"/>
        </w:rPr>
      </w:pPr>
    </w:p>
    <w:p w14:paraId="3329EB31" w14:textId="77777777" w:rsidR="00D044A1" w:rsidRDefault="00D044A1" w:rsidP="00D044A1">
      <w:pPr>
        <w:spacing w:line="200" w:lineRule="exact"/>
        <w:rPr>
          <w:sz w:val="20"/>
          <w:szCs w:val="20"/>
        </w:rPr>
      </w:pPr>
    </w:p>
    <w:p w14:paraId="6A308B3E" w14:textId="77777777" w:rsidR="00D044A1" w:rsidRDefault="00D044A1" w:rsidP="00D044A1">
      <w:pPr>
        <w:spacing w:line="314" w:lineRule="exact"/>
        <w:rPr>
          <w:sz w:val="20"/>
          <w:szCs w:val="20"/>
        </w:rPr>
      </w:pPr>
    </w:p>
    <w:p w14:paraId="635ABE8F" w14:textId="64278AD8" w:rsidR="00D044A1" w:rsidRDefault="00D044A1" w:rsidP="00D044A1">
      <w:pPr>
        <w:ind w:left="2160" w:firstLine="720"/>
        <w:rPr>
          <w:sz w:val="20"/>
          <w:szCs w:val="20"/>
        </w:rPr>
      </w:pPr>
      <w:r>
        <w:rPr>
          <w:rFonts w:eastAsia="Times New Roman"/>
          <w:sz w:val="23"/>
          <w:szCs w:val="23"/>
        </w:rPr>
        <w:t>---------------------------------------</w:t>
      </w:r>
    </w:p>
    <w:p w14:paraId="2B4D6983" w14:textId="77777777" w:rsidR="00D044A1" w:rsidRDefault="00D044A1" w:rsidP="00D044A1">
      <w:pPr>
        <w:spacing w:line="139" w:lineRule="exact"/>
        <w:rPr>
          <w:sz w:val="20"/>
          <w:szCs w:val="20"/>
        </w:rPr>
      </w:pPr>
    </w:p>
    <w:p w14:paraId="53D5A034" w14:textId="77777777" w:rsidR="00D044A1" w:rsidRDefault="00D044A1" w:rsidP="00D044A1">
      <w:pPr>
        <w:ind w:right="20"/>
        <w:jc w:val="center"/>
        <w:rPr>
          <w:rFonts w:eastAsia="Times New Roman"/>
          <w:b/>
          <w:bCs/>
          <w:sz w:val="23"/>
          <w:szCs w:val="23"/>
        </w:rPr>
      </w:pPr>
      <w:r>
        <w:rPr>
          <w:rFonts w:eastAsia="Times New Roman"/>
          <w:b/>
          <w:bCs/>
          <w:sz w:val="23"/>
          <w:szCs w:val="23"/>
        </w:rPr>
        <w:t>Head of Department</w:t>
      </w:r>
    </w:p>
    <w:p w14:paraId="456FCE05" w14:textId="77777777" w:rsidR="00D044A1" w:rsidRDefault="00D044A1" w:rsidP="00D044A1">
      <w:pPr>
        <w:ind w:right="20"/>
        <w:jc w:val="center"/>
        <w:rPr>
          <w:sz w:val="20"/>
          <w:szCs w:val="20"/>
        </w:rPr>
      </w:pPr>
      <w:r>
        <w:rPr>
          <w:rFonts w:eastAsia="Times New Roman"/>
          <w:b/>
          <w:bCs/>
          <w:sz w:val="23"/>
          <w:szCs w:val="23"/>
        </w:rPr>
        <w:t>Dr. Javed Farzund</w:t>
      </w:r>
    </w:p>
    <w:p w14:paraId="6D3F7B91" w14:textId="77777777" w:rsidR="00D044A1" w:rsidRDefault="00D044A1" w:rsidP="00D044A1">
      <w:pPr>
        <w:spacing w:line="132" w:lineRule="exact"/>
        <w:jc w:val="center"/>
        <w:rPr>
          <w:sz w:val="20"/>
          <w:szCs w:val="20"/>
        </w:rPr>
      </w:pPr>
    </w:p>
    <w:p w14:paraId="37745D24" w14:textId="77777777" w:rsidR="00D044A1" w:rsidRDefault="00D044A1" w:rsidP="00D044A1">
      <w:pPr>
        <w:ind w:right="20"/>
        <w:jc w:val="center"/>
        <w:rPr>
          <w:rFonts w:eastAsia="Times New Roman"/>
          <w:b/>
          <w:bCs/>
          <w:sz w:val="23"/>
          <w:szCs w:val="23"/>
        </w:rPr>
      </w:pPr>
      <w:r>
        <w:rPr>
          <w:rFonts w:eastAsia="Times New Roman"/>
          <w:b/>
          <w:bCs/>
          <w:sz w:val="23"/>
          <w:szCs w:val="23"/>
        </w:rPr>
        <w:t>(Department of Computer Science)</w:t>
      </w:r>
    </w:p>
    <w:p w14:paraId="5951A241" w14:textId="6CE6500C" w:rsidR="00E40318" w:rsidRPr="00D044A1" w:rsidRDefault="00E40318" w:rsidP="00D044A1"/>
    <w:p w14:paraId="3E2AD8C4" w14:textId="77777777" w:rsidR="008D2244" w:rsidRPr="008D2244" w:rsidRDefault="008D2244" w:rsidP="008D2244"/>
    <w:p w14:paraId="214A82FD" w14:textId="77777777" w:rsidR="00D044A1" w:rsidRPr="00D044A1" w:rsidRDefault="00D044A1" w:rsidP="00D044A1"/>
    <w:p w14:paraId="14E74D58" w14:textId="1AAEEFDB" w:rsidR="00E40318" w:rsidRPr="00695C54" w:rsidRDefault="00695C54" w:rsidP="00695C54">
      <w:pPr>
        <w:spacing w:after="160" w:line="259" w:lineRule="auto"/>
        <w:jc w:val="center"/>
        <w:rPr>
          <w:rFonts w:eastAsia="Times New Roman"/>
          <w:b/>
          <w:bCs/>
          <w:sz w:val="40"/>
          <w:szCs w:val="40"/>
        </w:rPr>
      </w:pPr>
      <w:r w:rsidRPr="00695C54">
        <w:rPr>
          <w:rFonts w:eastAsia="Times New Roman"/>
          <w:b/>
          <w:bCs/>
          <w:sz w:val="40"/>
          <w:szCs w:val="40"/>
        </w:rPr>
        <w:t>EXECUTIVE SUMMARY</w:t>
      </w:r>
    </w:p>
    <w:p w14:paraId="088EE571" w14:textId="77777777" w:rsidR="00E40318" w:rsidRPr="00900569" w:rsidRDefault="00E40318" w:rsidP="00E40318">
      <w:pPr>
        <w:shd w:val="clear" w:color="auto" w:fill="FFFFFF"/>
        <w:spacing w:line="0" w:lineRule="auto"/>
        <w:rPr>
          <w:rFonts w:ascii="ff4" w:eastAsia="Times New Roman" w:hAnsi="ff4"/>
          <w:spacing w:val="1"/>
          <w:sz w:val="54"/>
          <w:szCs w:val="54"/>
        </w:rPr>
      </w:pPr>
      <w:r w:rsidRPr="006B60C1">
        <w:rPr>
          <w:rFonts w:ascii="ff5" w:eastAsia="Times New Roman" w:hAnsi="ff5"/>
          <w:sz w:val="54"/>
          <w:szCs w:val="54"/>
        </w:rPr>
        <w:t xml:space="preserve">In practice, identification of criminal in Malaysia is done through thumbprint identification. However, this type </w:t>
      </w:r>
    </w:p>
    <w:p w14:paraId="01D13327" w14:textId="431F97AC" w:rsidR="003948FE" w:rsidRDefault="008D2244" w:rsidP="008D2244">
      <w:r>
        <w:rPr>
          <w:sz w:val="23"/>
          <w:szCs w:val="23"/>
        </w:rPr>
        <w:t>A</w:t>
      </w:r>
      <w:r w:rsidR="00E81771">
        <w:rPr>
          <w:sz w:val="23"/>
          <w:szCs w:val="23"/>
        </w:rPr>
        <w:t>n</w:t>
      </w:r>
      <w:r>
        <w:rPr>
          <w:sz w:val="23"/>
          <w:szCs w:val="23"/>
        </w:rPr>
        <w:t xml:space="preserve"> Eventivo </w:t>
      </w:r>
      <w:r w:rsidR="00E81771">
        <w:rPr>
          <w:sz w:val="23"/>
          <w:szCs w:val="23"/>
        </w:rPr>
        <w:t>a</w:t>
      </w:r>
      <w:r>
        <w:rPr>
          <w:sz w:val="23"/>
          <w:szCs w:val="23"/>
        </w:rPr>
        <w:t>pplication provides the searching facilities based on various factor. This android app will provide an interface for searching wedding halls and marquees. This application can be used to check the availability of venue on</w:t>
      </w:r>
      <w:r w:rsidR="00E81771">
        <w:rPr>
          <w:sz w:val="23"/>
          <w:szCs w:val="23"/>
        </w:rPr>
        <w:t xml:space="preserve"> a</w:t>
      </w:r>
      <w:r>
        <w:rPr>
          <w:sz w:val="23"/>
          <w:szCs w:val="23"/>
        </w:rPr>
        <w:t xml:space="preserve"> particular day, so we do not need to go and visit different places manually. User can compare two or more venues for his/her ease. The system will give suggestions according to the budget and number of attendees. The user can pay online with more security. The user can book other essentials for function like DJ, food etc. through this application. The user can save time and money to search for hall. Information of individual’s booking is stored in database. Owner of the venue can insert his details from his account, he can edit his information and update if needed</w:t>
      </w:r>
      <w:r w:rsidR="006C54A3">
        <w:t>.</w:t>
      </w:r>
      <w:r w:rsidRPr="008D2244">
        <w:rPr>
          <w:szCs w:val="24"/>
        </w:rPr>
        <w:t xml:space="preserve"> </w:t>
      </w:r>
      <w:r>
        <w:rPr>
          <w:szCs w:val="24"/>
        </w:rPr>
        <w:t>Eventivo</w:t>
      </w:r>
      <w:r w:rsidRPr="00940D0D">
        <w:rPr>
          <w:szCs w:val="24"/>
        </w:rPr>
        <w:t xml:space="preserve"> is a </w:t>
      </w:r>
      <w:r w:rsidR="00463930" w:rsidRPr="00940D0D">
        <w:rPr>
          <w:szCs w:val="24"/>
        </w:rPr>
        <w:t>much-needed</w:t>
      </w:r>
      <w:r w:rsidRPr="00940D0D">
        <w:rPr>
          <w:szCs w:val="24"/>
        </w:rPr>
        <w:t xml:space="preserve"> system in this busy world. Due to lack of time people face many difficulties in booking venue and other essentials for a function. This system will provide a place for users to book their requirements of function online without much headache and less time consumption. As everything these days is being online so this system will be a fruitful and beneficial addition in this online world. The user can easily check the nearby and recommended venues in a defined budget</w:t>
      </w:r>
      <w:r w:rsidR="00463930">
        <w:rPr>
          <w:szCs w:val="24"/>
        </w:rPr>
        <w:t>.</w:t>
      </w:r>
      <w:r w:rsidRPr="008542B9">
        <w:t xml:space="preserve"> Many people want to book the venue and other essentials wi</w:t>
      </w:r>
      <w:r w:rsidR="00463930">
        <w:t>th</w:t>
      </w:r>
      <w:r w:rsidRPr="008542B9">
        <w:t xml:space="preserve"> less or no effort these days, but people have to visit different banquets and marquees individually and collect the quotations. Some people </w:t>
      </w:r>
      <w:r w:rsidR="00463930" w:rsidRPr="008542B9">
        <w:t>become</w:t>
      </w:r>
      <w:r w:rsidRPr="008542B9">
        <w:t xml:space="preserve"> much lazy that they delay the booking process because manually booking consumes too much time and effort involved. People don’t want to go out. People want easiness in their lives so we come up with the idea to ease the people and community. For the marriages and events, we must book marriage halls or marques or other lawn etc. and also need about all the essentials that are compulsory in the event like food, music band system, decoration, photography etc. so we designed a Place Booking application that provide all these services and our community will get benefit of it. The venue booking application provides user the searching facilities based on various factors. This android application will provide the functionality for searching wedding halls and marquees for the events</w:t>
      </w:r>
      <w:r>
        <w:t>.</w:t>
      </w:r>
    </w:p>
    <w:p w14:paraId="4DB29327" w14:textId="738CC4A6" w:rsidR="003948FE" w:rsidRDefault="003948FE" w:rsidP="003948FE"/>
    <w:p w14:paraId="7A610704" w14:textId="4854A425" w:rsidR="003948FE" w:rsidRDefault="003948FE" w:rsidP="003948FE"/>
    <w:p w14:paraId="7229FC33" w14:textId="77777777" w:rsidR="00200D93" w:rsidRPr="00900569" w:rsidRDefault="00200D93" w:rsidP="003948FE"/>
    <w:p w14:paraId="2AB54862" w14:textId="5EADD431" w:rsidR="00DD7980" w:rsidRDefault="00CD5E38" w:rsidP="006C54A3">
      <w:r>
        <w:tab/>
      </w:r>
      <w:r>
        <w:tab/>
      </w:r>
    </w:p>
    <w:p w14:paraId="141BF1A9" w14:textId="16778C8E" w:rsidR="00E40318" w:rsidRPr="009A4F6F" w:rsidRDefault="00E40318" w:rsidP="000F1170">
      <w:pPr>
        <w:spacing w:after="160" w:line="259" w:lineRule="auto"/>
        <w:jc w:val="center"/>
        <w:rPr>
          <w:rFonts w:cstheme="minorBidi"/>
          <w:b/>
          <w:bCs/>
          <w:spacing w:val="15"/>
          <w:sz w:val="32"/>
          <w:szCs w:val="32"/>
        </w:rPr>
      </w:pPr>
      <w:r w:rsidRPr="009A4F6F">
        <w:rPr>
          <w:b/>
          <w:bCs/>
          <w:sz w:val="32"/>
          <w:szCs w:val="32"/>
        </w:rPr>
        <w:t>Acknowledgement</w:t>
      </w:r>
    </w:p>
    <w:p w14:paraId="0F12A598" w14:textId="77777777" w:rsidR="00E40318" w:rsidRPr="00900569" w:rsidRDefault="00E40318" w:rsidP="00E40318"/>
    <w:p w14:paraId="4F891276" w14:textId="1E23B9FF" w:rsidR="004A5A2E" w:rsidRDefault="004A5A2E" w:rsidP="003948FE">
      <w:pPr>
        <w:spacing w:line="348" w:lineRule="auto"/>
        <w:ind w:right="20"/>
        <w:rPr>
          <w:sz w:val="20"/>
          <w:szCs w:val="20"/>
        </w:rPr>
      </w:pPr>
      <w:r>
        <w:rPr>
          <w:rFonts w:eastAsia="Times New Roman"/>
          <w:szCs w:val="24"/>
        </w:rPr>
        <w:t xml:space="preserve">All praise is to </w:t>
      </w:r>
      <w:r w:rsidR="00463930">
        <w:rPr>
          <w:rFonts w:eastAsia="Times New Roman"/>
          <w:szCs w:val="24"/>
        </w:rPr>
        <w:t>Almighty ALLAH</w:t>
      </w:r>
      <w:r>
        <w:rPr>
          <w:rFonts w:eastAsia="Times New Roman"/>
          <w:szCs w:val="24"/>
        </w:rPr>
        <w:t xml:space="preserve"> who bestowed upon us a minute portion of His boundless knowledge by virtue of which we were able to accomplish this challenging task.</w:t>
      </w:r>
      <w:r>
        <w:rPr>
          <w:sz w:val="20"/>
          <w:szCs w:val="20"/>
        </w:rPr>
        <w:t xml:space="preserve"> </w:t>
      </w:r>
      <w:r>
        <w:rPr>
          <w:rFonts w:eastAsia="Times New Roman"/>
          <w:szCs w:val="24"/>
        </w:rPr>
        <w:t>We are greatly indebted to our projec</w:t>
      </w:r>
      <w:r w:rsidR="006C54A3">
        <w:rPr>
          <w:rFonts w:eastAsia="Times New Roman"/>
          <w:szCs w:val="24"/>
        </w:rPr>
        <w:t>t supervisor “</w:t>
      </w:r>
      <w:r w:rsidR="003948FE">
        <w:rPr>
          <w:rFonts w:eastAsia="Times New Roman"/>
          <w:szCs w:val="24"/>
        </w:rPr>
        <w:t xml:space="preserve">Mr. </w:t>
      </w:r>
      <w:r w:rsidR="00463930">
        <w:rPr>
          <w:rFonts w:eastAsia="Times New Roman"/>
          <w:szCs w:val="24"/>
        </w:rPr>
        <w:t>Zafar Iqbal Roy</w:t>
      </w:r>
      <w:r>
        <w:rPr>
          <w:rFonts w:eastAsia="Times New Roman"/>
          <w:szCs w:val="24"/>
        </w:rPr>
        <w:t>”. Without their personal supervision, advice and valuable guidance, completion of this project would have been doubtful. We are deeply indebted to them for their encouragement and continual help during this work.</w:t>
      </w:r>
      <w:r w:rsidR="006C54A3">
        <w:rPr>
          <w:sz w:val="20"/>
          <w:szCs w:val="20"/>
        </w:rPr>
        <w:t xml:space="preserve"> </w:t>
      </w:r>
      <w:r>
        <w:rPr>
          <w:rFonts w:eastAsia="Times New Roman"/>
          <w:szCs w:val="24"/>
        </w:rPr>
        <w:t>And we are also thankful to our parents and family who have been a constant source of encouragement for us and brought us the values of honesty &amp; hard work.</w:t>
      </w:r>
    </w:p>
    <w:p w14:paraId="589611CE" w14:textId="77777777" w:rsidR="004A5A2E" w:rsidRDefault="004A5A2E" w:rsidP="004A5A2E">
      <w:pPr>
        <w:spacing w:line="200" w:lineRule="exact"/>
        <w:rPr>
          <w:sz w:val="20"/>
          <w:szCs w:val="20"/>
        </w:rPr>
      </w:pPr>
    </w:p>
    <w:p w14:paraId="1035FCFB" w14:textId="77777777" w:rsidR="004A5A2E" w:rsidRDefault="004A5A2E" w:rsidP="004A5A2E">
      <w:pPr>
        <w:spacing w:line="283" w:lineRule="exact"/>
        <w:rPr>
          <w:sz w:val="20"/>
          <w:szCs w:val="20"/>
        </w:rPr>
      </w:pPr>
    </w:p>
    <w:p w14:paraId="0236E74E" w14:textId="77777777" w:rsidR="004A5A2E" w:rsidRDefault="004A5A2E" w:rsidP="004A5A2E">
      <w:pPr>
        <w:spacing w:line="283" w:lineRule="exact"/>
        <w:rPr>
          <w:sz w:val="20"/>
          <w:szCs w:val="20"/>
        </w:rPr>
      </w:pPr>
    </w:p>
    <w:p w14:paraId="2DF64F0B" w14:textId="4E6CB31A" w:rsidR="004A5A2E" w:rsidRDefault="004A5A2E" w:rsidP="004A5A2E">
      <w:pPr>
        <w:spacing w:line="283" w:lineRule="exact"/>
        <w:rPr>
          <w:sz w:val="20"/>
          <w:szCs w:val="20"/>
        </w:rPr>
      </w:pPr>
    </w:p>
    <w:p w14:paraId="3B1FDA37" w14:textId="77777777" w:rsidR="004A5A2E" w:rsidRDefault="004A5A2E" w:rsidP="004A5A2E">
      <w:pPr>
        <w:spacing w:line="283" w:lineRule="exact"/>
        <w:rPr>
          <w:sz w:val="20"/>
          <w:szCs w:val="20"/>
        </w:rPr>
      </w:pPr>
    </w:p>
    <w:p w14:paraId="5A1B2536" w14:textId="77777777" w:rsidR="00463930" w:rsidRDefault="006C54A3" w:rsidP="00463930">
      <w:pPr>
        <w:rPr>
          <w:rFonts w:eastAsia="Times New Roman"/>
          <w:sz w:val="23"/>
          <w:szCs w:val="23"/>
        </w:rPr>
      </w:pPr>
      <w:r>
        <w:rPr>
          <w:sz w:val="20"/>
          <w:szCs w:val="20"/>
        </w:rPr>
        <w:t xml:space="preserve">    </w:t>
      </w:r>
      <w:r w:rsidR="00463930">
        <w:rPr>
          <w:rFonts w:eastAsia="Times New Roman"/>
          <w:szCs w:val="24"/>
        </w:rPr>
        <w:t xml:space="preserve">   Tariq Hussain</w:t>
      </w:r>
      <w:r w:rsidR="00463930">
        <w:t xml:space="preserve">                     Waheed Khadim Hussain</w:t>
      </w:r>
      <w:r w:rsidR="00463930">
        <w:tab/>
      </w:r>
      <w:r w:rsidR="00463930">
        <w:tab/>
        <w:t xml:space="preserve"> Hafiz M. Asif Afzal</w:t>
      </w:r>
    </w:p>
    <w:p w14:paraId="5E6F660D" w14:textId="77777777" w:rsidR="00463930" w:rsidRPr="00FE6CB9" w:rsidRDefault="00463930" w:rsidP="00463930">
      <w:r>
        <w:t xml:space="preserve">           </w:t>
      </w:r>
      <w:r w:rsidRPr="00FE6CB9">
        <w:t xml:space="preserve"> </w:t>
      </w:r>
    </w:p>
    <w:p w14:paraId="72AAEDF7" w14:textId="77777777" w:rsidR="00463930" w:rsidRDefault="00463930" w:rsidP="00463930"/>
    <w:p w14:paraId="2278167E" w14:textId="77777777" w:rsidR="00463930" w:rsidRDefault="00463930" w:rsidP="00463930">
      <w:pPr>
        <w:rPr>
          <w:sz w:val="20"/>
          <w:szCs w:val="20"/>
        </w:rPr>
      </w:pPr>
      <w:r w:rsidRPr="00FE6CB9">
        <w:t xml:space="preserve">---------------------------          </w:t>
      </w:r>
      <w:r>
        <w:t xml:space="preserve">      </w:t>
      </w:r>
      <w:r w:rsidRPr="00FE6CB9">
        <w:t xml:space="preserve"> ---------------------------</w:t>
      </w:r>
      <w:r>
        <w:t xml:space="preserve">                </w:t>
      </w:r>
      <w:r w:rsidRPr="00FE6CB9">
        <w:t>---------------------------</w:t>
      </w:r>
    </w:p>
    <w:p w14:paraId="740399B1" w14:textId="77777777" w:rsidR="00463930" w:rsidRPr="00900569" w:rsidRDefault="00463930" w:rsidP="00463930">
      <w:pPr>
        <w:rPr>
          <w:sz w:val="36"/>
          <w:szCs w:val="36"/>
        </w:rPr>
      </w:pPr>
    </w:p>
    <w:p w14:paraId="14DF1CC1" w14:textId="492C04CD" w:rsidR="00E40318" w:rsidRPr="00900569" w:rsidRDefault="00E40318" w:rsidP="00463930"/>
    <w:p w14:paraId="76AB8FD4" w14:textId="3AB59D08" w:rsidR="004303D5" w:rsidRDefault="004303D5" w:rsidP="004303D5">
      <w:pPr>
        <w:pStyle w:val="Subtitle"/>
        <w:rPr>
          <w:rFonts w:eastAsia="Times New Roman"/>
          <w:b w:val="0"/>
          <w:bCs/>
          <w:sz w:val="28"/>
          <w:szCs w:val="28"/>
        </w:rPr>
      </w:pPr>
    </w:p>
    <w:p w14:paraId="64561E0F" w14:textId="43F10D2B" w:rsidR="0016719B" w:rsidRDefault="0016719B" w:rsidP="0016719B"/>
    <w:p w14:paraId="11931625" w14:textId="37F977BC" w:rsidR="0016719B" w:rsidRDefault="0016719B" w:rsidP="0016719B"/>
    <w:p w14:paraId="78733DB0" w14:textId="04112A72" w:rsidR="0016719B" w:rsidRDefault="0016719B" w:rsidP="0016719B"/>
    <w:p w14:paraId="2195F7EF" w14:textId="188A52D2" w:rsidR="0016719B" w:rsidRDefault="0016719B" w:rsidP="0016719B"/>
    <w:p w14:paraId="0D97FA44" w14:textId="77777777" w:rsidR="00DE2A71" w:rsidRDefault="00DE2A71" w:rsidP="0016719B"/>
    <w:p w14:paraId="010B69AC" w14:textId="43F3E2F5" w:rsidR="006C54A3" w:rsidRDefault="006C54A3" w:rsidP="0016719B"/>
    <w:p w14:paraId="347E9BB4" w14:textId="56F9C64F" w:rsidR="00E40318" w:rsidRPr="0016719B" w:rsidRDefault="0016719B" w:rsidP="0016719B">
      <w:pPr>
        <w:pStyle w:val="Subtitle"/>
        <w:jc w:val="center"/>
        <w:rPr>
          <w:rFonts w:eastAsia="Times New Roman"/>
          <w:sz w:val="40"/>
          <w:szCs w:val="40"/>
        </w:rPr>
      </w:pPr>
      <w:r w:rsidRPr="0016719B">
        <w:rPr>
          <w:rFonts w:eastAsia="Times New Roman"/>
          <w:sz w:val="40"/>
          <w:szCs w:val="40"/>
        </w:rPr>
        <w:lastRenderedPageBreak/>
        <w:t>ABBREVIATIONS</w:t>
      </w:r>
    </w:p>
    <w:p w14:paraId="78280A06" w14:textId="77777777" w:rsidR="00E40318" w:rsidRPr="00900569" w:rsidRDefault="00E40318" w:rsidP="00E40318"/>
    <w:tbl>
      <w:tblPr>
        <w:tblStyle w:val="TableGrid"/>
        <w:tblW w:w="9454" w:type="dxa"/>
        <w:tblLook w:val="04A0" w:firstRow="1" w:lastRow="0" w:firstColumn="1" w:lastColumn="0" w:noHBand="0" w:noVBand="1"/>
      </w:tblPr>
      <w:tblGrid>
        <w:gridCol w:w="2270"/>
        <w:gridCol w:w="7184"/>
      </w:tblGrid>
      <w:tr w:rsidR="00E40318" w:rsidRPr="00900569" w14:paraId="5B0EAD21" w14:textId="77777777" w:rsidTr="00DD7980">
        <w:trPr>
          <w:trHeight w:val="468"/>
        </w:trPr>
        <w:tc>
          <w:tcPr>
            <w:tcW w:w="2270" w:type="dxa"/>
          </w:tcPr>
          <w:p w14:paraId="33158CE1" w14:textId="77777777" w:rsidR="00E40318" w:rsidRPr="000B5893" w:rsidRDefault="00E40318" w:rsidP="000B5893">
            <w:pPr>
              <w:jc w:val="center"/>
              <w:rPr>
                <w:b/>
                <w:bCs/>
                <w:szCs w:val="24"/>
              </w:rPr>
            </w:pPr>
            <w:r w:rsidRPr="000B5893">
              <w:rPr>
                <w:rFonts w:eastAsia="Times New Roman"/>
                <w:b/>
                <w:bCs/>
                <w:szCs w:val="24"/>
              </w:rPr>
              <w:t>SRS</w:t>
            </w:r>
          </w:p>
        </w:tc>
        <w:tc>
          <w:tcPr>
            <w:tcW w:w="7184" w:type="dxa"/>
          </w:tcPr>
          <w:p w14:paraId="5CCA6196" w14:textId="77777777" w:rsidR="00E40318" w:rsidRPr="00900569" w:rsidRDefault="00E40318" w:rsidP="00DD7980">
            <w:pPr>
              <w:rPr>
                <w:rFonts w:eastAsia="Times New Roman"/>
                <w:szCs w:val="24"/>
              </w:rPr>
            </w:pPr>
            <w:r w:rsidRPr="00900569">
              <w:rPr>
                <w:rFonts w:eastAsia="Times New Roman"/>
                <w:szCs w:val="24"/>
              </w:rPr>
              <w:t>Software Require Specification</w:t>
            </w:r>
          </w:p>
        </w:tc>
      </w:tr>
      <w:tr w:rsidR="00E40318" w:rsidRPr="00900569" w14:paraId="70D62CBD" w14:textId="77777777" w:rsidTr="00DD7980">
        <w:trPr>
          <w:trHeight w:val="468"/>
        </w:trPr>
        <w:tc>
          <w:tcPr>
            <w:tcW w:w="2270" w:type="dxa"/>
          </w:tcPr>
          <w:p w14:paraId="3BEA4611" w14:textId="659E0CFA" w:rsidR="00E40318" w:rsidRPr="000B5893" w:rsidRDefault="006E7520" w:rsidP="000B5893">
            <w:pPr>
              <w:jc w:val="center"/>
              <w:rPr>
                <w:rFonts w:eastAsia="Times New Roman"/>
                <w:b/>
                <w:bCs/>
                <w:szCs w:val="24"/>
              </w:rPr>
            </w:pPr>
            <w:r w:rsidRPr="000B5893">
              <w:rPr>
                <w:rFonts w:eastAsia="Arial"/>
                <w:b/>
                <w:bCs/>
                <w:szCs w:val="24"/>
              </w:rPr>
              <w:t>ML</w:t>
            </w:r>
          </w:p>
        </w:tc>
        <w:tc>
          <w:tcPr>
            <w:tcW w:w="7184" w:type="dxa"/>
          </w:tcPr>
          <w:p w14:paraId="258EC2DC" w14:textId="340AEAE3" w:rsidR="00E40318" w:rsidRPr="006E7520" w:rsidRDefault="006E7520" w:rsidP="00DD7980">
            <w:pPr>
              <w:rPr>
                <w:rFonts w:eastAsia="Arial"/>
              </w:rPr>
            </w:pPr>
            <w:r>
              <w:rPr>
                <w:rFonts w:eastAsia="Arial"/>
              </w:rPr>
              <w:t xml:space="preserve">Machine </w:t>
            </w:r>
            <w:r w:rsidR="000A5D71">
              <w:rPr>
                <w:rFonts w:eastAsia="Arial"/>
              </w:rPr>
              <w:t>L</w:t>
            </w:r>
            <w:r>
              <w:rPr>
                <w:rFonts w:eastAsia="Arial"/>
              </w:rPr>
              <w:t xml:space="preserve">earning </w:t>
            </w:r>
          </w:p>
        </w:tc>
      </w:tr>
      <w:tr w:rsidR="00E40318" w:rsidRPr="00900569" w14:paraId="030F1E59" w14:textId="77777777" w:rsidTr="00DD7980">
        <w:trPr>
          <w:trHeight w:val="468"/>
        </w:trPr>
        <w:tc>
          <w:tcPr>
            <w:tcW w:w="2270" w:type="dxa"/>
          </w:tcPr>
          <w:p w14:paraId="61875322" w14:textId="48D8C04D" w:rsidR="00E40318" w:rsidRPr="000B5893" w:rsidRDefault="00AB232F" w:rsidP="000B5893">
            <w:pPr>
              <w:jc w:val="center"/>
              <w:rPr>
                <w:rFonts w:eastAsia="Times New Roman"/>
                <w:b/>
                <w:bCs/>
                <w:szCs w:val="24"/>
              </w:rPr>
            </w:pPr>
            <w:r w:rsidRPr="000B5893">
              <w:rPr>
                <w:b/>
                <w:bCs/>
                <w:szCs w:val="24"/>
              </w:rPr>
              <w:t>FPR</w:t>
            </w:r>
          </w:p>
        </w:tc>
        <w:tc>
          <w:tcPr>
            <w:tcW w:w="7184" w:type="dxa"/>
          </w:tcPr>
          <w:p w14:paraId="1F8D1945" w14:textId="3D9E996D" w:rsidR="00E40318" w:rsidRPr="00AB232F" w:rsidRDefault="00AB232F" w:rsidP="00DD7980">
            <w:r>
              <w:t xml:space="preserve">Fundamentals of Pattern </w:t>
            </w:r>
            <w:r w:rsidRPr="0029332E">
              <w:t>Recognition</w:t>
            </w:r>
            <w:r>
              <w:t xml:space="preserve"> </w:t>
            </w:r>
          </w:p>
        </w:tc>
      </w:tr>
      <w:tr w:rsidR="00AB232F" w:rsidRPr="00900569" w14:paraId="15674303" w14:textId="77777777" w:rsidTr="00DD7980">
        <w:trPr>
          <w:trHeight w:val="468"/>
        </w:trPr>
        <w:tc>
          <w:tcPr>
            <w:tcW w:w="2270" w:type="dxa"/>
          </w:tcPr>
          <w:p w14:paraId="11246AED" w14:textId="1B52267E" w:rsidR="00AB232F" w:rsidRPr="000B5893" w:rsidRDefault="00AB232F" w:rsidP="000B5893">
            <w:pPr>
              <w:jc w:val="center"/>
              <w:rPr>
                <w:bCs/>
                <w:szCs w:val="24"/>
              </w:rPr>
            </w:pPr>
            <w:r w:rsidRPr="000B5893">
              <w:rPr>
                <w:rStyle w:val="Heading4Char"/>
                <w:bCs/>
                <w:iCs w:val="0"/>
                <w:sz w:val="24"/>
                <w:szCs w:val="24"/>
              </w:rPr>
              <w:t>ICP</w:t>
            </w:r>
          </w:p>
        </w:tc>
        <w:tc>
          <w:tcPr>
            <w:tcW w:w="7184" w:type="dxa"/>
          </w:tcPr>
          <w:p w14:paraId="3D26D286" w14:textId="14AFF194" w:rsidR="00AB232F" w:rsidRPr="00AB232F" w:rsidRDefault="00AB232F" w:rsidP="00AB232F">
            <w:pPr>
              <w:rPr>
                <w:rFonts w:eastAsiaTheme="majorEastAsia"/>
                <w:color w:val="000000" w:themeColor="text1"/>
                <w:szCs w:val="24"/>
              </w:rPr>
            </w:pPr>
            <w:r w:rsidRPr="00AB232F">
              <w:rPr>
                <w:szCs w:val="24"/>
              </w:rPr>
              <w:t>Introduction</w:t>
            </w:r>
            <w:r w:rsidRPr="00AB232F">
              <w:rPr>
                <w:rStyle w:val="Heading4Char"/>
                <w:b w:val="0"/>
                <w:iCs w:val="0"/>
                <w:sz w:val="24"/>
                <w:szCs w:val="24"/>
              </w:rPr>
              <w:t xml:space="preserve"> to </w:t>
            </w:r>
            <w:r w:rsidRPr="00AB232F">
              <w:rPr>
                <w:rStyle w:val="Heading4Char"/>
                <w:b w:val="0"/>
                <w:iCs w:val="0"/>
                <w:color w:val="000000"/>
                <w:sz w:val="24"/>
                <w:szCs w:val="24"/>
                <w14:textFill>
                  <w14:solidFill>
                    <w14:srgbClr w14:val="000000">
                      <w14:alpha w14:val="1000"/>
                    </w14:srgbClr>
                  </w14:solidFill>
                </w14:textFill>
              </w:rPr>
              <w:t>Programming</w:t>
            </w:r>
            <w:r w:rsidRPr="00AB232F">
              <w:rPr>
                <w:rStyle w:val="Heading4Char"/>
                <w:b w:val="0"/>
                <w:iCs w:val="0"/>
                <w:sz w:val="24"/>
                <w:szCs w:val="24"/>
              </w:rPr>
              <w:t xml:space="preserve"> </w:t>
            </w:r>
          </w:p>
        </w:tc>
      </w:tr>
      <w:tr w:rsidR="00AB232F" w:rsidRPr="00900569" w14:paraId="102AAA84" w14:textId="77777777" w:rsidTr="00DD7980">
        <w:trPr>
          <w:trHeight w:val="468"/>
        </w:trPr>
        <w:tc>
          <w:tcPr>
            <w:tcW w:w="2270" w:type="dxa"/>
          </w:tcPr>
          <w:p w14:paraId="2E93E63D" w14:textId="6C0AC937" w:rsidR="00AB232F" w:rsidRPr="000B5893" w:rsidRDefault="00AB232F" w:rsidP="000B5893">
            <w:pPr>
              <w:jc w:val="center"/>
              <w:rPr>
                <w:rStyle w:val="Heading4Char"/>
                <w:b w:val="0"/>
                <w:bCs/>
                <w:iCs w:val="0"/>
                <w:sz w:val="24"/>
                <w:szCs w:val="24"/>
              </w:rPr>
            </w:pPr>
            <w:r w:rsidRPr="000B5893">
              <w:rPr>
                <w:rFonts w:eastAsia="Arial"/>
                <w:b/>
                <w:bCs/>
                <w:szCs w:val="24"/>
              </w:rPr>
              <w:t>OOP</w:t>
            </w:r>
          </w:p>
        </w:tc>
        <w:tc>
          <w:tcPr>
            <w:tcW w:w="7184" w:type="dxa"/>
          </w:tcPr>
          <w:p w14:paraId="7AF47B49" w14:textId="23D34187" w:rsidR="00AB232F" w:rsidRPr="00AB232F" w:rsidRDefault="00AB232F" w:rsidP="00DD7980">
            <w:pPr>
              <w:rPr>
                <w:rFonts w:eastAsia="Arial"/>
              </w:rPr>
            </w:pPr>
            <w:r>
              <w:rPr>
                <w:rFonts w:eastAsia="Arial"/>
              </w:rPr>
              <w:t xml:space="preserve">Object Oriented Programming </w:t>
            </w:r>
          </w:p>
        </w:tc>
      </w:tr>
      <w:tr w:rsidR="00AB232F" w:rsidRPr="00900569" w14:paraId="2C10143C" w14:textId="77777777" w:rsidTr="00DD7980">
        <w:trPr>
          <w:trHeight w:val="468"/>
        </w:trPr>
        <w:tc>
          <w:tcPr>
            <w:tcW w:w="2270" w:type="dxa"/>
          </w:tcPr>
          <w:p w14:paraId="45A8253E" w14:textId="169582F3" w:rsidR="00AB232F" w:rsidRPr="000B5893" w:rsidRDefault="00AB232F" w:rsidP="000B5893">
            <w:pPr>
              <w:jc w:val="center"/>
              <w:rPr>
                <w:rFonts w:eastAsia="Arial"/>
                <w:b/>
                <w:bCs/>
                <w:szCs w:val="24"/>
              </w:rPr>
            </w:pPr>
            <w:r w:rsidRPr="000B5893">
              <w:rPr>
                <w:rFonts w:eastAsia="Arial"/>
                <w:b/>
                <w:bCs/>
                <w:szCs w:val="24"/>
              </w:rPr>
              <w:t>DB</w:t>
            </w:r>
          </w:p>
        </w:tc>
        <w:tc>
          <w:tcPr>
            <w:tcW w:w="7184" w:type="dxa"/>
          </w:tcPr>
          <w:p w14:paraId="5EA99D9A" w14:textId="1B33BAD4" w:rsidR="00AB232F" w:rsidRDefault="00AB232F" w:rsidP="00DD7980">
            <w:pPr>
              <w:rPr>
                <w:rFonts w:eastAsia="Arial"/>
              </w:rPr>
            </w:pPr>
            <w:r>
              <w:rPr>
                <w:rFonts w:eastAsia="Arial"/>
              </w:rPr>
              <w:t xml:space="preserve">Database System </w:t>
            </w:r>
          </w:p>
        </w:tc>
      </w:tr>
      <w:tr w:rsidR="00AB232F" w:rsidRPr="00900569" w14:paraId="24D1B6B4" w14:textId="77777777" w:rsidTr="00DD7980">
        <w:trPr>
          <w:trHeight w:val="468"/>
        </w:trPr>
        <w:tc>
          <w:tcPr>
            <w:tcW w:w="2270" w:type="dxa"/>
          </w:tcPr>
          <w:p w14:paraId="23A46010" w14:textId="24430E31" w:rsidR="00AB232F" w:rsidRPr="000B5893" w:rsidRDefault="00AB232F" w:rsidP="000B5893">
            <w:pPr>
              <w:jc w:val="center"/>
              <w:rPr>
                <w:rFonts w:eastAsia="Arial"/>
                <w:b/>
                <w:bCs/>
                <w:szCs w:val="24"/>
              </w:rPr>
            </w:pPr>
            <w:r w:rsidRPr="000B5893">
              <w:rPr>
                <w:rFonts w:eastAsia="Arial"/>
                <w:b/>
                <w:bCs/>
                <w:szCs w:val="24"/>
              </w:rPr>
              <w:t>SE</w:t>
            </w:r>
          </w:p>
        </w:tc>
        <w:tc>
          <w:tcPr>
            <w:tcW w:w="7184" w:type="dxa"/>
          </w:tcPr>
          <w:p w14:paraId="7405FD42" w14:textId="6B6C3DD0" w:rsidR="00AB232F" w:rsidRDefault="00AB232F" w:rsidP="00DD7980">
            <w:pPr>
              <w:rPr>
                <w:rFonts w:eastAsia="Arial"/>
              </w:rPr>
            </w:pPr>
            <w:r>
              <w:rPr>
                <w:rFonts w:eastAsia="Arial"/>
              </w:rPr>
              <w:t xml:space="preserve">Software Engineering </w:t>
            </w:r>
          </w:p>
        </w:tc>
      </w:tr>
      <w:tr w:rsidR="00B20ABB" w:rsidRPr="00900569" w14:paraId="32E638C3" w14:textId="77777777" w:rsidTr="00DD7980">
        <w:trPr>
          <w:trHeight w:val="468"/>
        </w:trPr>
        <w:tc>
          <w:tcPr>
            <w:tcW w:w="2270" w:type="dxa"/>
          </w:tcPr>
          <w:p w14:paraId="45B2435B" w14:textId="451C6DAD" w:rsidR="00B20ABB" w:rsidRPr="000B5893" w:rsidRDefault="00B20ABB" w:rsidP="000B5893">
            <w:pPr>
              <w:jc w:val="center"/>
              <w:rPr>
                <w:rFonts w:eastAsia="Arial"/>
                <w:b/>
                <w:bCs/>
                <w:szCs w:val="24"/>
              </w:rPr>
            </w:pPr>
            <w:r w:rsidRPr="000B5893">
              <w:rPr>
                <w:b/>
                <w:bCs/>
              </w:rPr>
              <w:t>GUI</w:t>
            </w:r>
          </w:p>
        </w:tc>
        <w:tc>
          <w:tcPr>
            <w:tcW w:w="7184" w:type="dxa"/>
          </w:tcPr>
          <w:p w14:paraId="62CECEF3" w14:textId="3BE6D954" w:rsidR="00B20ABB" w:rsidRDefault="00B20ABB" w:rsidP="00DD7980">
            <w:pPr>
              <w:rPr>
                <w:rFonts w:eastAsia="Arial"/>
              </w:rPr>
            </w:pPr>
            <w:r>
              <w:rPr>
                <w:rFonts w:eastAsia="Arial"/>
              </w:rPr>
              <w:t xml:space="preserve">Graphical </w:t>
            </w:r>
            <w:r w:rsidR="000A5D71">
              <w:rPr>
                <w:rFonts w:eastAsia="Arial"/>
              </w:rPr>
              <w:t>U</w:t>
            </w:r>
            <w:r>
              <w:rPr>
                <w:rFonts w:eastAsia="Arial"/>
              </w:rPr>
              <w:t xml:space="preserve">ser </w:t>
            </w:r>
            <w:r w:rsidR="000A5D71">
              <w:rPr>
                <w:rFonts w:eastAsia="Arial"/>
              </w:rPr>
              <w:t>I</w:t>
            </w:r>
            <w:r>
              <w:rPr>
                <w:rFonts w:eastAsia="Arial"/>
              </w:rPr>
              <w:t>nterface</w:t>
            </w:r>
          </w:p>
        </w:tc>
      </w:tr>
    </w:tbl>
    <w:p w14:paraId="760BEB3C" w14:textId="77777777" w:rsidR="00E40318" w:rsidRDefault="00E40318" w:rsidP="00E40318"/>
    <w:p w14:paraId="424C51C3" w14:textId="77777777" w:rsidR="00E40318" w:rsidRDefault="00E40318" w:rsidP="00E40318"/>
    <w:p w14:paraId="04E98514" w14:textId="77777777" w:rsidR="00E40318" w:rsidRDefault="00E40318" w:rsidP="00E40318"/>
    <w:p w14:paraId="0DA2FE93" w14:textId="77777777" w:rsidR="00E40318" w:rsidRDefault="00E40318" w:rsidP="00E40318"/>
    <w:p w14:paraId="410D0A9E" w14:textId="77777777" w:rsidR="00E40318" w:rsidRDefault="00E40318" w:rsidP="00E40318"/>
    <w:p w14:paraId="2C5D3899" w14:textId="77777777" w:rsidR="00E40318" w:rsidRDefault="00E40318" w:rsidP="00E40318"/>
    <w:p w14:paraId="0F512053" w14:textId="77777777" w:rsidR="00E40318" w:rsidRDefault="00E40318" w:rsidP="00E40318"/>
    <w:p w14:paraId="3651C25B" w14:textId="68F72B97" w:rsidR="00E40318" w:rsidRDefault="00E40318" w:rsidP="00E40318"/>
    <w:p w14:paraId="6D503D35" w14:textId="3A491609" w:rsidR="002A6513" w:rsidRDefault="002A6513" w:rsidP="00E40318"/>
    <w:p w14:paraId="20DF33CF" w14:textId="77777777" w:rsidR="002A6513" w:rsidRDefault="002A6513" w:rsidP="00E40318"/>
    <w:p w14:paraId="7999EB5B" w14:textId="77777777" w:rsidR="00E40318" w:rsidRDefault="00E40318" w:rsidP="00E40318"/>
    <w:p w14:paraId="29A2C6F6" w14:textId="33E1AE8D" w:rsidR="00E40318" w:rsidRDefault="00E40318" w:rsidP="0016719B">
      <w:pPr>
        <w:pStyle w:val="28ptBold"/>
      </w:pPr>
    </w:p>
    <w:p w14:paraId="73F213B0" w14:textId="4FF6745A" w:rsidR="000D7708" w:rsidRDefault="000D7708" w:rsidP="0016719B">
      <w:pPr>
        <w:pStyle w:val="28ptBold"/>
      </w:pPr>
    </w:p>
    <w:p w14:paraId="56FAE73D" w14:textId="020C9E72" w:rsidR="008D2244" w:rsidRDefault="008D2244" w:rsidP="006C54A3"/>
    <w:p w14:paraId="392738C8" w14:textId="77777777" w:rsidR="003F6D01" w:rsidRDefault="003F6D01" w:rsidP="006C54A3"/>
    <w:p w14:paraId="0C33FF7F" w14:textId="77777777" w:rsidR="008D2244" w:rsidRDefault="008D2244" w:rsidP="006C54A3"/>
    <w:sdt>
      <w:sdtPr>
        <w:rPr>
          <w:rFonts w:eastAsiaTheme="minorEastAsia" w:cs="Times New Roman"/>
          <w:color w:val="auto"/>
          <w:spacing w:val="0"/>
          <w:kern w:val="0"/>
          <w:sz w:val="24"/>
          <w:szCs w:val="24"/>
        </w:rPr>
        <w:id w:val="-1572647979"/>
        <w:docPartObj>
          <w:docPartGallery w:val="Table of Contents"/>
          <w:docPartUnique/>
        </w:docPartObj>
      </w:sdtPr>
      <w:sdtEndPr>
        <w:rPr>
          <w:noProof/>
        </w:rPr>
      </w:sdtEndPr>
      <w:sdtContent>
        <w:p w14:paraId="292814DB" w14:textId="3BFF6DC0" w:rsidR="007F3400" w:rsidRPr="006B0E30" w:rsidRDefault="007F3400" w:rsidP="006B0E30">
          <w:pPr>
            <w:pStyle w:val="TOCHeading"/>
            <w:numPr>
              <w:ilvl w:val="0"/>
              <w:numId w:val="0"/>
            </w:numPr>
            <w:spacing w:line="276" w:lineRule="auto"/>
            <w:ind w:left="360"/>
            <w:jc w:val="center"/>
            <w:rPr>
              <w:rStyle w:val="14ptBoldChar"/>
              <w:rFonts w:eastAsiaTheme="majorEastAsia"/>
              <w:color w:val="000000" w:themeColor="text1"/>
              <w:sz w:val="32"/>
              <w:szCs w:val="32"/>
            </w:rPr>
          </w:pPr>
          <w:r w:rsidRPr="006B0E30">
            <w:rPr>
              <w:rStyle w:val="14ptBoldChar"/>
              <w:rFonts w:eastAsiaTheme="majorEastAsia"/>
              <w:color w:val="000000" w:themeColor="text1"/>
              <w:sz w:val="32"/>
              <w:szCs w:val="32"/>
            </w:rPr>
            <w:t>Table of Contents</w:t>
          </w:r>
        </w:p>
        <w:p w14:paraId="57253D34" w14:textId="113A039F" w:rsidR="00B72B88" w:rsidRPr="006B0E30" w:rsidRDefault="007F3400" w:rsidP="006B0E30">
          <w:pPr>
            <w:pStyle w:val="TOC1"/>
            <w:spacing w:before="0" w:line="276" w:lineRule="auto"/>
            <w:rPr>
              <w:b w:val="0"/>
              <w:bCs w:val="0"/>
              <w:sz w:val="24"/>
              <w:szCs w:val="24"/>
            </w:rPr>
          </w:pPr>
          <w:r w:rsidRPr="006B0E30">
            <w:rPr>
              <w:b w:val="0"/>
              <w:bCs w:val="0"/>
              <w:sz w:val="24"/>
              <w:szCs w:val="24"/>
            </w:rPr>
            <w:fldChar w:fldCharType="begin"/>
          </w:r>
          <w:r w:rsidRPr="006B0E30">
            <w:rPr>
              <w:b w:val="0"/>
              <w:bCs w:val="0"/>
              <w:sz w:val="24"/>
              <w:szCs w:val="24"/>
            </w:rPr>
            <w:instrText xml:space="preserve"> TOC \o "1-3" \h \z \u </w:instrText>
          </w:r>
          <w:r w:rsidRPr="006B0E30">
            <w:rPr>
              <w:b w:val="0"/>
              <w:bCs w:val="0"/>
              <w:sz w:val="24"/>
              <w:szCs w:val="24"/>
            </w:rPr>
            <w:fldChar w:fldCharType="separate"/>
          </w:r>
          <w:hyperlink w:anchor="_Toc67529199" w:history="1">
            <w:r w:rsidR="00B72B88" w:rsidRPr="006B0E30">
              <w:rPr>
                <w:rStyle w:val="Hyperlink"/>
                <w:sz w:val="24"/>
                <w:szCs w:val="24"/>
              </w:rPr>
              <w:t>1</w:t>
            </w:r>
            <w:r w:rsidR="00B72B88" w:rsidRPr="006B0E30">
              <w:rPr>
                <w:b w:val="0"/>
                <w:bCs w:val="0"/>
                <w:sz w:val="24"/>
                <w:szCs w:val="24"/>
              </w:rPr>
              <w:tab/>
            </w:r>
            <w:r w:rsidR="00B72B88" w:rsidRPr="006B0E30">
              <w:rPr>
                <w:rStyle w:val="Hyperlink"/>
                <w:sz w:val="24"/>
                <w:szCs w:val="24"/>
              </w:rPr>
              <w:t>Introduction</w:t>
            </w:r>
            <w:r w:rsidR="00B72B88" w:rsidRPr="006B0E30">
              <w:rPr>
                <w:webHidden/>
                <w:sz w:val="24"/>
                <w:szCs w:val="24"/>
              </w:rPr>
              <w:tab/>
            </w:r>
            <w:r w:rsidR="00B72B88" w:rsidRPr="006B0E30">
              <w:rPr>
                <w:webHidden/>
                <w:sz w:val="24"/>
                <w:szCs w:val="24"/>
              </w:rPr>
              <w:fldChar w:fldCharType="begin"/>
            </w:r>
            <w:r w:rsidR="00B72B88" w:rsidRPr="006B0E30">
              <w:rPr>
                <w:webHidden/>
                <w:sz w:val="24"/>
                <w:szCs w:val="24"/>
              </w:rPr>
              <w:instrText xml:space="preserve"> PAGEREF _Toc67529199 \h </w:instrText>
            </w:r>
            <w:r w:rsidR="00B72B88" w:rsidRPr="006B0E30">
              <w:rPr>
                <w:webHidden/>
                <w:sz w:val="24"/>
                <w:szCs w:val="24"/>
              </w:rPr>
            </w:r>
            <w:r w:rsidR="00B72B88" w:rsidRPr="006B0E30">
              <w:rPr>
                <w:webHidden/>
                <w:sz w:val="24"/>
                <w:szCs w:val="24"/>
              </w:rPr>
              <w:fldChar w:fldCharType="separate"/>
            </w:r>
            <w:r w:rsidR="00F56D53">
              <w:rPr>
                <w:webHidden/>
                <w:sz w:val="24"/>
                <w:szCs w:val="24"/>
              </w:rPr>
              <w:t>2</w:t>
            </w:r>
            <w:r w:rsidR="00B72B88" w:rsidRPr="006B0E30">
              <w:rPr>
                <w:webHidden/>
                <w:sz w:val="24"/>
                <w:szCs w:val="24"/>
              </w:rPr>
              <w:fldChar w:fldCharType="end"/>
            </w:r>
          </w:hyperlink>
        </w:p>
        <w:p w14:paraId="4AA9C56A" w14:textId="0B2FB92F"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00" w:history="1">
            <w:r w:rsidRPr="006B0E30">
              <w:rPr>
                <w:rStyle w:val="Hyperlink"/>
                <w:rFonts w:ascii="Times New Roman" w:eastAsiaTheme="majorEastAsia" w:hAnsi="Times New Roman"/>
                <w:szCs w:val="24"/>
              </w:rPr>
              <w:t>1.1</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Relevance to Course Module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00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3</w:t>
            </w:r>
            <w:r w:rsidRPr="006B0E30">
              <w:rPr>
                <w:rFonts w:ascii="Times New Roman" w:hAnsi="Times New Roman"/>
                <w:webHidden/>
                <w:szCs w:val="24"/>
              </w:rPr>
              <w:fldChar w:fldCharType="end"/>
            </w:r>
          </w:hyperlink>
        </w:p>
        <w:p w14:paraId="6E073EF5" w14:textId="69924546" w:rsidR="00B72B88" w:rsidRPr="006B0E30" w:rsidRDefault="00B72B88" w:rsidP="006B0E30">
          <w:pPr>
            <w:pStyle w:val="TOC3"/>
            <w:spacing w:before="0" w:line="276" w:lineRule="auto"/>
            <w:rPr>
              <w:rFonts w:eastAsiaTheme="minorEastAsia"/>
            </w:rPr>
          </w:pPr>
          <w:hyperlink w:anchor="_Toc67529201" w:history="1">
            <w:r w:rsidRPr="006B0E30">
              <w:rPr>
                <w:rStyle w:val="Hyperlink"/>
                <w:rFonts w:eastAsiaTheme="majorEastAsia"/>
              </w:rPr>
              <w:t>1.1.1.</w:t>
            </w:r>
            <w:r w:rsidRPr="006B0E30">
              <w:rPr>
                <w:rFonts w:eastAsiaTheme="minorEastAsia"/>
              </w:rPr>
              <w:tab/>
            </w:r>
            <w:r w:rsidRPr="006B0E30">
              <w:rPr>
                <w:rStyle w:val="Hyperlink"/>
                <w:rFonts w:eastAsiaTheme="majorEastAsia"/>
              </w:rPr>
              <w:t>Object Oriented Programming (OOP)</w:t>
            </w:r>
            <w:r w:rsidRPr="006B0E30">
              <w:rPr>
                <w:webHidden/>
              </w:rPr>
              <w:tab/>
            </w:r>
            <w:r w:rsidRPr="006B0E30">
              <w:rPr>
                <w:webHidden/>
              </w:rPr>
              <w:fldChar w:fldCharType="begin"/>
            </w:r>
            <w:r w:rsidRPr="006B0E30">
              <w:rPr>
                <w:webHidden/>
              </w:rPr>
              <w:instrText xml:space="preserve"> PAGEREF _Toc67529201 \h </w:instrText>
            </w:r>
            <w:r w:rsidRPr="006B0E30">
              <w:rPr>
                <w:webHidden/>
              </w:rPr>
            </w:r>
            <w:r w:rsidRPr="006B0E30">
              <w:rPr>
                <w:webHidden/>
              </w:rPr>
              <w:fldChar w:fldCharType="separate"/>
            </w:r>
            <w:r w:rsidR="00F56D53">
              <w:rPr>
                <w:webHidden/>
              </w:rPr>
              <w:t>3</w:t>
            </w:r>
            <w:r w:rsidRPr="006B0E30">
              <w:rPr>
                <w:webHidden/>
              </w:rPr>
              <w:fldChar w:fldCharType="end"/>
            </w:r>
          </w:hyperlink>
        </w:p>
        <w:p w14:paraId="270739D6" w14:textId="47CE9383" w:rsidR="00B72B88" w:rsidRPr="006B0E30" w:rsidRDefault="00B72B88" w:rsidP="006B0E30">
          <w:pPr>
            <w:pStyle w:val="TOC3"/>
            <w:spacing w:before="0" w:line="276" w:lineRule="auto"/>
            <w:rPr>
              <w:rFonts w:eastAsiaTheme="minorEastAsia"/>
            </w:rPr>
          </w:pPr>
          <w:hyperlink w:anchor="_Toc67529202" w:history="1">
            <w:r w:rsidRPr="006B0E30">
              <w:rPr>
                <w:rStyle w:val="Hyperlink"/>
                <w:rFonts w:eastAsiaTheme="majorEastAsia"/>
              </w:rPr>
              <w:t>1.1.2.</w:t>
            </w:r>
            <w:r w:rsidRPr="006B0E30">
              <w:rPr>
                <w:rFonts w:eastAsiaTheme="minorEastAsia"/>
              </w:rPr>
              <w:tab/>
            </w:r>
            <w:r w:rsidRPr="006B0E30">
              <w:rPr>
                <w:rStyle w:val="Hyperlink"/>
                <w:rFonts w:eastAsiaTheme="majorEastAsia"/>
              </w:rPr>
              <w:t>Software Engineering (SE)</w:t>
            </w:r>
            <w:r w:rsidRPr="006B0E30">
              <w:rPr>
                <w:webHidden/>
              </w:rPr>
              <w:tab/>
            </w:r>
            <w:r w:rsidRPr="006B0E30">
              <w:rPr>
                <w:webHidden/>
              </w:rPr>
              <w:fldChar w:fldCharType="begin"/>
            </w:r>
            <w:r w:rsidRPr="006B0E30">
              <w:rPr>
                <w:webHidden/>
              </w:rPr>
              <w:instrText xml:space="preserve"> PAGEREF _Toc67529202 \h </w:instrText>
            </w:r>
            <w:r w:rsidRPr="006B0E30">
              <w:rPr>
                <w:webHidden/>
              </w:rPr>
            </w:r>
            <w:r w:rsidRPr="006B0E30">
              <w:rPr>
                <w:webHidden/>
              </w:rPr>
              <w:fldChar w:fldCharType="separate"/>
            </w:r>
            <w:r w:rsidR="00F56D53">
              <w:rPr>
                <w:webHidden/>
              </w:rPr>
              <w:t>3</w:t>
            </w:r>
            <w:r w:rsidRPr="006B0E30">
              <w:rPr>
                <w:webHidden/>
              </w:rPr>
              <w:fldChar w:fldCharType="end"/>
            </w:r>
          </w:hyperlink>
        </w:p>
        <w:p w14:paraId="5B4291E5" w14:textId="573AFAC6" w:rsidR="00B72B88" w:rsidRPr="006B0E30" w:rsidRDefault="00B72B88" w:rsidP="006B0E30">
          <w:pPr>
            <w:pStyle w:val="TOC3"/>
            <w:spacing w:before="0" w:line="276" w:lineRule="auto"/>
            <w:rPr>
              <w:rFonts w:eastAsiaTheme="minorEastAsia"/>
            </w:rPr>
          </w:pPr>
          <w:hyperlink w:anchor="_Toc67529203" w:history="1">
            <w:r w:rsidRPr="006B0E30">
              <w:rPr>
                <w:rStyle w:val="Hyperlink"/>
                <w:rFonts w:eastAsiaTheme="majorEastAsia"/>
              </w:rPr>
              <w:t>1.1.3.</w:t>
            </w:r>
            <w:r w:rsidRPr="006B0E30">
              <w:rPr>
                <w:rFonts w:eastAsiaTheme="minorEastAsia"/>
              </w:rPr>
              <w:tab/>
            </w:r>
            <w:r w:rsidRPr="006B0E30">
              <w:rPr>
                <w:rStyle w:val="Hyperlink"/>
                <w:rFonts w:eastAsiaTheme="majorEastAsia"/>
              </w:rPr>
              <w:t>Database System (DB)</w:t>
            </w:r>
            <w:r w:rsidRPr="006B0E30">
              <w:rPr>
                <w:webHidden/>
              </w:rPr>
              <w:tab/>
            </w:r>
            <w:r w:rsidRPr="006B0E30">
              <w:rPr>
                <w:webHidden/>
              </w:rPr>
              <w:fldChar w:fldCharType="begin"/>
            </w:r>
            <w:r w:rsidRPr="006B0E30">
              <w:rPr>
                <w:webHidden/>
              </w:rPr>
              <w:instrText xml:space="preserve"> PAGEREF _Toc67529203 \h </w:instrText>
            </w:r>
            <w:r w:rsidRPr="006B0E30">
              <w:rPr>
                <w:webHidden/>
              </w:rPr>
            </w:r>
            <w:r w:rsidRPr="006B0E30">
              <w:rPr>
                <w:webHidden/>
              </w:rPr>
              <w:fldChar w:fldCharType="separate"/>
            </w:r>
            <w:r w:rsidR="00F56D53">
              <w:rPr>
                <w:webHidden/>
              </w:rPr>
              <w:t>3</w:t>
            </w:r>
            <w:r w:rsidRPr="006B0E30">
              <w:rPr>
                <w:webHidden/>
              </w:rPr>
              <w:fldChar w:fldCharType="end"/>
            </w:r>
          </w:hyperlink>
        </w:p>
        <w:p w14:paraId="23E3DF27" w14:textId="569439BD" w:rsidR="00B72B88" w:rsidRPr="006B0E30" w:rsidRDefault="00B72B88" w:rsidP="006B0E30">
          <w:pPr>
            <w:pStyle w:val="TOC3"/>
            <w:spacing w:before="0" w:line="276" w:lineRule="auto"/>
            <w:rPr>
              <w:rFonts w:eastAsiaTheme="minorEastAsia"/>
            </w:rPr>
          </w:pPr>
          <w:hyperlink w:anchor="_Toc67529204" w:history="1">
            <w:r w:rsidRPr="006B0E30">
              <w:rPr>
                <w:rStyle w:val="Hyperlink"/>
                <w:rFonts w:eastAsiaTheme="majorEastAsia"/>
              </w:rPr>
              <w:t>1.1.4.</w:t>
            </w:r>
            <w:r w:rsidRPr="006B0E30">
              <w:rPr>
                <w:rFonts w:eastAsiaTheme="minorEastAsia"/>
              </w:rPr>
              <w:tab/>
            </w:r>
            <w:r w:rsidRPr="006B0E30">
              <w:rPr>
                <w:rStyle w:val="Hyperlink"/>
                <w:rFonts w:eastAsiaTheme="majorEastAsia"/>
              </w:rPr>
              <w:t>Machine Learning</w:t>
            </w:r>
            <w:r w:rsidRPr="006B0E30">
              <w:rPr>
                <w:webHidden/>
              </w:rPr>
              <w:tab/>
            </w:r>
            <w:r w:rsidRPr="006B0E30">
              <w:rPr>
                <w:webHidden/>
              </w:rPr>
              <w:fldChar w:fldCharType="begin"/>
            </w:r>
            <w:r w:rsidRPr="006B0E30">
              <w:rPr>
                <w:webHidden/>
              </w:rPr>
              <w:instrText xml:space="preserve"> PAGEREF _Toc67529204 \h </w:instrText>
            </w:r>
            <w:r w:rsidRPr="006B0E30">
              <w:rPr>
                <w:webHidden/>
              </w:rPr>
            </w:r>
            <w:r w:rsidRPr="006B0E30">
              <w:rPr>
                <w:webHidden/>
              </w:rPr>
              <w:fldChar w:fldCharType="separate"/>
            </w:r>
            <w:r w:rsidR="00F56D53">
              <w:rPr>
                <w:webHidden/>
              </w:rPr>
              <w:t>3</w:t>
            </w:r>
            <w:r w:rsidRPr="006B0E30">
              <w:rPr>
                <w:webHidden/>
              </w:rPr>
              <w:fldChar w:fldCharType="end"/>
            </w:r>
          </w:hyperlink>
        </w:p>
        <w:p w14:paraId="77F4904A" w14:textId="0654AEB1"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05" w:history="1">
            <w:r w:rsidRPr="006B0E30">
              <w:rPr>
                <w:rStyle w:val="Hyperlink"/>
                <w:rFonts w:ascii="Times New Roman" w:eastAsiaTheme="majorEastAsia" w:hAnsi="Times New Roman"/>
                <w:szCs w:val="24"/>
              </w:rPr>
              <w:t>1.2</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Project Background</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05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3</w:t>
            </w:r>
            <w:r w:rsidRPr="006B0E30">
              <w:rPr>
                <w:rFonts w:ascii="Times New Roman" w:hAnsi="Times New Roman"/>
                <w:webHidden/>
                <w:szCs w:val="24"/>
              </w:rPr>
              <w:fldChar w:fldCharType="end"/>
            </w:r>
          </w:hyperlink>
        </w:p>
        <w:p w14:paraId="7C505EC4" w14:textId="1993B9D0"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06" w:history="1">
            <w:r w:rsidRPr="006B0E30">
              <w:rPr>
                <w:rStyle w:val="Hyperlink"/>
                <w:rFonts w:ascii="Times New Roman" w:eastAsiaTheme="majorEastAsia" w:hAnsi="Times New Roman"/>
                <w:szCs w:val="24"/>
              </w:rPr>
              <w:t>1.3</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Literature Review</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06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4</w:t>
            </w:r>
            <w:r w:rsidRPr="006B0E30">
              <w:rPr>
                <w:rFonts w:ascii="Times New Roman" w:hAnsi="Times New Roman"/>
                <w:webHidden/>
                <w:szCs w:val="24"/>
              </w:rPr>
              <w:fldChar w:fldCharType="end"/>
            </w:r>
          </w:hyperlink>
        </w:p>
        <w:p w14:paraId="32507705" w14:textId="2AAEFE07"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07" w:history="1">
            <w:r w:rsidRPr="006B0E30">
              <w:rPr>
                <w:rStyle w:val="Hyperlink"/>
                <w:rFonts w:ascii="Times New Roman" w:eastAsiaTheme="majorEastAsia" w:hAnsi="Times New Roman"/>
                <w:szCs w:val="24"/>
              </w:rPr>
              <w:t>1.4</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Analysis from Literature Review</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07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4</w:t>
            </w:r>
            <w:r w:rsidRPr="006B0E30">
              <w:rPr>
                <w:rFonts w:ascii="Times New Roman" w:hAnsi="Times New Roman"/>
                <w:webHidden/>
                <w:szCs w:val="24"/>
              </w:rPr>
              <w:fldChar w:fldCharType="end"/>
            </w:r>
          </w:hyperlink>
        </w:p>
        <w:p w14:paraId="53F2D15C" w14:textId="3437D44B"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08" w:history="1">
            <w:r w:rsidRPr="006B0E30">
              <w:rPr>
                <w:rStyle w:val="Hyperlink"/>
                <w:rFonts w:ascii="Times New Roman" w:eastAsiaTheme="majorEastAsia" w:hAnsi="Times New Roman"/>
                <w:szCs w:val="24"/>
              </w:rPr>
              <w:t>1.5</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Methodology and Software Lifecycle for This Project</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08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5</w:t>
            </w:r>
            <w:r w:rsidRPr="006B0E30">
              <w:rPr>
                <w:rFonts w:ascii="Times New Roman" w:hAnsi="Times New Roman"/>
                <w:webHidden/>
                <w:szCs w:val="24"/>
              </w:rPr>
              <w:fldChar w:fldCharType="end"/>
            </w:r>
          </w:hyperlink>
        </w:p>
        <w:p w14:paraId="25568865" w14:textId="6A34E56B"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14" w:history="1">
            <w:r w:rsidRPr="006B0E30">
              <w:rPr>
                <w:rStyle w:val="Hyperlink"/>
                <w:rFonts w:ascii="Times New Roman" w:eastAsiaTheme="majorEastAsia" w:hAnsi="Times New Roman"/>
                <w:szCs w:val="24"/>
              </w:rPr>
              <w:t>1.6</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Rationale behind Selected Methodology</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14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6</w:t>
            </w:r>
            <w:r w:rsidRPr="006B0E30">
              <w:rPr>
                <w:rFonts w:ascii="Times New Roman" w:hAnsi="Times New Roman"/>
                <w:webHidden/>
                <w:szCs w:val="24"/>
              </w:rPr>
              <w:fldChar w:fldCharType="end"/>
            </w:r>
          </w:hyperlink>
        </w:p>
        <w:p w14:paraId="03BB5998" w14:textId="0F627E63" w:rsidR="00B72B88" w:rsidRPr="006B0E30" w:rsidRDefault="00B72B88" w:rsidP="006B0E30">
          <w:pPr>
            <w:pStyle w:val="TOC1"/>
            <w:spacing w:before="0" w:line="276" w:lineRule="auto"/>
            <w:rPr>
              <w:b w:val="0"/>
              <w:bCs w:val="0"/>
              <w:sz w:val="24"/>
              <w:szCs w:val="24"/>
            </w:rPr>
          </w:pPr>
          <w:hyperlink w:anchor="_Toc67529215" w:history="1">
            <w:r w:rsidRPr="006B0E30">
              <w:rPr>
                <w:rStyle w:val="Hyperlink"/>
                <w:sz w:val="24"/>
                <w:szCs w:val="24"/>
              </w:rPr>
              <w:t>2</w:t>
            </w:r>
            <w:r w:rsidRPr="006B0E30">
              <w:rPr>
                <w:b w:val="0"/>
                <w:bCs w:val="0"/>
                <w:sz w:val="24"/>
                <w:szCs w:val="24"/>
              </w:rPr>
              <w:tab/>
            </w:r>
            <w:r w:rsidRPr="006B0E30">
              <w:rPr>
                <w:rStyle w:val="Hyperlink"/>
                <w:sz w:val="24"/>
                <w:szCs w:val="24"/>
              </w:rPr>
              <w:t>Problem Definition</w:t>
            </w:r>
            <w:r w:rsidRPr="006B0E30">
              <w:rPr>
                <w:webHidden/>
                <w:sz w:val="24"/>
                <w:szCs w:val="24"/>
              </w:rPr>
              <w:tab/>
            </w:r>
            <w:r w:rsidRPr="006B0E30">
              <w:rPr>
                <w:webHidden/>
                <w:sz w:val="24"/>
                <w:szCs w:val="24"/>
              </w:rPr>
              <w:fldChar w:fldCharType="begin"/>
            </w:r>
            <w:r w:rsidRPr="006B0E30">
              <w:rPr>
                <w:webHidden/>
                <w:sz w:val="24"/>
                <w:szCs w:val="24"/>
              </w:rPr>
              <w:instrText xml:space="preserve"> PAGEREF _Toc67529215 \h </w:instrText>
            </w:r>
            <w:r w:rsidRPr="006B0E30">
              <w:rPr>
                <w:webHidden/>
                <w:sz w:val="24"/>
                <w:szCs w:val="24"/>
              </w:rPr>
            </w:r>
            <w:r w:rsidRPr="006B0E30">
              <w:rPr>
                <w:webHidden/>
                <w:sz w:val="24"/>
                <w:szCs w:val="24"/>
              </w:rPr>
              <w:fldChar w:fldCharType="separate"/>
            </w:r>
            <w:r w:rsidR="00F56D53">
              <w:rPr>
                <w:webHidden/>
                <w:sz w:val="24"/>
                <w:szCs w:val="24"/>
              </w:rPr>
              <w:t>9</w:t>
            </w:r>
            <w:r w:rsidRPr="006B0E30">
              <w:rPr>
                <w:webHidden/>
                <w:sz w:val="24"/>
                <w:szCs w:val="24"/>
              </w:rPr>
              <w:fldChar w:fldCharType="end"/>
            </w:r>
          </w:hyperlink>
        </w:p>
        <w:p w14:paraId="4568D9F6" w14:textId="5AA3D322"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16" w:history="1">
            <w:r w:rsidRPr="006B0E30">
              <w:rPr>
                <w:rStyle w:val="Hyperlink"/>
                <w:rFonts w:ascii="Times New Roman" w:eastAsiaTheme="majorEastAsia" w:hAnsi="Times New Roman"/>
                <w:szCs w:val="24"/>
              </w:rPr>
              <w:t>2.1</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Problem Statement</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16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9</w:t>
            </w:r>
            <w:r w:rsidRPr="006B0E30">
              <w:rPr>
                <w:rFonts w:ascii="Times New Roman" w:hAnsi="Times New Roman"/>
                <w:webHidden/>
                <w:szCs w:val="24"/>
              </w:rPr>
              <w:fldChar w:fldCharType="end"/>
            </w:r>
          </w:hyperlink>
        </w:p>
        <w:p w14:paraId="627E7F9E" w14:textId="247403E8"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17" w:history="1">
            <w:r w:rsidRPr="006B0E30">
              <w:rPr>
                <w:rStyle w:val="Hyperlink"/>
                <w:rFonts w:ascii="Times New Roman" w:eastAsiaTheme="majorEastAsia" w:hAnsi="Times New Roman"/>
                <w:szCs w:val="24"/>
              </w:rPr>
              <w:t>2.2</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Proposed Solution</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17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0</w:t>
            </w:r>
            <w:r w:rsidRPr="006B0E30">
              <w:rPr>
                <w:rFonts w:ascii="Times New Roman" w:hAnsi="Times New Roman"/>
                <w:webHidden/>
                <w:szCs w:val="24"/>
              </w:rPr>
              <w:fldChar w:fldCharType="end"/>
            </w:r>
          </w:hyperlink>
        </w:p>
        <w:p w14:paraId="29F2B4A7" w14:textId="0C3F590B"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18" w:history="1">
            <w:r w:rsidRPr="006B0E30">
              <w:rPr>
                <w:rStyle w:val="Hyperlink"/>
                <w:rFonts w:ascii="Times New Roman" w:eastAsiaTheme="majorEastAsia" w:hAnsi="Times New Roman"/>
                <w:szCs w:val="24"/>
              </w:rPr>
              <w:t>2.3</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Deliverables and Development Requirement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18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0</w:t>
            </w:r>
            <w:r w:rsidRPr="006B0E30">
              <w:rPr>
                <w:rFonts w:ascii="Times New Roman" w:hAnsi="Times New Roman"/>
                <w:webHidden/>
                <w:szCs w:val="24"/>
              </w:rPr>
              <w:fldChar w:fldCharType="end"/>
            </w:r>
          </w:hyperlink>
        </w:p>
        <w:p w14:paraId="5F0945DB" w14:textId="5CCBC94C" w:rsidR="00B72B88" w:rsidRPr="006B0E30" w:rsidRDefault="00B72B88" w:rsidP="006B0E30">
          <w:pPr>
            <w:pStyle w:val="TOC3"/>
            <w:spacing w:before="0" w:line="276" w:lineRule="auto"/>
            <w:rPr>
              <w:rFonts w:eastAsiaTheme="minorEastAsia"/>
            </w:rPr>
          </w:pPr>
          <w:hyperlink w:anchor="_Toc67529224" w:history="1">
            <w:r w:rsidRPr="006B0E30">
              <w:rPr>
                <w:rStyle w:val="Hyperlink"/>
                <w:rFonts w:eastAsiaTheme="majorEastAsia"/>
              </w:rPr>
              <w:t>2.3.1.</w:t>
            </w:r>
            <w:r w:rsidRPr="006B0E30">
              <w:rPr>
                <w:rFonts w:eastAsiaTheme="minorEastAsia"/>
              </w:rPr>
              <w:tab/>
            </w:r>
            <w:r w:rsidRPr="006B0E30">
              <w:rPr>
                <w:rStyle w:val="Hyperlink"/>
                <w:rFonts w:eastAsiaTheme="majorEastAsia"/>
              </w:rPr>
              <w:t>Hardware Requirements</w:t>
            </w:r>
            <w:r w:rsidRPr="006B0E30">
              <w:rPr>
                <w:webHidden/>
              </w:rPr>
              <w:tab/>
            </w:r>
            <w:r w:rsidRPr="006B0E30">
              <w:rPr>
                <w:webHidden/>
              </w:rPr>
              <w:fldChar w:fldCharType="begin"/>
            </w:r>
            <w:r w:rsidRPr="006B0E30">
              <w:rPr>
                <w:webHidden/>
              </w:rPr>
              <w:instrText xml:space="preserve"> PAGEREF _Toc67529224 \h </w:instrText>
            </w:r>
            <w:r w:rsidRPr="006B0E30">
              <w:rPr>
                <w:webHidden/>
              </w:rPr>
            </w:r>
            <w:r w:rsidRPr="006B0E30">
              <w:rPr>
                <w:webHidden/>
              </w:rPr>
              <w:fldChar w:fldCharType="separate"/>
            </w:r>
            <w:r w:rsidR="00F56D53">
              <w:rPr>
                <w:webHidden/>
              </w:rPr>
              <w:t>10</w:t>
            </w:r>
            <w:r w:rsidRPr="006B0E30">
              <w:rPr>
                <w:webHidden/>
              </w:rPr>
              <w:fldChar w:fldCharType="end"/>
            </w:r>
          </w:hyperlink>
        </w:p>
        <w:p w14:paraId="01C9BE93" w14:textId="53237EA7" w:rsidR="00B72B88" w:rsidRPr="006B0E30" w:rsidRDefault="00B72B88" w:rsidP="006B0E30">
          <w:pPr>
            <w:pStyle w:val="TOC3"/>
            <w:spacing w:before="0" w:line="276" w:lineRule="auto"/>
            <w:rPr>
              <w:rFonts w:eastAsiaTheme="minorEastAsia"/>
            </w:rPr>
          </w:pPr>
          <w:hyperlink w:anchor="_Toc67529225" w:history="1">
            <w:r w:rsidRPr="006B0E30">
              <w:rPr>
                <w:rStyle w:val="Hyperlink"/>
                <w:rFonts w:eastAsiaTheme="majorEastAsia"/>
              </w:rPr>
              <w:t>2.3.2.</w:t>
            </w:r>
            <w:r w:rsidRPr="006B0E30">
              <w:rPr>
                <w:rFonts w:eastAsiaTheme="minorEastAsia"/>
              </w:rPr>
              <w:tab/>
            </w:r>
            <w:r w:rsidRPr="006B0E30">
              <w:rPr>
                <w:rStyle w:val="Hyperlink"/>
                <w:rFonts w:eastAsiaTheme="majorEastAsia"/>
              </w:rPr>
              <w:t>Software Requirements</w:t>
            </w:r>
            <w:r w:rsidRPr="006B0E30">
              <w:rPr>
                <w:webHidden/>
              </w:rPr>
              <w:tab/>
            </w:r>
            <w:r w:rsidRPr="006B0E30">
              <w:rPr>
                <w:webHidden/>
              </w:rPr>
              <w:fldChar w:fldCharType="begin"/>
            </w:r>
            <w:r w:rsidRPr="006B0E30">
              <w:rPr>
                <w:webHidden/>
              </w:rPr>
              <w:instrText xml:space="preserve"> PAGEREF _Toc67529225 \h </w:instrText>
            </w:r>
            <w:r w:rsidRPr="006B0E30">
              <w:rPr>
                <w:webHidden/>
              </w:rPr>
            </w:r>
            <w:r w:rsidRPr="006B0E30">
              <w:rPr>
                <w:webHidden/>
              </w:rPr>
              <w:fldChar w:fldCharType="separate"/>
            </w:r>
            <w:r w:rsidR="00F56D53">
              <w:rPr>
                <w:webHidden/>
              </w:rPr>
              <w:t>10</w:t>
            </w:r>
            <w:r w:rsidRPr="006B0E30">
              <w:rPr>
                <w:webHidden/>
              </w:rPr>
              <w:fldChar w:fldCharType="end"/>
            </w:r>
          </w:hyperlink>
        </w:p>
        <w:p w14:paraId="33A0C2FA" w14:textId="17F4ADA3"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26" w:history="1">
            <w:r w:rsidRPr="006B0E30">
              <w:rPr>
                <w:rStyle w:val="Hyperlink"/>
                <w:rFonts w:ascii="Times New Roman" w:eastAsiaTheme="majorEastAsia" w:hAnsi="Times New Roman"/>
                <w:szCs w:val="24"/>
              </w:rPr>
              <w:t>2.4</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Current System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26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1</w:t>
            </w:r>
            <w:r w:rsidRPr="006B0E30">
              <w:rPr>
                <w:rFonts w:ascii="Times New Roman" w:hAnsi="Times New Roman"/>
                <w:webHidden/>
                <w:szCs w:val="24"/>
              </w:rPr>
              <w:fldChar w:fldCharType="end"/>
            </w:r>
          </w:hyperlink>
        </w:p>
        <w:p w14:paraId="3964C5CB" w14:textId="0277B31D" w:rsidR="00B72B88" w:rsidRPr="006B0E30" w:rsidRDefault="00B72B88" w:rsidP="006B0E30">
          <w:pPr>
            <w:pStyle w:val="TOC3"/>
            <w:spacing w:before="0" w:line="276" w:lineRule="auto"/>
            <w:rPr>
              <w:rFonts w:eastAsiaTheme="minorEastAsia"/>
            </w:rPr>
          </w:pPr>
          <w:hyperlink w:anchor="_Toc67529228" w:history="1">
            <w:r w:rsidRPr="006B0E30">
              <w:rPr>
                <w:rStyle w:val="Hyperlink"/>
                <w:rFonts w:eastAsiaTheme="majorEastAsia"/>
              </w:rPr>
              <w:t>2.4.1.</w:t>
            </w:r>
            <w:r w:rsidRPr="006B0E30">
              <w:rPr>
                <w:rFonts w:eastAsiaTheme="minorEastAsia"/>
              </w:rPr>
              <w:tab/>
            </w:r>
            <w:r w:rsidRPr="006B0E30">
              <w:rPr>
                <w:rStyle w:val="Hyperlink"/>
                <w:rFonts w:eastAsiaTheme="majorEastAsia"/>
              </w:rPr>
              <w:t>VenueHub.pk</w:t>
            </w:r>
            <w:r w:rsidRPr="006B0E30">
              <w:rPr>
                <w:webHidden/>
              </w:rPr>
              <w:tab/>
            </w:r>
            <w:r w:rsidRPr="006B0E30">
              <w:rPr>
                <w:webHidden/>
              </w:rPr>
              <w:fldChar w:fldCharType="begin"/>
            </w:r>
            <w:r w:rsidRPr="006B0E30">
              <w:rPr>
                <w:webHidden/>
              </w:rPr>
              <w:instrText xml:space="preserve"> PAGEREF _Toc67529228 \h </w:instrText>
            </w:r>
            <w:r w:rsidRPr="006B0E30">
              <w:rPr>
                <w:webHidden/>
              </w:rPr>
            </w:r>
            <w:r w:rsidRPr="006B0E30">
              <w:rPr>
                <w:webHidden/>
              </w:rPr>
              <w:fldChar w:fldCharType="separate"/>
            </w:r>
            <w:r w:rsidR="00F56D53">
              <w:rPr>
                <w:webHidden/>
              </w:rPr>
              <w:t>11</w:t>
            </w:r>
            <w:r w:rsidRPr="006B0E30">
              <w:rPr>
                <w:webHidden/>
              </w:rPr>
              <w:fldChar w:fldCharType="end"/>
            </w:r>
          </w:hyperlink>
        </w:p>
        <w:p w14:paraId="6A04C679" w14:textId="514F0C9D" w:rsidR="00B72B88" w:rsidRPr="006B0E30" w:rsidRDefault="00B72B88" w:rsidP="006B0E30">
          <w:pPr>
            <w:pStyle w:val="TOC3"/>
            <w:spacing w:before="0" w:line="276" w:lineRule="auto"/>
            <w:rPr>
              <w:rFonts w:eastAsiaTheme="minorEastAsia"/>
            </w:rPr>
          </w:pPr>
          <w:hyperlink w:anchor="_Toc67529229" w:history="1">
            <w:r w:rsidRPr="006B0E30">
              <w:rPr>
                <w:rStyle w:val="Hyperlink"/>
                <w:rFonts w:eastAsiaTheme="majorEastAsia"/>
              </w:rPr>
              <w:t>2.4.2.</w:t>
            </w:r>
            <w:r w:rsidRPr="006B0E30">
              <w:rPr>
                <w:rFonts w:eastAsiaTheme="minorEastAsia"/>
              </w:rPr>
              <w:tab/>
            </w:r>
            <w:r w:rsidRPr="006B0E30">
              <w:rPr>
                <w:rStyle w:val="Hyperlink"/>
                <w:rFonts w:eastAsiaTheme="majorEastAsia"/>
              </w:rPr>
              <w:t>VenuBazaar.pk</w:t>
            </w:r>
            <w:r w:rsidRPr="006B0E30">
              <w:rPr>
                <w:webHidden/>
              </w:rPr>
              <w:tab/>
            </w:r>
            <w:r w:rsidRPr="006B0E30">
              <w:rPr>
                <w:webHidden/>
              </w:rPr>
              <w:fldChar w:fldCharType="begin"/>
            </w:r>
            <w:r w:rsidRPr="006B0E30">
              <w:rPr>
                <w:webHidden/>
              </w:rPr>
              <w:instrText xml:space="preserve"> PAGEREF _Toc67529229 \h </w:instrText>
            </w:r>
            <w:r w:rsidRPr="006B0E30">
              <w:rPr>
                <w:webHidden/>
              </w:rPr>
            </w:r>
            <w:r w:rsidRPr="006B0E30">
              <w:rPr>
                <w:webHidden/>
              </w:rPr>
              <w:fldChar w:fldCharType="separate"/>
            </w:r>
            <w:r w:rsidR="00F56D53">
              <w:rPr>
                <w:webHidden/>
              </w:rPr>
              <w:t>11</w:t>
            </w:r>
            <w:r w:rsidRPr="006B0E30">
              <w:rPr>
                <w:webHidden/>
              </w:rPr>
              <w:fldChar w:fldCharType="end"/>
            </w:r>
          </w:hyperlink>
        </w:p>
        <w:p w14:paraId="543F05F8" w14:textId="03D6D775" w:rsidR="00B72B88" w:rsidRPr="006B0E30" w:rsidRDefault="00B72B88" w:rsidP="006B0E30">
          <w:pPr>
            <w:pStyle w:val="TOC1"/>
            <w:spacing w:before="0" w:line="276" w:lineRule="auto"/>
            <w:rPr>
              <w:b w:val="0"/>
              <w:bCs w:val="0"/>
              <w:sz w:val="24"/>
              <w:szCs w:val="24"/>
            </w:rPr>
          </w:pPr>
          <w:hyperlink w:anchor="_Toc67529230" w:history="1">
            <w:r w:rsidRPr="006B0E30">
              <w:rPr>
                <w:rStyle w:val="Hyperlink"/>
                <w:sz w:val="24"/>
                <w:szCs w:val="24"/>
              </w:rPr>
              <w:t>3</w:t>
            </w:r>
            <w:r w:rsidRPr="006B0E30">
              <w:rPr>
                <w:b w:val="0"/>
                <w:bCs w:val="0"/>
                <w:sz w:val="24"/>
                <w:szCs w:val="24"/>
              </w:rPr>
              <w:tab/>
            </w:r>
            <w:r w:rsidRPr="006B0E30">
              <w:rPr>
                <w:rStyle w:val="Hyperlink"/>
                <w:sz w:val="24"/>
                <w:szCs w:val="24"/>
              </w:rPr>
              <w:t>Requirement Analysis</w:t>
            </w:r>
            <w:r w:rsidRPr="006B0E30">
              <w:rPr>
                <w:webHidden/>
                <w:sz w:val="24"/>
                <w:szCs w:val="24"/>
              </w:rPr>
              <w:tab/>
            </w:r>
            <w:r w:rsidRPr="006B0E30">
              <w:rPr>
                <w:webHidden/>
                <w:sz w:val="24"/>
                <w:szCs w:val="24"/>
              </w:rPr>
              <w:fldChar w:fldCharType="begin"/>
            </w:r>
            <w:r w:rsidRPr="006B0E30">
              <w:rPr>
                <w:webHidden/>
                <w:sz w:val="24"/>
                <w:szCs w:val="24"/>
              </w:rPr>
              <w:instrText xml:space="preserve"> PAGEREF _Toc67529230 \h </w:instrText>
            </w:r>
            <w:r w:rsidRPr="006B0E30">
              <w:rPr>
                <w:webHidden/>
                <w:sz w:val="24"/>
                <w:szCs w:val="24"/>
              </w:rPr>
            </w:r>
            <w:r w:rsidRPr="006B0E30">
              <w:rPr>
                <w:webHidden/>
                <w:sz w:val="24"/>
                <w:szCs w:val="24"/>
              </w:rPr>
              <w:fldChar w:fldCharType="separate"/>
            </w:r>
            <w:r w:rsidR="00F56D53">
              <w:rPr>
                <w:webHidden/>
                <w:sz w:val="24"/>
                <w:szCs w:val="24"/>
              </w:rPr>
              <w:t>13</w:t>
            </w:r>
            <w:r w:rsidRPr="006B0E30">
              <w:rPr>
                <w:webHidden/>
                <w:sz w:val="24"/>
                <w:szCs w:val="24"/>
              </w:rPr>
              <w:fldChar w:fldCharType="end"/>
            </w:r>
          </w:hyperlink>
        </w:p>
        <w:p w14:paraId="10D4D828" w14:textId="7B2E8ECB"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31" w:history="1">
            <w:r w:rsidRPr="006B0E30">
              <w:rPr>
                <w:rStyle w:val="Hyperlink"/>
                <w:rFonts w:ascii="Times New Roman" w:eastAsiaTheme="majorEastAsia" w:hAnsi="Times New Roman"/>
                <w:szCs w:val="24"/>
              </w:rPr>
              <w:t>3.1</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Requirements Gathering Technique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31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3</w:t>
            </w:r>
            <w:r w:rsidRPr="006B0E30">
              <w:rPr>
                <w:rFonts w:ascii="Times New Roman" w:hAnsi="Times New Roman"/>
                <w:webHidden/>
                <w:szCs w:val="24"/>
              </w:rPr>
              <w:fldChar w:fldCharType="end"/>
            </w:r>
          </w:hyperlink>
        </w:p>
        <w:p w14:paraId="507540EF" w14:textId="71EF539C"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32" w:history="1">
            <w:r w:rsidRPr="006B0E30">
              <w:rPr>
                <w:rStyle w:val="Hyperlink"/>
                <w:rFonts w:ascii="Times New Roman" w:eastAsiaTheme="majorEastAsia" w:hAnsi="Times New Roman"/>
                <w:szCs w:val="24"/>
              </w:rPr>
              <w:t>3.2</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Functional Requirement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32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3</w:t>
            </w:r>
            <w:r w:rsidRPr="006B0E30">
              <w:rPr>
                <w:rFonts w:ascii="Times New Roman" w:hAnsi="Times New Roman"/>
                <w:webHidden/>
                <w:szCs w:val="24"/>
              </w:rPr>
              <w:fldChar w:fldCharType="end"/>
            </w:r>
          </w:hyperlink>
        </w:p>
        <w:p w14:paraId="3D48F8D3" w14:textId="6C39B7B5"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36" w:history="1">
            <w:r w:rsidRPr="006B0E30">
              <w:rPr>
                <w:rStyle w:val="Hyperlink"/>
                <w:rFonts w:ascii="Times New Roman" w:eastAsiaTheme="majorEastAsia" w:hAnsi="Times New Roman"/>
                <w:szCs w:val="24"/>
              </w:rPr>
              <w:t>3.3</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Non-Functional Requirement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36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5</w:t>
            </w:r>
            <w:r w:rsidRPr="006B0E30">
              <w:rPr>
                <w:rFonts w:ascii="Times New Roman" w:hAnsi="Times New Roman"/>
                <w:webHidden/>
                <w:szCs w:val="24"/>
              </w:rPr>
              <w:fldChar w:fldCharType="end"/>
            </w:r>
          </w:hyperlink>
        </w:p>
        <w:p w14:paraId="337E94FD" w14:textId="0AD625D2" w:rsidR="00B72B88" w:rsidRPr="006B0E30" w:rsidRDefault="00B72B88" w:rsidP="006B0E30">
          <w:pPr>
            <w:pStyle w:val="TOC3"/>
            <w:spacing w:before="0" w:line="276" w:lineRule="auto"/>
            <w:rPr>
              <w:rFonts w:eastAsiaTheme="minorEastAsia"/>
            </w:rPr>
          </w:pPr>
          <w:hyperlink w:anchor="_Toc67529238" w:history="1">
            <w:r w:rsidRPr="006B0E30">
              <w:rPr>
                <w:rStyle w:val="Hyperlink"/>
                <w:rFonts w:eastAsiaTheme="majorEastAsia"/>
              </w:rPr>
              <w:t>3.3.1.</w:t>
            </w:r>
            <w:r w:rsidRPr="006B0E30">
              <w:rPr>
                <w:rFonts w:eastAsiaTheme="minorEastAsia"/>
              </w:rPr>
              <w:tab/>
            </w:r>
            <w:r w:rsidRPr="006B0E30">
              <w:rPr>
                <w:rStyle w:val="Hyperlink"/>
                <w:rFonts w:eastAsiaTheme="majorEastAsia"/>
              </w:rPr>
              <w:t>Security Requirements</w:t>
            </w:r>
            <w:r w:rsidRPr="006B0E30">
              <w:rPr>
                <w:webHidden/>
              </w:rPr>
              <w:tab/>
            </w:r>
            <w:r w:rsidRPr="006B0E30">
              <w:rPr>
                <w:webHidden/>
              </w:rPr>
              <w:fldChar w:fldCharType="begin"/>
            </w:r>
            <w:r w:rsidRPr="006B0E30">
              <w:rPr>
                <w:webHidden/>
              </w:rPr>
              <w:instrText xml:space="preserve"> PAGEREF _Toc67529238 \h </w:instrText>
            </w:r>
            <w:r w:rsidRPr="006B0E30">
              <w:rPr>
                <w:webHidden/>
              </w:rPr>
            </w:r>
            <w:r w:rsidRPr="006B0E30">
              <w:rPr>
                <w:webHidden/>
              </w:rPr>
              <w:fldChar w:fldCharType="separate"/>
            </w:r>
            <w:r w:rsidR="00F56D53">
              <w:rPr>
                <w:webHidden/>
              </w:rPr>
              <w:t>15</w:t>
            </w:r>
            <w:r w:rsidRPr="006B0E30">
              <w:rPr>
                <w:webHidden/>
              </w:rPr>
              <w:fldChar w:fldCharType="end"/>
            </w:r>
          </w:hyperlink>
        </w:p>
        <w:p w14:paraId="1A267BB0" w14:textId="41D4BCCD" w:rsidR="00B72B88" w:rsidRPr="006B0E30" w:rsidRDefault="00B72B88" w:rsidP="006B0E30">
          <w:pPr>
            <w:pStyle w:val="TOC3"/>
            <w:spacing w:before="0" w:line="276" w:lineRule="auto"/>
            <w:rPr>
              <w:rFonts w:eastAsiaTheme="minorEastAsia"/>
            </w:rPr>
          </w:pPr>
          <w:hyperlink w:anchor="_Toc67529239" w:history="1">
            <w:r w:rsidRPr="006B0E30">
              <w:rPr>
                <w:rStyle w:val="Hyperlink"/>
                <w:rFonts w:eastAsiaTheme="majorEastAsia"/>
              </w:rPr>
              <w:t>3.3.2.</w:t>
            </w:r>
            <w:r w:rsidRPr="006B0E30">
              <w:rPr>
                <w:rFonts w:eastAsiaTheme="minorEastAsia"/>
              </w:rPr>
              <w:tab/>
            </w:r>
            <w:r w:rsidRPr="006B0E30">
              <w:rPr>
                <w:rStyle w:val="Hyperlink"/>
                <w:rFonts w:eastAsiaTheme="majorEastAsia"/>
              </w:rPr>
              <w:t>Maintainability</w:t>
            </w:r>
            <w:r w:rsidRPr="006B0E30">
              <w:rPr>
                <w:webHidden/>
              </w:rPr>
              <w:tab/>
            </w:r>
            <w:r w:rsidRPr="006B0E30">
              <w:rPr>
                <w:webHidden/>
              </w:rPr>
              <w:fldChar w:fldCharType="begin"/>
            </w:r>
            <w:r w:rsidRPr="006B0E30">
              <w:rPr>
                <w:webHidden/>
              </w:rPr>
              <w:instrText xml:space="preserve"> PAGEREF _Toc67529239 \h </w:instrText>
            </w:r>
            <w:r w:rsidRPr="006B0E30">
              <w:rPr>
                <w:webHidden/>
              </w:rPr>
            </w:r>
            <w:r w:rsidRPr="006B0E30">
              <w:rPr>
                <w:webHidden/>
              </w:rPr>
              <w:fldChar w:fldCharType="separate"/>
            </w:r>
            <w:r w:rsidR="00F56D53">
              <w:rPr>
                <w:webHidden/>
              </w:rPr>
              <w:t>15</w:t>
            </w:r>
            <w:r w:rsidRPr="006B0E30">
              <w:rPr>
                <w:webHidden/>
              </w:rPr>
              <w:fldChar w:fldCharType="end"/>
            </w:r>
          </w:hyperlink>
        </w:p>
        <w:p w14:paraId="5163D73E" w14:textId="766C1DB6" w:rsidR="00B72B88" w:rsidRPr="006B0E30" w:rsidRDefault="00B72B88" w:rsidP="006B0E30">
          <w:pPr>
            <w:pStyle w:val="TOC3"/>
            <w:spacing w:before="0" w:line="276" w:lineRule="auto"/>
            <w:rPr>
              <w:rFonts w:eastAsiaTheme="minorEastAsia"/>
            </w:rPr>
          </w:pPr>
          <w:hyperlink w:anchor="_Toc67529240" w:history="1">
            <w:r w:rsidRPr="006B0E30">
              <w:rPr>
                <w:rStyle w:val="Hyperlink"/>
                <w:rFonts w:eastAsiaTheme="majorEastAsia"/>
              </w:rPr>
              <w:t>3.3.3.</w:t>
            </w:r>
            <w:r w:rsidRPr="006B0E30">
              <w:rPr>
                <w:rFonts w:eastAsiaTheme="minorEastAsia"/>
              </w:rPr>
              <w:tab/>
            </w:r>
            <w:r w:rsidRPr="006B0E30">
              <w:rPr>
                <w:rStyle w:val="Hyperlink"/>
                <w:rFonts w:eastAsiaTheme="majorEastAsia"/>
              </w:rPr>
              <w:t>Availability</w:t>
            </w:r>
            <w:r w:rsidRPr="006B0E30">
              <w:rPr>
                <w:webHidden/>
              </w:rPr>
              <w:tab/>
            </w:r>
            <w:r w:rsidRPr="006B0E30">
              <w:rPr>
                <w:webHidden/>
              </w:rPr>
              <w:fldChar w:fldCharType="begin"/>
            </w:r>
            <w:r w:rsidRPr="006B0E30">
              <w:rPr>
                <w:webHidden/>
              </w:rPr>
              <w:instrText xml:space="preserve"> PAGEREF _Toc67529240 \h </w:instrText>
            </w:r>
            <w:r w:rsidRPr="006B0E30">
              <w:rPr>
                <w:webHidden/>
              </w:rPr>
            </w:r>
            <w:r w:rsidRPr="006B0E30">
              <w:rPr>
                <w:webHidden/>
              </w:rPr>
              <w:fldChar w:fldCharType="separate"/>
            </w:r>
            <w:r w:rsidR="00F56D53">
              <w:rPr>
                <w:webHidden/>
              </w:rPr>
              <w:t>15</w:t>
            </w:r>
            <w:r w:rsidRPr="006B0E30">
              <w:rPr>
                <w:webHidden/>
              </w:rPr>
              <w:fldChar w:fldCharType="end"/>
            </w:r>
          </w:hyperlink>
        </w:p>
        <w:p w14:paraId="7E454A39" w14:textId="61A6D754" w:rsidR="00B72B88" w:rsidRPr="006B0E30" w:rsidRDefault="00B72B88" w:rsidP="006B0E30">
          <w:pPr>
            <w:pStyle w:val="TOC3"/>
            <w:spacing w:before="0" w:line="276" w:lineRule="auto"/>
            <w:rPr>
              <w:rFonts w:eastAsiaTheme="minorEastAsia"/>
            </w:rPr>
          </w:pPr>
          <w:hyperlink w:anchor="_Toc67529241" w:history="1">
            <w:r w:rsidRPr="006B0E30">
              <w:rPr>
                <w:rStyle w:val="Hyperlink"/>
                <w:rFonts w:eastAsiaTheme="majorEastAsia"/>
              </w:rPr>
              <w:t>3.3.4.</w:t>
            </w:r>
            <w:r w:rsidRPr="006B0E30">
              <w:rPr>
                <w:rFonts w:eastAsiaTheme="minorEastAsia"/>
              </w:rPr>
              <w:tab/>
            </w:r>
            <w:r w:rsidRPr="006B0E30">
              <w:rPr>
                <w:rStyle w:val="Hyperlink"/>
                <w:rFonts w:eastAsiaTheme="majorEastAsia"/>
              </w:rPr>
              <w:t>Performance</w:t>
            </w:r>
            <w:r w:rsidRPr="006B0E30">
              <w:rPr>
                <w:webHidden/>
              </w:rPr>
              <w:tab/>
            </w:r>
            <w:r w:rsidRPr="006B0E30">
              <w:rPr>
                <w:webHidden/>
              </w:rPr>
              <w:fldChar w:fldCharType="begin"/>
            </w:r>
            <w:r w:rsidRPr="006B0E30">
              <w:rPr>
                <w:webHidden/>
              </w:rPr>
              <w:instrText xml:space="preserve"> PAGEREF _Toc67529241 \h </w:instrText>
            </w:r>
            <w:r w:rsidRPr="006B0E30">
              <w:rPr>
                <w:webHidden/>
              </w:rPr>
            </w:r>
            <w:r w:rsidRPr="006B0E30">
              <w:rPr>
                <w:webHidden/>
              </w:rPr>
              <w:fldChar w:fldCharType="separate"/>
            </w:r>
            <w:r w:rsidR="00F56D53">
              <w:rPr>
                <w:webHidden/>
              </w:rPr>
              <w:t>15</w:t>
            </w:r>
            <w:r w:rsidRPr="006B0E30">
              <w:rPr>
                <w:webHidden/>
              </w:rPr>
              <w:fldChar w:fldCharType="end"/>
            </w:r>
          </w:hyperlink>
        </w:p>
        <w:p w14:paraId="433D71B4" w14:textId="7E6C744D" w:rsidR="00B72B88" w:rsidRPr="006B0E30" w:rsidRDefault="00B72B88" w:rsidP="006B0E30">
          <w:pPr>
            <w:pStyle w:val="TOC3"/>
            <w:spacing w:before="0" w:line="276" w:lineRule="auto"/>
            <w:rPr>
              <w:rFonts w:eastAsiaTheme="minorEastAsia"/>
            </w:rPr>
          </w:pPr>
          <w:hyperlink w:anchor="_Toc67529242" w:history="1">
            <w:r w:rsidRPr="006B0E30">
              <w:rPr>
                <w:rStyle w:val="Hyperlink"/>
                <w:rFonts w:eastAsiaTheme="majorEastAsia"/>
              </w:rPr>
              <w:t>3.3.5.</w:t>
            </w:r>
            <w:r w:rsidRPr="006B0E30">
              <w:rPr>
                <w:rFonts w:eastAsiaTheme="minorEastAsia"/>
              </w:rPr>
              <w:tab/>
            </w:r>
            <w:r w:rsidRPr="006B0E30">
              <w:rPr>
                <w:rStyle w:val="Hyperlink"/>
                <w:rFonts w:eastAsiaTheme="majorEastAsia"/>
              </w:rPr>
              <w:t>Portability</w:t>
            </w:r>
            <w:r w:rsidRPr="006B0E30">
              <w:rPr>
                <w:webHidden/>
              </w:rPr>
              <w:tab/>
            </w:r>
            <w:r w:rsidRPr="006B0E30">
              <w:rPr>
                <w:webHidden/>
              </w:rPr>
              <w:fldChar w:fldCharType="begin"/>
            </w:r>
            <w:r w:rsidRPr="006B0E30">
              <w:rPr>
                <w:webHidden/>
              </w:rPr>
              <w:instrText xml:space="preserve"> PAGEREF _Toc67529242 \h </w:instrText>
            </w:r>
            <w:r w:rsidRPr="006B0E30">
              <w:rPr>
                <w:webHidden/>
              </w:rPr>
            </w:r>
            <w:r w:rsidRPr="006B0E30">
              <w:rPr>
                <w:webHidden/>
              </w:rPr>
              <w:fldChar w:fldCharType="separate"/>
            </w:r>
            <w:r w:rsidR="00F56D53">
              <w:rPr>
                <w:webHidden/>
              </w:rPr>
              <w:t>15</w:t>
            </w:r>
            <w:r w:rsidRPr="006B0E30">
              <w:rPr>
                <w:webHidden/>
              </w:rPr>
              <w:fldChar w:fldCharType="end"/>
            </w:r>
          </w:hyperlink>
        </w:p>
        <w:p w14:paraId="273FF01E" w14:textId="779B2DA6" w:rsidR="00B72B88" w:rsidRPr="006B0E30" w:rsidRDefault="00B72B88" w:rsidP="006B0E30">
          <w:pPr>
            <w:pStyle w:val="TOC3"/>
            <w:spacing w:before="0" w:line="276" w:lineRule="auto"/>
            <w:rPr>
              <w:rFonts w:eastAsiaTheme="minorEastAsia"/>
            </w:rPr>
          </w:pPr>
          <w:hyperlink w:anchor="_Toc67529243" w:history="1">
            <w:r w:rsidRPr="006B0E30">
              <w:rPr>
                <w:rStyle w:val="Hyperlink"/>
                <w:rFonts w:eastAsiaTheme="majorEastAsia"/>
              </w:rPr>
              <w:t>3.3.6.</w:t>
            </w:r>
            <w:r w:rsidRPr="006B0E30">
              <w:rPr>
                <w:rFonts w:eastAsiaTheme="minorEastAsia"/>
              </w:rPr>
              <w:tab/>
            </w:r>
            <w:r w:rsidRPr="006B0E30">
              <w:rPr>
                <w:rStyle w:val="Hyperlink"/>
                <w:rFonts w:eastAsiaTheme="majorEastAsia"/>
              </w:rPr>
              <w:t>Scalability</w:t>
            </w:r>
            <w:r w:rsidRPr="006B0E30">
              <w:rPr>
                <w:webHidden/>
              </w:rPr>
              <w:tab/>
            </w:r>
            <w:r w:rsidRPr="006B0E30">
              <w:rPr>
                <w:webHidden/>
              </w:rPr>
              <w:fldChar w:fldCharType="begin"/>
            </w:r>
            <w:r w:rsidRPr="006B0E30">
              <w:rPr>
                <w:webHidden/>
              </w:rPr>
              <w:instrText xml:space="preserve"> PAGEREF _Toc67529243 \h </w:instrText>
            </w:r>
            <w:r w:rsidRPr="006B0E30">
              <w:rPr>
                <w:webHidden/>
              </w:rPr>
            </w:r>
            <w:r w:rsidRPr="006B0E30">
              <w:rPr>
                <w:webHidden/>
              </w:rPr>
              <w:fldChar w:fldCharType="separate"/>
            </w:r>
            <w:r w:rsidR="00F56D53">
              <w:rPr>
                <w:webHidden/>
              </w:rPr>
              <w:t>15</w:t>
            </w:r>
            <w:r w:rsidRPr="006B0E30">
              <w:rPr>
                <w:webHidden/>
              </w:rPr>
              <w:fldChar w:fldCharType="end"/>
            </w:r>
          </w:hyperlink>
        </w:p>
        <w:p w14:paraId="5AEB6DB0" w14:textId="1F524EAB"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44" w:history="1">
            <w:r w:rsidRPr="006B0E30">
              <w:rPr>
                <w:rStyle w:val="Hyperlink"/>
                <w:rFonts w:ascii="Times New Roman" w:eastAsiaTheme="majorEastAsia" w:hAnsi="Times New Roman"/>
                <w:szCs w:val="24"/>
              </w:rPr>
              <w:t>3.4</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Use Cases Diagram(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44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6</w:t>
            </w:r>
            <w:r w:rsidRPr="006B0E30">
              <w:rPr>
                <w:rFonts w:ascii="Times New Roman" w:hAnsi="Times New Roman"/>
                <w:webHidden/>
                <w:szCs w:val="24"/>
              </w:rPr>
              <w:fldChar w:fldCharType="end"/>
            </w:r>
          </w:hyperlink>
        </w:p>
        <w:p w14:paraId="14DBDB06" w14:textId="37F5A8F8" w:rsidR="00B72B88" w:rsidRPr="006B0E30" w:rsidRDefault="00B72B88" w:rsidP="006B0E30">
          <w:pPr>
            <w:pStyle w:val="TOC3"/>
            <w:spacing w:before="0" w:line="276" w:lineRule="auto"/>
            <w:rPr>
              <w:rFonts w:eastAsiaTheme="minorEastAsia"/>
            </w:rPr>
          </w:pPr>
          <w:hyperlink w:anchor="_Toc67529246" w:history="1">
            <w:r w:rsidRPr="006B0E30">
              <w:rPr>
                <w:rStyle w:val="Hyperlink"/>
                <w:rFonts w:eastAsiaTheme="majorEastAsia"/>
              </w:rPr>
              <w:t>3.4.1.</w:t>
            </w:r>
            <w:r w:rsidRPr="006B0E30">
              <w:rPr>
                <w:rFonts w:eastAsiaTheme="minorEastAsia"/>
              </w:rPr>
              <w:tab/>
            </w:r>
            <w:r w:rsidRPr="006B0E30">
              <w:rPr>
                <w:rStyle w:val="Hyperlink"/>
                <w:rFonts w:eastAsiaTheme="majorEastAsia"/>
              </w:rPr>
              <w:t>System Level Use Case</w:t>
            </w:r>
            <w:r w:rsidRPr="006B0E30">
              <w:rPr>
                <w:webHidden/>
              </w:rPr>
              <w:tab/>
            </w:r>
            <w:r w:rsidRPr="006B0E30">
              <w:rPr>
                <w:webHidden/>
              </w:rPr>
              <w:fldChar w:fldCharType="begin"/>
            </w:r>
            <w:r w:rsidRPr="006B0E30">
              <w:rPr>
                <w:webHidden/>
              </w:rPr>
              <w:instrText xml:space="preserve"> PAGEREF _Toc67529246 \h </w:instrText>
            </w:r>
            <w:r w:rsidRPr="006B0E30">
              <w:rPr>
                <w:webHidden/>
              </w:rPr>
            </w:r>
            <w:r w:rsidRPr="006B0E30">
              <w:rPr>
                <w:webHidden/>
              </w:rPr>
              <w:fldChar w:fldCharType="separate"/>
            </w:r>
            <w:r w:rsidR="00F56D53">
              <w:rPr>
                <w:webHidden/>
              </w:rPr>
              <w:t>17</w:t>
            </w:r>
            <w:r w:rsidRPr="006B0E30">
              <w:rPr>
                <w:webHidden/>
              </w:rPr>
              <w:fldChar w:fldCharType="end"/>
            </w:r>
          </w:hyperlink>
        </w:p>
        <w:p w14:paraId="516E1FBD" w14:textId="09D12E60"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47" w:history="1">
            <w:r w:rsidRPr="006B0E30">
              <w:rPr>
                <w:rStyle w:val="Hyperlink"/>
                <w:rFonts w:ascii="Times New Roman" w:eastAsiaTheme="majorEastAsia" w:hAnsi="Times New Roman"/>
                <w:szCs w:val="24"/>
              </w:rPr>
              <w:t>3.5</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Use case description</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47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18</w:t>
            </w:r>
            <w:r w:rsidRPr="006B0E30">
              <w:rPr>
                <w:rFonts w:ascii="Times New Roman" w:hAnsi="Times New Roman"/>
                <w:webHidden/>
                <w:szCs w:val="24"/>
              </w:rPr>
              <w:fldChar w:fldCharType="end"/>
            </w:r>
          </w:hyperlink>
        </w:p>
        <w:p w14:paraId="08C47619" w14:textId="70EC78E8" w:rsidR="00B72B88" w:rsidRPr="006B0E30" w:rsidRDefault="00B72B88" w:rsidP="006B0E30">
          <w:pPr>
            <w:pStyle w:val="TOC1"/>
            <w:spacing w:before="0" w:line="276" w:lineRule="auto"/>
            <w:rPr>
              <w:b w:val="0"/>
              <w:bCs w:val="0"/>
              <w:sz w:val="24"/>
              <w:szCs w:val="24"/>
            </w:rPr>
          </w:pPr>
          <w:hyperlink w:anchor="_Toc67529248" w:history="1">
            <w:r w:rsidRPr="006B0E30">
              <w:rPr>
                <w:rStyle w:val="Hyperlink"/>
                <w:sz w:val="24"/>
                <w:szCs w:val="24"/>
              </w:rPr>
              <w:t>4</w:t>
            </w:r>
            <w:r w:rsidRPr="006B0E30">
              <w:rPr>
                <w:b w:val="0"/>
                <w:bCs w:val="0"/>
                <w:sz w:val="24"/>
                <w:szCs w:val="24"/>
              </w:rPr>
              <w:tab/>
            </w:r>
            <w:r w:rsidRPr="006B0E30">
              <w:rPr>
                <w:rStyle w:val="Hyperlink"/>
                <w:sz w:val="24"/>
                <w:szCs w:val="24"/>
              </w:rPr>
              <w:t>Design and Architecture</w:t>
            </w:r>
            <w:r w:rsidRPr="006B0E30">
              <w:rPr>
                <w:webHidden/>
                <w:sz w:val="24"/>
                <w:szCs w:val="24"/>
              </w:rPr>
              <w:tab/>
            </w:r>
            <w:r w:rsidRPr="006B0E30">
              <w:rPr>
                <w:webHidden/>
                <w:sz w:val="24"/>
                <w:szCs w:val="24"/>
              </w:rPr>
              <w:fldChar w:fldCharType="begin"/>
            </w:r>
            <w:r w:rsidRPr="006B0E30">
              <w:rPr>
                <w:webHidden/>
                <w:sz w:val="24"/>
                <w:szCs w:val="24"/>
              </w:rPr>
              <w:instrText xml:space="preserve"> PAGEREF _Toc67529248 \h </w:instrText>
            </w:r>
            <w:r w:rsidRPr="006B0E30">
              <w:rPr>
                <w:webHidden/>
                <w:sz w:val="24"/>
                <w:szCs w:val="24"/>
              </w:rPr>
            </w:r>
            <w:r w:rsidRPr="006B0E30">
              <w:rPr>
                <w:webHidden/>
                <w:sz w:val="24"/>
                <w:szCs w:val="24"/>
              </w:rPr>
              <w:fldChar w:fldCharType="separate"/>
            </w:r>
            <w:r w:rsidR="00F56D53">
              <w:rPr>
                <w:webHidden/>
                <w:sz w:val="24"/>
                <w:szCs w:val="24"/>
              </w:rPr>
              <w:t>24</w:t>
            </w:r>
            <w:r w:rsidRPr="006B0E30">
              <w:rPr>
                <w:webHidden/>
                <w:sz w:val="24"/>
                <w:szCs w:val="24"/>
              </w:rPr>
              <w:fldChar w:fldCharType="end"/>
            </w:r>
          </w:hyperlink>
        </w:p>
        <w:p w14:paraId="73F347CA" w14:textId="55DFD4BB"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49" w:history="1">
            <w:r w:rsidRPr="006B0E30">
              <w:rPr>
                <w:rStyle w:val="Hyperlink"/>
                <w:rFonts w:ascii="Times New Roman" w:eastAsiaTheme="majorEastAsia" w:hAnsi="Times New Roman"/>
                <w:szCs w:val="24"/>
              </w:rPr>
              <w:t>4.1</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Architectural design:</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49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24</w:t>
            </w:r>
            <w:r w:rsidRPr="006B0E30">
              <w:rPr>
                <w:rFonts w:ascii="Times New Roman" w:hAnsi="Times New Roman"/>
                <w:webHidden/>
                <w:szCs w:val="24"/>
              </w:rPr>
              <w:fldChar w:fldCharType="end"/>
            </w:r>
          </w:hyperlink>
        </w:p>
        <w:p w14:paraId="5715FEC0" w14:textId="63C084B1"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50" w:history="1">
            <w:r w:rsidRPr="006B0E30">
              <w:rPr>
                <w:rStyle w:val="Hyperlink"/>
                <w:rFonts w:ascii="Times New Roman" w:eastAsiaTheme="majorEastAsia" w:hAnsi="Times New Roman"/>
                <w:szCs w:val="24"/>
              </w:rPr>
              <w:t>4.2</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Data design</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50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26</w:t>
            </w:r>
            <w:r w:rsidRPr="006B0E30">
              <w:rPr>
                <w:rFonts w:ascii="Times New Roman" w:hAnsi="Times New Roman"/>
                <w:webHidden/>
                <w:szCs w:val="24"/>
              </w:rPr>
              <w:fldChar w:fldCharType="end"/>
            </w:r>
          </w:hyperlink>
        </w:p>
        <w:p w14:paraId="01DAFB06" w14:textId="44B0E768"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51" w:history="1">
            <w:r w:rsidRPr="006B0E30">
              <w:rPr>
                <w:rStyle w:val="Hyperlink"/>
                <w:rFonts w:ascii="Times New Roman" w:eastAsiaTheme="majorEastAsia" w:hAnsi="Times New Roman"/>
                <w:szCs w:val="24"/>
              </w:rPr>
              <w:t>4.3</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Data dictionary</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51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26</w:t>
            </w:r>
            <w:r w:rsidRPr="006B0E30">
              <w:rPr>
                <w:rFonts w:ascii="Times New Roman" w:hAnsi="Times New Roman"/>
                <w:webHidden/>
                <w:szCs w:val="24"/>
              </w:rPr>
              <w:fldChar w:fldCharType="end"/>
            </w:r>
          </w:hyperlink>
        </w:p>
        <w:p w14:paraId="48DCBE8A" w14:textId="115D40AD"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52" w:history="1">
            <w:r w:rsidRPr="006B0E30">
              <w:rPr>
                <w:rStyle w:val="Hyperlink"/>
                <w:rFonts w:ascii="Times New Roman" w:eastAsiaTheme="majorEastAsia" w:hAnsi="Times New Roman"/>
                <w:szCs w:val="24"/>
              </w:rPr>
              <w:t>4.4</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Design models</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52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26</w:t>
            </w:r>
            <w:r w:rsidRPr="006B0E30">
              <w:rPr>
                <w:rFonts w:ascii="Times New Roman" w:hAnsi="Times New Roman"/>
                <w:webHidden/>
                <w:szCs w:val="24"/>
              </w:rPr>
              <w:fldChar w:fldCharType="end"/>
            </w:r>
          </w:hyperlink>
        </w:p>
        <w:p w14:paraId="5786982A" w14:textId="6ED15C64" w:rsidR="00B72B88" w:rsidRPr="006B0E30" w:rsidRDefault="00B72B88" w:rsidP="006B0E30">
          <w:pPr>
            <w:pStyle w:val="TOC3"/>
            <w:spacing w:before="0" w:line="276" w:lineRule="auto"/>
            <w:rPr>
              <w:rFonts w:eastAsiaTheme="minorEastAsia"/>
            </w:rPr>
          </w:pPr>
          <w:hyperlink w:anchor="_Toc67529258" w:history="1">
            <w:r w:rsidRPr="006B0E30">
              <w:rPr>
                <w:rStyle w:val="Hyperlink"/>
                <w:rFonts w:eastAsiaTheme="majorEastAsia"/>
              </w:rPr>
              <w:t>4.4.1.</w:t>
            </w:r>
            <w:r w:rsidRPr="006B0E30">
              <w:rPr>
                <w:rFonts w:eastAsiaTheme="minorEastAsia"/>
              </w:rPr>
              <w:tab/>
            </w:r>
            <w:r w:rsidRPr="006B0E30">
              <w:rPr>
                <w:rStyle w:val="Hyperlink"/>
                <w:rFonts w:eastAsiaTheme="majorEastAsia"/>
              </w:rPr>
              <w:t>Class Diagram</w:t>
            </w:r>
            <w:r w:rsidRPr="006B0E30">
              <w:rPr>
                <w:webHidden/>
              </w:rPr>
              <w:tab/>
            </w:r>
            <w:r w:rsidRPr="006B0E30">
              <w:rPr>
                <w:webHidden/>
              </w:rPr>
              <w:fldChar w:fldCharType="begin"/>
            </w:r>
            <w:r w:rsidRPr="006B0E30">
              <w:rPr>
                <w:webHidden/>
              </w:rPr>
              <w:instrText xml:space="preserve"> PAGEREF _Toc67529258 \h </w:instrText>
            </w:r>
            <w:r w:rsidRPr="006B0E30">
              <w:rPr>
                <w:webHidden/>
              </w:rPr>
            </w:r>
            <w:r w:rsidRPr="006B0E30">
              <w:rPr>
                <w:webHidden/>
              </w:rPr>
              <w:fldChar w:fldCharType="separate"/>
            </w:r>
            <w:r w:rsidR="00F56D53">
              <w:rPr>
                <w:webHidden/>
              </w:rPr>
              <w:t>26</w:t>
            </w:r>
            <w:r w:rsidRPr="006B0E30">
              <w:rPr>
                <w:webHidden/>
              </w:rPr>
              <w:fldChar w:fldCharType="end"/>
            </w:r>
          </w:hyperlink>
        </w:p>
        <w:p w14:paraId="6188608B" w14:textId="4FFE9DD0" w:rsidR="00B72B88" w:rsidRPr="006B0E30" w:rsidRDefault="00B72B88" w:rsidP="006B0E30">
          <w:pPr>
            <w:pStyle w:val="TOC3"/>
            <w:spacing w:before="0" w:line="276" w:lineRule="auto"/>
            <w:rPr>
              <w:rFonts w:eastAsiaTheme="minorEastAsia"/>
            </w:rPr>
          </w:pPr>
          <w:hyperlink w:anchor="_Toc67529259" w:history="1">
            <w:r w:rsidRPr="006B0E30">
              <w:rPr>
                <w:rStyle w:val="Hyperlink"/>
                <w:rFonts w:eastAsiaTheme="majorEastAsia"/>
              </w:rPr>
              <w:t>4.4.2.</w:t>
            </w:r>
            <w:r w:rsidRPr="006B0E30">
              <w:rPr>
                <w:rFonts w:eastAsiaTheme="minorEastAsia"/>
              </w:rPr>
              <w:tab/>
            </w:r>
            <w:r w:rsidRPr="006B0E30">
              <w:rPr>
                <w:rStyle w:val="Hyperlink"/>
                <w:rFonts w:eastAsiaTheme="majorEastAsia"/>
              </w:rPr>
              <w:t>Sequence Diagram</w:t>
            </w:r>
            <w:r w:rsidRPr="006B0E30">
              <w:rPr>
                <w:webHidden/>
              </w:rPr>
              <w:tab/>
            </w:r>
            <w:r w:rsidRPr="006B0E30">
              <w:rPr>
                <w:webHidden/>
              </w:rPr>
              <w:fldChar w:fldCharType="begin"/>
            </w:r>
            <w:r w:rsidRPr="006B0E30">
              <w:rPr>
                <w:webHidden/>
              </w:rPr>
              <w:instrText xml:space="preserve"> PAGEREF _Toc67529259 \h </w:instrText>
            </w:r>
            <w:r w:rsidRPr="006B0E30">
              <w:rPr>
                <w:webHidden/>
              </w:rPr>
            </w:r>
            <w:r w:rsidRPr="006B0E30">
              <w:rPr>
                <w:webHidden/>
              </w:rPr>
              <w:fldChar w:fldCharType="separate"/>
            </w:r>
            <w:r w:rsidR="00F56D53">
              <w:rPr>
                <w:webHidden/>
              </w:rPr>
              <w:t>28</w:t>
            </w:r>
            <w:r w:rsidRPr="006B0E30">
              <w:rPr>
                <w:webHidden/>
              </w:rPr>
              <w:fldChar w:fldCharType="end"/>
            </w:r>
          </w:hyperlink>
        </w:p>
        <w:p w14:paraId="47EC93CE" w14:textId="6E70D9AD" w:rsidR="00B72B88" w:rsidRPr="006B0E30" w:rsidRDefault="00B72B88" w:rsidP="006B0E30">
          <w:pPr>
            <w:pStyle w:val="TOC3"/>
            <w:spacing w:before="0" w:line="276" w:lineRule="auto"/>
            <w:rPr>
              <w:rFonts w:eastAsiaTheme="minorEastAsia"/>
            </w:rPr>
          </w:pPr>
          <w:hyperlink w:anchor="_Toc67529260" w:history="1">
            <w:r w:rsidRPr="006B0E30">
              <w:rPr>
                <w:rStyle w:val="Hyperlink"/>
                <w:rFonts w:eastAsiaTheme="majorEastAsia"/>
              </w:rPr>
              <w:t>4.4.3.</w:t>
            </w:r>
            <w:r w:rsidRPr="006B0E30">
              <w:rPr>
                <w:rFonts w:eastAsiaTheme="minorEastAsia"/>
              </w:rPr>
              <w:tab/>
            </w:r>
            <w:r w:rsidRPr="006B0E30">
              <w:rPr>
                <w:rStyle w:val="Hyperlink"/>
                <w:rFonts w:eastAsiaTheme="majorEastAsia"/>
              </w:rPr>
              <w:t>Activity Diagram</w:t>
            </w:r>
            <w:r w:rsidRPr="006B0E30">
              <w:rPr>
                <w:webHidden/>
              </w:rPr>
              <w:tab/>
            </w:r>
            <w:r w:rsidRPr="006B0E30">
              <w:rPr>
                <w:webHidden/>
              </w:rPr>
              <w:fldChar w:fldCharType="begin"/>
            </w:r>
            <w:r w:rsidRPr="006B0E30">
              <w:rPr>
                <w:webHidden/>
              </w:rPr>
              <w:instrText xml:space="preserve"> PAGEREF _Toc67529260 \h </w:instrText>
            </w:r>
            <w:r w:rsidRPr="006B0E30">
              <w:rPr>
                <w:webHidden/>
              </w:rPr>
            </w:r>
            <w:r w:rsidRPr="006B0E30">
              <w:rPr>
                <w:webHidden/>
              </w:rPr>
              <w:fldChar w:fldCharType="separate"/>
            </w:r>
            <w:r w:rsidR="00F56D53">
              <w:rPr>
                <w:webHidden/>
              </w:rPr>
              <w:t>31</w:t>
            </w:r>
            <w:r w:rsidRPr="006B0E30">
              <w:rPr>
                <w:webHidden/>
              </w:rPr>
              <w:fldChar w:fldCharType="end"/>
            </w:r>
          </w:hyperlink>
        </w:p>
        <w:p w14:paraId="59EF2179" w14:textId="283F7760" w:rsidR="00B72B88" w:rsidRPr="006B0E30" w:rsidRDefault="00B72B88" w:rsidP="006B0E30">
          <w:pPr>
            <w:pStyle w:val="TOC3"/>
            <w:spacing w:before="0" w:line="276" w:lineRule="auto"/>
            <w:rPr>
              <w:rFonts w:eastAsiaTheme="minorEastAsia"/>
            </w:rPr>
          </w:pPr>
          <w:hyperlink w:anchor="_Toc67529261" w:history="1">
            <w:r w:rsidRPr="006B0E30">
              <w:rPr>
                <w:rStyle w:val="Hyperlink"/>
                <w:rFonts w:eastAsiaTheme="majorEastAsia"/>
              </w:rPr>
              <w:t>4.4.4.</w:t>
            </w:r>
            <w:r w:rsidRPr="006B0E30">
              <w:rPr>
                <w:rFonts w:eastAsiaTheme="minorEastAsia"/>
              </w:rPr>
              <w:tab/>
            </w:r>
            <w:r w:rsidRPr="006B0E30">
              <w:rPr>
                <w:rStyle w:val="Hyperlink"/>
                <w:rFonts w:eastAsiaTheme="majorEastAsia"/>
              </w:rPr>
              <w:t>Dataflow Diagram</w:t>
            </w:r>
            <w:r w:rsidRPr="006B0E30">
              <w:rPr>
                <w:webHidden/>
              </w:rPr>
              <w:tab/>
            </w:r>
            <w:r w:rsidRPr="006B0E30">
              <w:rPr>
                <w:webHidden/>
              </w:rPr>
              <w:fldChar w:fldCharType="begin"/>
            </w:r>
            <w:r w:rsidRPr="006B0E30">
              <w:rPr>
                <w:webHidden/>
              </w:rPr>
              <w:instrText xml:space="preserve"> PAGEREF _Toc67529261 \h </w:instrText>
            </w:r>
            <w:r w:rsidRPr="006B0E30">
              <w:rPr>
                <w:webHidden/>
              </w:rPr>
            </w:r>
            <w:r w:rsidRPr="006B0E30">
              <w:rPr>
                <w:webHidden/>
              </w:rPr>
              <w:fldChar w:fldCharType="separate"/>
            </w:r>
            <w:r w:rsidR="00F56D53">
              <w:rPr>
                <w:webHidden/>
              </w:rPr>
              <w:t>33</w:t>
            </w:r>
            <w:r w:rsidRPr="006B0E30">
              <w:rPr>
                <w:webHidden/>
              </w:rPr>
              <w:fldChar w:fldCharType="end"/>
            </w:r>
          </w:hyperlink>
        </w:p>
        <w:p w14:paraId="45E3FE6A" w14:textId="39689E66" w:rsidR="00B72B88" w:rsidRPr="006B0E30" w:rsidRDefault="00B72B88" w:rsidP="006B0E30">
          <w:pPr>
            <w:pStyle w:val="TOC1"/>
            <w:spacing w:before="0" w:line="276" w:lineRule="auto"/>
            <w:rPr>
              <w:b w:val="0"/>
              <w:bCs w:val="0"/>
              <w:sz w:val="24"/>
              <w:szCs w:val="24"/>
            </w:rPr>
          </w:pPr>
          <w:hyperlink w:anchor="_Toc67529262" w:history="1">
            <w:r w:rsidRPr="006B0E30">
              <w:rPr>
                <w:rStyle w:val="Hyperlink"/>
                <w:sz w:val="24"/>
                <w:szCs w:val="24"/>
              </w:rPr>
              <w:t>5</w:t>
            </w:r>
            <w:r w:rsidRPr="006B0E30">
              <w:rPr>
                <w:b w:val="0"/>
                <w:bCs w:val="0"/>
                <w:sz w:val="24"/>
                <w:szCs w:val="24"/>
              </w:rPr>
              <w:tab/>
            </w:r>
            <w:r w:rsidRPr="006B0E30">
              <w:rPr>
                <w:rStyle w:val="Hyperlink"/>
                <w:sz w:val="24"/>
                <w:szCs w:val="24"/>
              </w:rPr>
              <w:t>Implementation</w:t>
            </w:r>
            <w:r w:rsidRPr="006B0E30">
              <w:rPr>
                <w:webHidden/>
                <w:sz w:val="24"/>
                <w:szCs w:val="24"/>
              </w:rPr>
              <w:tab/>
            </w:r>
            <w:r w:rsidRPr="006B0E30">
              <w:rPr>
                <w:webHidden/>
                <w:sz w:val="24"/>
                <w:szCs w:val="24"/>
              </w:rPr>
              <w:fldChar w:fldCharType="begin"/>
            </w:r>
            <w:r w:rsidRPr="006B0E30">
              <w:rPr>
                <w:webHidden/>
                <w:sz w:val="24"/>
                <w:szCs w:val="24"/>
              </w:rPr>
              <w:instrText xml:space="preserve"> PAGEREF _Toc67529262 \h </w:instrText>
            </w:r>
            <w:r w:rsidRPr="006B0E30">
              <w:rPr>
                <w:webHidden/>
                <w:sz w:val="24"/>
                <w:szCs w:val="24"/>
              </w:rPr>
            </w:r>
            <w:r w:rsidRPr="006B0E30">
              <w:rPr>
                <w:webHidden/>
                <w:sz w:val="24"/>
                <w:szCs w:val="24"/>
              </w:rPr>
              <w:fldChar w:fldCharType="separate"/>
            </w:r>
            <w:r w:rsidR="00F56D53">
              <w:rPr>
                <w:webHidden/>
                <w:sz w:val="24"/>
                <w:szCs w:val="24"/>
              </w:rPr>
              <w:t>35</w:t>
            </w:r>
            <w:r w:rsidRPr="006B0E30">
              <w:rPr>
                <w:webHidden/>
                <w:sz w:val="24"/>
                <w:szCs w:val="24"/>
              </w:rPr>
              <w:fldChar w:fldCharType="end"/>
            </w:r>
          </w:hyperlink>
        </w:p>
        <w:p w14:paraId="56A41215" w14:textId="52D04FC7"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63" w:history="1">
            <w:r w:rsidRPr="006B0E30">
              <w:rPr>
                <w:rStyle w:val="Hyperlink"/>
                <w:rFonts w:ascii="Times New Roman" w:eastAsiaTheme="majorEastAsia" w:hAnsi="Times New Roman"/>
                <w:szCs w:val="24"/>
              </w:rPr>
              <w:t>5.1</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Algorithm and implementation</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63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35</w:t>
            </w:r>
            <w:r w:rsidRPr="006B0E30">
              <w:rPr>
                <w:rFonts w:ascii="Times New Roman" w:hAnsi="Times New Roman"/>
                <w:webHidden/>
                <w:szCs w:val="24"/>
              </w:rPr>
              <w:fldChar w:fldCharType="end"/>
            </w:r>
          </w:hyperlink>
        </w:p>
        <w:p w14:paraId="6F5686D8" w14:textId="1062E85F"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64" w:history="1">
            <w:r w:rsidRPr="006B0E30">
              <w:rPr>
                <w:rStyle w:val="Hyperlink"/>
                <w:rFonts w:ascii="Times New Roman" w:eastAsiaTheme="majorEastAsia" w:hAnsi="Times New Roman"/>
                <w:szCs w:val="24"/>
              </w:rPr>
              <w:t>5.2</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User Interface</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64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35</w:t>
            </w:r>
            <w:r w:rsidRPr="006B0E30">
              <w:rPr>
                <w:rFonts w:ascii="Times New Roman" w:hAnsi="Times New Roman"/>
                <w:webHidden/>
                <w:szCs w:val="24"/>
              </w:rPr>
              <w:fldChar w:fldCharType="end"/>
            </w:r>
          </w:hyperlink>
        </w:p>
        <w:p w14:paraId="657FF6CA" w14:textId="6F17EE90" w:rsidR="00B72B88" w:rsidRPr="006B0E30" w:rsidRDefault="00B72B88" w:rsidP="006B0E30">
          <w:pPr>
            <w:pStyle w:val="TOC1"/>
            <w:spacing w:before="0" w:line="276" w:lineRule="auto"/>
            <w:rPr>
              <w:b w:val="0"/>
              <w:bCs w:val="0"/>
              <w:sz w:val="24"/>
              <w:szCs w:val="24"/>
            </w:rPr>
          </w:pPr>
          <w:hyperlink w:anchor="_Toc67529265" w:history="1">
            <w:r w:rsidRPr="006B0E30">
              <w:rPr>
                <w:rStyle w:val="Hyperlink"/>
                <w:sz w:val="24"/>
                <w:szCs w:val="24"/>
              </w:rPr>
              <w:t>6</w:t>
            </w:r>
            <w:r w:rsidRPr="006B0E30">
              <w:rPr>
                <w:b w:val="0"/>
                <w:bCs w:val="0"/>
                <w:sz w:val="24"/>
                <w:szCs w:val="24"/>
              </w:rPr>
              <w:tab/>
            </w:r>
            <w:r w:rsidRPr="006B0E30">
              <w:rPr>
                <w:rStyle w:val="Hyperlink"/>
                <w:sz w:val="24"/>
                <w:szCs w:val="24"/>
              </w:rPr>
              <w:t>Testing and Evaluation</w:t>
            </w:r>
            <w:r w:rsidRPr="006B0E30">
              <w:rPr>
                <w:webHidden/>
                <w:sz w:val="24"/>
                <w:szCs w:val="24"/>
              </w:rPr>
              <w:tab/>
            </w:r>
            <w:r w:rsidRPr="006B0E30">
              <w:rPr>
                <w:webHidden/>
                <w:sz w:val="24"/>
                <w:szCs w:val="24"/>
              </w:rPr>
              <w:fldChar w:fldCharType="begin"/>
            </w:r>
            <w:r w:rsidRPr="006B0E30">
              <w:rPr>
                <w:webHidden/>
                <w:sz w:val="24"/>
                <w:szCs w:val="24"/>
              </w:rPr>
              <w:instrText xml:space="preserve"> PAGEREF _Toc67529265 \h </w:instrText>
            </w:r>
            <w:r w:rsidRPr="006B0E30">
              <w:rPr>
                <w:webHidden/>
                <w:sz w:val="24"/>
                <w:szCs w:val="24"/>
              </w:rPr>
            </w:r>
            <w:r w:rsidRPr="006B0E30">
              <w:rPr>
                <w:webHidden/>
                <w:sz w:val="24"/>
                <w:szCs w:val="24"/>
              </w:rPr>
              <w:fldChar w:fldCharType="separate"/>
            </w:r>
            <w:r w:rsidR="00F56D53">
              <w:rPr>
                <w:webHidden/>
                <w:sz w:val="24"/>
                <w:szCs w:val="24"/>
              </w:rPr>
              <w:t>40</w:t>
            </w:r>
            <w:r w:rsidRPr="006B0E30">
              <w:rPr>
                <w:webHidden/>
                <w:sz w:val="24"/>
                <w:szCs w:val="24"/>
              </w:rPr>
              <w:fldChar w:fldCharType="end"/>
            </w:r>
          </w:hyperlink>
        </w:p>
        <w:p w14:paraId="792B99FE" w14:textId="0B4B6831"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66" w:history="1">
            <w:r w:rsidRPr="006B0E30">
              <w:rPr>
                <w:rStyle w:val="Hyperlink"/>
                <w:rFonts w:ascii="Times New Roman" w:eastAsiaTheme="majorEastAsia" w:hAnsi="Times New Roman"/>
                <w:szCs w:val="24"/>
              </w:rPr>
              <w:t>6.1</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Manual Testing</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66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40</w:t>
            </w:r>
            <w:r w:rsidRPr="006B0E30">
              <w:rPr>
                <w:rFonts w:ascii="Times New Roman" w:hAnsi="Times New Roman"/>
                <w:webHidden/>
                <w:szCs w:val="24"/>
              </w:rPr>
              <w:fldChar w:fldCharType="end"/>
            </w:r>
          </w:hyperlink>
        </w:p>
        <w:p w14:paraId="18BF93B8" w14:textId="0DB33452" w:rsidR="00B72B88" w:rsidRPr="006B0E30" w:rsidRDefault="00B72B88" w:rsidP="006B0E30">
          <w:pPr>
            <w:pStyle w:val="TOC1"/>
            <w:spacing w:before="0" w:line="276" w:lineRule="auto"/>
            <w:rPr>
              <w:b w:val="0"/>
              <w:bCs w:val="0"/>
              <w:sz w:val="24"/>
              <w:szCs w:val="24"/>
            </w:rPr>
          </w:pPr>
          <w:hyperlink w:anchor="_Toc67529267" w:history="1">
            <w:r w:rsidRPr="006B0E30">
              <w:rPr>
                <w:rStyle w:val="Hyperlink"/>
                <w:sz w:val="24"/>
                <w:szCs w:val="24"/>
              </w:rPr>
              <w:t>7</w:t>
            </w:r>
            <w:r w:rsidRPr="006B0E30">
              <w:rPr>
                <w:b w:val="0"/>
                <w:bCs w:val="0"/>
                <w:sz w:val="24"/>
                <w:szCs w:val="24"/>
              </w:rPr>
              <w:tab/>
            </w:r>
            <w:r w:rsidRPr="006B0E30">
              <w:rPr>
                <w:rStyle w:val="Hyperlink"/>
                <w:sz w:val="24"/>
                <w:szCs w:val="24"/>
              </w:rPr>
              <w:t>Conclusion and Future Work</w:t>
            </w:r>
            <w:r w:rsidRPr="006B0E30">
              <w:rPr>
                <w:webHidden/>
                <w:sz w:val="24"/>
                <w:szCs w:val="24"/>
              </w:rPr>
              <w:tab/>
            </w:r>
            <w:r w:rsidRPr="006B0E30">
              <w:rPr>
                <w:webHidden/>
                <w:sz w:val="24"/>
                <w:szCs w:val="24"/>
              </w:rPr>
              <w:fldChar w:fldCharType="begin"/>
            </w:r>
            <w:r w:rsidRPr="006B0E30">
              <w:rPr>
                <w:webHidden/>
                <w:sz w:val="24"/>
                <w:szCs w:val="24"/>
              </w:rPr>
              <w:instrText xml:space="preserve"> PAGEREF _Toc67529267 \h </w:instrText>
            </w:r>
            <w:r w:rsidRPr="006B0E30">
              <w:rPr>
                <w:webHidden/>
                <w:sz w:val="24"/>
                <w:szCs w:val="24"/>
              </w:rPr>
            </w:r>
            <w:r w:rsidRPr="006B0E30">
              <w:rPr>
                <w:webHidden/>
                <w:sz w:val="24"/>
                <w:szCs w:val="24"/>
              </w:rPr>
              <w:fldChar w:fldCharType="separate"/>
            </w:r>
            <w:r w:rsidR="00F56D53">
              <w:rPr>
                <w:webHidden/>
                <w:sz w:val="24"/>
                <w:szCs w:val="24"/>
              </w:rPr>
              <w:t>45</w:t>
            </w:r>
            <w:r w:rsidRPr="006B0E30">
              <w:rPr>
                <w:webHidden/>
                <w:sz w:val="24"/>
                <w:szCs w:val="24"/>
              </w:rPr>
              <w:fldChar w:fldCharType="end"/>
            </w:r>
          </w:hyperlink>
        </w:p>
        <w:p w14:paraId="0892C9CC" w14:textId="051590C4"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68" w:history="1">
            <w:r w:rsidRPr="006B0E30">
              <w:rPr>
                <w:rStyle w:val="Hyperlink"/>
                <w:rFonts w:ascii="Times New Roman" w:eastAsiaTheme="majorEastAsia" w:hAnsi="Times New Roman"/>
                <w:szCs w:val="24"/>
              </w:rPr>
              <w:t>7.1</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Conclusion</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68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45</w:t>
            </w:r>
            <w:r w:rsidRPr="006B0E30">
              <w:rPr>
                <w:rFonts w:ascii="Times New Roman" w:hAnsi="Times New Roman"/>
                <w:webHidden/>
                <w:szCs w:val="24"/>
              </w:rPr>
              <w:fldChar w:fldCharType="end"/>
            </w:r>
          </w:hyperlink>
        </w:p>
        <w:p w14:paraId="02544352" w14:textId="107C28D8" w:rsidR="00B72B88" w:rsidRPr="006B0E30" w:rsidRDefault="00B72B88" w:rsidP="006B0E30">
          <w:pPr>
            <w:pStyle w:val="TOC2"/>
            <w:tabs>
              <w:tab w:val="left" w:pos="880"/>
            </w:tabs>
            <w:spacing w:before="0" w:line="276" w:lineRule="auto"/>
            <w:rPr>
              <w:rFonts w:ascii="Times New Roman" w:eastAsiaTheme="minorEastAsia" w:hAnsi="Times New Roman"/>
              <w:b w:val="0"/>
              <w:bCs w:val="0"/>
              <w:szCs w:val="24"/>
            </w:rPr>
          </w:pPr>
          <w:hyperlink w:anchor="_Toc67529269" w:history="1">
            <w:r w:rsidRPr="006B0E30">
              <w:rPr>
                <w:rStyle w:val="Hyperlink"/>
                <w:rFonts w:ascii="Times New Roman" w:eastAsiaTheme="majorEastAsia" w:hAnsi="Times New Roman"/>
                <w:szCs w:val="24"/>
              </w:rPr>
              <w:t>7.2</w:t>
            </w:r>
            <w:r w:rsidRPr="006B0E30">
              <w:rPr>
                <w:rFonts w:ascii="Times New Roman" w:eastAsiaTheme="minorEastAsia" w:hAnsi="Times New Roman"/>
                <w:b w:val="0"/>
                <w:bCs w:val="0"/>
                <w:szCs w:val="24"/>
              </w:rPr>
              <w:tab/>
            </w:r>
            <w:r w:rsidRPr="006B0E30">
              <w:rPr>
                <w:rStyle w:val="Hyperlink"/>
                <w:rFonts w:ascii="Times New Roman" w:eastAsiaTheme="majorEastAsia" w:hAnsi="Times New Roman"/>
                <w:szCs w:val="24"/>
              </w:rPr>
              <w:t>Future Work</w:t>
            </w:r>
            <w:r w:rsidRPr="006B0E30">
              <w:rPr>
                <w:rFonts w:ascii="Times New Roman" w:hAnsi="Times New Roman"/>
                <w:webHidden/>
                <w:szCs w:val="24"/>
              </w:rPr>
              <w:tab/>
            </w:r>
            <w:r w:rsidRPr="006B0E30">
              <w:rPr>
                <w:rFonts w:ascii="Times New Roman" w:hAnsi="Times New Roman"/>
                <w:webHidden/>
                <w:szCs w:val="24"/>
              </w:rPr>
              <w:fldChar w:fldCharType="begin"/>
            </w:r>
            <w:r w:rsidRPr="006B0E30">
              <w:rPr>
                <w:rFonts w:ascii="Times New Roman" w:hAnsi="Times New Roman"/>
                <w:webHidden/>
                <w:szCs w:val="24"/>
              </w:rPr>
              <w:instrText xml:space="preserve"> PAGEREF _Toc67529269 \h </w:instrText>
            </w:r>
            <w:r w:rsidRPr="006B0E30">
              <w:rPr>
                <w:rFonts w:ascii="Times New Roman" w:hAnsi="Times New Roman"/>
                <w:webHidden/>
                <w:szCs w:val="24"/>
              </w:rPr>
            </w:r>
            <w:r w:rsidRPr="006B0E30">
              <w:rPr>
                <w:rFonts w:ascii="Times New Roman" w:hAnsi="Times New Roman"/>
                <w:webHidden/>
                <w:szCs w:val="24"/>
              </w:rPr>
              <w:fldChar w:fldCharType="separate"/>
            </w:r>
            <w:r w:rsidR="00F56D53">
              <w:rPr>
                <w:rFonts w:ascii="Times New Roman" w:hAnsi="Times New Roman"/>
                <w:webHidden/>
                <w:szCs w:val="24"/>
              </w:rPr>
              <w:t>45</w:t>
            </w:r>
            <w:r w:rsidRPr="006B0E30">
              <w:rPr>
                <w:rFonts w:ascii="Times New Roman" w:hAnsi="Times New Roman"/>
                <w:webHidden/>
                <w:szCs w:val="24"/>
              </w:rPr>
              <w:fldChar w:fldCharType="end"/>
            </w:r>
          </w:hyperlink>
        </w:p>
        <w:p w14:paraId="75A75AB5" w14:textId="1F97F963" w:rsidR="00B72B88" w:rsidRPr="006B0E30" w:rsidRDefault="00B72B88" w:rsidP="006B0E30">
          <w:pPr>
            <w:pStyle w:val="TOC1"/>
            <w:spacing w:before="0" w:line="276" w:lineRule="auto"/>
            <w:rPr>
              <w:b w:val="0"/>
              <w:bCs w:val="0"/>
              <w:sz w:val="24"/>
              <w:szCs w:val="24"/>
            </w:rPr>
          </w:pPr>
          <w:hyperlink w:anchor="_Toc67529270" w:history="1">
            <w:r w:rsidRPr="006B0E30">
              <w:rPr>
                <w:rStyle w:val="Hyperlink"/>
                <w:sz w:val="24"/>
                <w:szCs w:val="24"/>
              </w:rPr>
              <w:t>References</w:t>
            </w:r>
            <w:r w:rsidRPr="006B0E30">
              <w:rPr>
                <w:webHidden/>
                <w:sz w:val="24"/>
                <w:szCs w:val="24"/>
              </w:rPr>
              <w:tab/>
            </w:r>
            <w:r w:rsidRPr="006B0E30">
              <w:rPr>
                <w:webHidden/>
                <w:sz w:val="24"/>
                <w:szCs w:val="24"/>
              </w:rPr>
              <w:fldChar w:fldCharType="begin"/>
            </w:r>
            <w:r w:rsidRPr="006B0E30">
              <w:rPr>
                <w:webHidden/>
                <w:sz w:val="24"/>
                <w:szCs w:val="24"/>
              </w:rPr>
              <w:instrText xml:space="preserve"> PAGEREF _Toc67529270 \h </w:instrText>
            </w:r>
            <w:r w:rsidRPr="006B0E30">
              <w:rPr>
                <w:webHidden/>
                <w:sz w:val="24"/>
                <w:szCs w:val="24"/>
              </w:rPr>
            </w:r>
            <w:r w:rsidRPr="006B0E30">
              <w:rPr>
                <w:webHidden/>
                <w:sz w:val="24"/>
                <w:szCs w:val="24"/>
              </w:rPr>
              <w:fldChar w:fldCharType="separate"/>
            </w:r>
            <w:r w:rsidR="00F56D53">
              <w:rPr>
                <w:webHidden/>
                <w:sz w:val="24"/>
                <w:szCs w:val="24"/>
              </w:rPr>
              <w:t>46</w:t>
            </w:r>
            <w:r w:rsidRPr="006B0E30">
              <w:rPr>
                <w:webHidden/>
                <w:sz w:val="24"/>
                <w:szCs w:val="24"/>
              </w:rPr>
              <w:fldChar w:fldCharType="end"/>
            </w:r>
          </w:hyperlink>
        </w:p>
        <w:p w14:paraId="01B4DB3F" w14:textId="304FBB42" w:rsidR="007F3400" w:rsidRPr="00AC7A07" w:rsidRDefault="007F3400" w:rsidP="006B0E30">
          <w:pPr>
            <w:spacing w:line="276" w:lineRule="auto"/>
            <w:rPr>
              <w:rFonts w:asciiTheme="majorBidi" w:hAnsiTheme="majorBidi" w:cstheme="majorBidi"/>
              <w:szCs w:val="24"/>
            </w:rPr>
          </w:pPr>
          <w:r w:rsidRPr="006B0E30">
            <w:rPr>
              <w:noProof/>
              <w:szCs w:val="24"/>
            </w:rPr>
            <w:fldChar w:fldCharType="end"/>
          </w:r>
        </w:p>
      </w:sdtContent>
    </w:sdt>
    <w:p w14:paraId="40F6C819" w14:textId="1702CE7F" w:rsidR="007F3400" w:rsidRDefault="007F3400" w:rsidP="00AC7A07">
      <w:pPr>
        <w:pStyle w:val="28ptBold"/>
        <w:spacing w:line="240" w:lineRule="auto"/>
        <w:rPr>
          <w:rFonts w:asciiTheme="majorBidi" w:hAnsiTheme="majorBidi"/>
          <w:b w:val="0"/>
        </w:rPr>
      </w:pPr>
    </w:p>
    <w:p w14:paraId="61B8A1CC" w14:textId="0323E9C7" w:rsidR="00B72B88" w:rsidRDefault="00B72B88" w:rsidP="00AC7A07">
      <w:pPr>
        <w:pStyle w:val="28ptBold"/>
        <w:spacing w:line="240" w:lineRule="auto"/>
        <w:rPr>
          <w:rFonts w:asciiTheme="majorBidi" w:hAnsiTheme="majorBidi"/>
          <w:b w:val="0"/>
        </w:rPr>
      </w:pPr>
    </w:p>
    <w:p w14:paraId="13CC2288" w14:textId="4F9AFB71" w:rsidR="00B72B88" w:rsidRDefault="00B72B88" w:rsidP="00AC7A07">
      <w:pPr>
        <w:pStyle w:val="28ptBold"/>
        <w:spacing w:line="240" w:lineRule="auto"/>
        <w:rPr>
          <w:rFonts w:asciiTheme="majorBidi" w:hAnsiTheme="majorBidi"/>
          <w:b w:val="0"/>
        </w:rPr>
      </w:pPr>
    </w:p>
    <w:p w14:paraId="07ACEE74" w14:textId="104487CC" w:rsidR="00B72B88" w:rsidRDefault="00B72B88" w:rsidP="00AC7A07">
      <w:pPr>
        <w:pStyle w:val="28ptBold"/>
        <w:spacing w:line="240" w:lineRule="auto"/>
        <w:rPr>
          <w:rFonts w:asciiTheme="majorBidi" w:hAnsiTheme="majorBidi"/>
          <w:b w:val="0"/>
        </w:rPr>
      </w:pPr>
    </w:p>
    <w:p w14:paraId="301A64AB" w14:textId="7F94B980" w:rsidR="00B72B88" w:rsidRDefault="00B72B88" w:rsidP="00AC7A07">
      <w:pPr>
        <w:pStyle w:val="28ptBold"/>
        <w:spacing w:line="240" w:lineRule="auto"/>
        <w:rPr>
          <w:rFonts w:asciiTheme="majorBidi" w:hAnsiTheme="majorBidi"/>
          <w:b w:val="0"/>
        </w:rPr>
      </w:pPr>
    </w:p>
    <w:p w14:paraId="079D6B59" w14:textId="77777777" w:rsidR="00B72B88" w:rsidRPr="00AC7A07" w:rsidRDefault="00B72B88" w:rsidP="00AC7A07">
      <w:pPr>
        <w:pStyle w:val="28ptBold"/>
        <w:spacing w:line="240" w:lineRule="auto"/>
        <w:rPr>
          <w:rFonts w:asciiTheme="majorBidi" w:hAnsiTheme="majorBidi"/>
          <w:b w:val="0"/>
        </w:rPr>
      </w:pPr>
    </w:p>
    <w:p w14:paraId="3979F839" w14:textId="40215279" w:rsidR="007F3400" w:rsidRDefault="007F3400" w:rsidP="0016719B">
      <w:pPr>
        <w:pStyle w:val="28ptBold"/>
      </w:pPr>
    </w:p>
    <w:p w14:paraId="0AAC0C10" w14:textId="77777777" w:rsidR="00E40318" w:rsidRPr="004303D5" w:rsidRDefault="00E40318" w:rsidP="003948FE">
      <w:pPr>
        <w:pStyle w:val="14ptBold"/>
      </w:pPr>
      <w:r w:rsidRPr="004303D5">
        <w:t>List of Tables</w:t>
      </w:r>
    </w:p>
    <w:p w14:paraId="088CAF70" w14:textId="540FBB45" w:rsidR="003D0DC1" w:rsidRPr="003D0DC1" w:rsidRDefault="00E40318">
      <w:pPr>
        <w:pStyle w:val="TableofFigures"/>
        <w:rPr>
          <w:rFonts w:asciiTheme="minorHAnsi" w:hAnsiTheme="minorHAnsi" w:cstheme="minorBidi"/>
          <w:b w:val="0"/>
          <w:bCs w:val="0"/>
          <w:sz w:val="22"/>
        </w:rPr>
      </w:pPr>
      <w:r w:rsidRPr="003D0DC1">
        <w:rPr>
          <w:b w:val="0"/>
          <w:bCs w:val="0"/>
          <w:szCs w:val="24"/>
        </w:rPr>
        <w:fldChar w:fldCharType="begin"/>
      </w:r>
      <w:r w:rsidRPr="003D0DC1">
        <w:rPr>
          <w:b w:val="0"/>
          <w:bCs w:val="0"/>
          <w:szCs w:val="24"/>
        </w:rPr>
        <w:instrText xml:space="preserve"> TOC \h \z \c "Table" </w:instrText>
      </w:r>
      <w:r w:rsidRPr="003D0DC1">
        <w:rPr>
          <w:b w:val="0"/>
          <w:bCs w:val="0"/>
          <w:szCs w:val="24"/>
        </w:rPr>
        <w:fldChar w:fldCharType="separate"/>
      </w:r>
      <w:hyperlink w:anchor="_Toc67260363" w:history="1">
        <w:r w:rsidR="003D0DC1" w:rsidRPr="003D0DC1">
          <w:rPr>
            <w:rStyle w:val="Hyperlink"/>
            <w:b w:val="0"/>
            <w:bCs w:val="0"/>
          </w:rPr>
          <w:t>Table 1: Tools and Technologies</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63 \h </w:instrText>
        </w:r>
        <w:r w:rsidR="003D0DC1" w:rsidRPr="003D0DC1">
          <w:rPr>
            <w:b w:val="0"/>
            <w:bCs w:val="0"/>
            <w:webHidden/>
          </w:rPr>
        </w:r>
        <w:r w:rsidR="003D0DC1" w:rsidRPr="003D0DC1">
          <w:rPr>
            <w:b w:val="0"/>
            <w:bCs w:val="0"/>
            <w:webHidden/>
          </w:rPr>
          <w:fldChar w:fldCharType="separate"/>
        </w:r>
        <w:r w:rsidR="00F56D53">
          <w:rPr>
            <w:b w:val="0"/>
            <w:bCs w:val="0"/>
            <w:webHidden/>
          </w:rPr>
          <w:t>7</w:t>
        </w:r>
        <w:r w:rsidR="003D0DC1" w:rsidRPr="003D0DC1">
          <w:rPr>
            <w:b w:val="0"/>
            <w:bCs w:val="0"/>
            <w:webHidden/>
          </w:rPr>
          <w:fldChar w:fldCharType="end"/>
        </w:r>
      </w:hyperlink>
    </w:p>
    <w:p w14:paraId="18330114" w14:textId="0A18AB6F" w:rsidR="003D0DC1" w:rsidRPr="003D0DC1" w:rsidRDefault="00AD1A5B">
      <w:pPr>
        <w:pStyle w:val="TableofFigures"/>
        <w:rPr>
          <w:rFonts w:asciiTheme="minorHAnsi" w:hAnsiTheme="minorHAnsi" w:cstheme="minorBidi"/>
          <w:b w:val="0"/>
          <w:bCs w:val="0"/>
          <w:sz w:val="22"/>
        </w:rPr>
      </w:pPr>
      <w:hyperlink w:anchor="_Toc67260364" w:history="1">
        <w:r w:rsidR="003D0DC1" w:rsidRPr="003D0DC1">
          <w:rPr>
            <w:rStyle w:val="Hyperlink"/>
            <w:rFonts w:asciiTheme="majorBidi" w:hAnsiTheme="majorBidi" w:cstheme="majorBidi"/>
            <w:b w:val="0"/>
            <w:bCs w:val="0"/>
          </w:rPr>
          <w:t>Table 2: Search Venue</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64 \h </w:instrText>
        </w:r>
        <w:r w:rsidR="003D0DC1" w:rsidRPr="003D0DC1">
          <w:rPr>
            <w:b w:val="0"/>
            <w:bCs w:val="0"/>
            <w:webHidden/>
          </w:rPr>
        </w:r>
        <w:r w:rsidR="003D0DC1" w:rsidRPr="003D0DC1">
          <w:rPr>
            <w:b w:val="0"/>
            <w:bCs w:val="0"/>
            <w:webHidden/>
          </w:rPr>
          <w:fldChar w:fldCharType="separate"/>
        </w:r>
        <w:r w:rsidR="00F56D53">
          <w:rPr>
            <w:b w:val="0"/>
            <w:bCs w:val="0"/>
            <w:webHidden/>
          </w:rPr>
          <w:t>18</w:t>
        </w:r>
        <w:r w:rsidR="003D0DC1" w:rsidRPr="003D0DC1">
          <w:rPr>
            <w:b w:val="0"/>
            <w:bCs w:val="0"/>
            <w:webHidden/>
          </w:rPr>
          <w:fldChar w:fldCharType="end"/>
        </w:r>
      </w:hyperlink>
    </w:p>
    <w:p w14:paraId="77BD283D" w14:textId="09172240" w:rsidR="003D0DC1" w:rsidRPr="003D0DC1" w:rsidRDefault="00AD1A5B">
      <w:pPr>
        <w:pStyle w:val="TableofFigures"/>
        <w:rPr>
          <w:rFonts w:asciiTheme="minorHAnsi" w:hAnsiTheme="minorHAnsi" w:cstheme="minorBidi"/>
          <w:b w:val="0"/>
          <w:bCs w:val="0"/>
          <w:sz w:val="22"/>
        </w:rPr>
      </w:pPr>
      <w:hyperlink w:anchor="_Toc67260365" w:history="1">
        <w:r w:rsidR="003D0DC1" w:rsidRPr="003D0DC1">
          <w:rPr>
            <w:rStyle w:val="Hyperlink"/>
            <w:rFonts w:asciiTheme="majorBidi" w:hAnsiTheme="majorBidi" w:cstheme="majorBidi"/>
            <w:b w:val="0"/>
            <w:bCs w:val="0"/>
          </w:rPr>
          <w:t>Table 3: Take Suggestions</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65 \h </w:instrText>
        </w:r>
        <w:r w:rsidR="003D0DC1" w:rsidRPr="003D0DC1">
          <w:rPr>
            <w:b w:val="0"/>
            <w:bCs w:val="0"/>
            <w:webHidden/>
          </w:rPr>
        </w:r>
        <w:r w:rsidR="003D0DC1" w:rsidRPr="003D0DC1">
          <w:rPr>
            <w:b w:val="0"/>
            <w:bCs w:val="0"/>
            <w:webHidden/>
          </w:rPr>
          <w:fldChar w:fldCharType="separate"/>
        </w:r>
        <w:r w:rsidR="00F56D53">
          <w:rPr>
            <w:b w:val="0"/>
            <w:bCs w:val="0"/>
            <w:webHidden/>
          </w:rPr>
          <w:t>18</w:t>
        </w:r>
        <w:r w:rsidR="003D0DC1" w:rsidRPr="003D0DC1">
          <w:rPr>
            <w:b w:val="0"/>
            <w:bCs w:val="0"/>
            <w:webHidden/>
          </w:rPr>
          <w:fldChar w:fldCharType="end"/>
        </w:r>
      </w:hyperlink>
    </w:p>
    <w:p w14:paraId="2EBDB368" w14:textId="57223E00" w:rsidR="003D0DC1" w:rsidRPr="003D0DC1" w:rsidRDefault="00AD1A5B">
      <w:pPr>
        <w:pStyle w:val="TableofFigures"/>
        <w:rPr>
          <w:rFonts w:asciiTheme="minorHAnsi" w:hAnsiTheme="minorHAnsi" w:cstheme="minorBidi"/>
          <w:b w:val="0"/>
          <w:bCs w:val="0"/>
          <w:sz w:val="22"/>
        </w:rPr>
      </w:pPr>
      <w:hyperlink w:anchor="_Toc67260366" w:history="1">
        <w:r w:rsidR="003D0DC1" w:rsidRPr="003D0DC1">
          <w:rPr>
            <w:rStyle w:val="Hyperlink"/>
            <w:rFonts w:asciiTheme="majorBidi" w:hAnsiTheme="majorBidi" w:cstheme="majorBidi"/>
            <w:b w:val="0"/>
            <w:bCs w:val="0"/>
          </w:rPr>
          <w:t>Table 4: Do Comparison</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66 \h </w:instrText>
        </w:r>
        <w:r w:rsidR="003D0DC1" w:rsidRPr="003D0DC1">
          <w:rPr>
            <w:b w:val="0"/>
            <w:bCs w:val="0"/>
            <w:webHidden/>
          </w:rPr>
        </w:r>
        <w:r w:rsidR="003D0DC1" w:rsidRPr="003D0DC1">
          <w:rPr>
            <w:b w:val="0"/>
            <w:bCs w:val="0"/>
            <w:webHidden/>
          </w:rPr>
          <w:fldChar w:fldCharType="separate"/>
        </w:r>
        <w:r w:rsidR="00F56D53">
          <w:rPr>
            <w:b w:val="0"/>
            <w:bCs w:val="0"/>
            <w:webHidden/>
          </w:rPr>
          <w:t>19</w:t>
        </w:r>
        <w:r w:rsidR="003D0DC1" w:rsidRPr="003D0DC1">
          <w:rPr>
            <w:b w:val="0"/>
            <w:bCs w:val="0"/>
            <w:webHidden/>
          </w:rPr>
          <w:fldChar w:fldCharType="end"/>
        </w:r>
      </w:hyperlink>
    </w:p>
    <w:p w14:paraId="3E987160" w14:textId="4A8E4E96" w:rsidR="003D0DC1" w:rsidRPr="003D0DC1" w:rsidRDefault="00AD1A5B">
      <w:pPr>
        <w:pStyle w:val="TableofFigures"/>
        <w:rPr>
          <w:rFonts w:asciiTheme="minorHAnsi" w:hAnsiTheme="minorHAnsi" w:cstheme="minorBidi"/>
          <w:b w:val="0"/>
          <w:bCs w:val="0"/>
          <w:sz w:val="22"/>
        </w:rPr>
      </w:pPr>
      <w:hyperlink w:anchor="_Toc67260367" w:history="1">
        <w:r w:rsidR="003D0DC1" w:rsidRPr="003D0DC1">
          <w:rPr>
            <w:rStyle w:val="Hyperlink"/>
            <w:rFonts w:asciiTheme="majorBidi" w:hAnsiTheme="majorBidi" w:cstheme="majorBidi"/>
            <w:b w:val="0"/>
            <w:bCs w:val="0"/>
          </w:rPr>
          <w:t>Table 5: Chat with seller</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67 \h </w:instrText>
        </w:r>
        <w:r w:rsidR="003D0DC1" w:rsidRPr="003D0DC1">
          <w:rPr>
            <w:b w:val="0"/>
            <w:bCs w:val="0"/>
            <w:webHidden/>
          </w:rPr>
        </w:r>
        <w:r w:rsidR="003D0DC1" w:rsidRPr="003D0DC1">
          <w:rPr>
            <w:b w:val="0"/>
            <w:bCs w:val="0"/>
            <w:webHidden/>
          </w:rPr>
          <w:fldChar w:fldCharType="separate"/>
        </w:r>
        <w:r w:rsidR="00F56D53">
          <w:rPr>
            <w:b w:val="0"/>
            <w:bCs w:val="0"/>
            <w:webHidden/>
          </w:rPr>
          <w:t>19</w:t>
        </w:r>
        <w:r w:rsidR="003D0DC1" w:rsidRPr="003D0DC1">
          <w:rPr>
            <w:b w:val="0"/>
            <w:bCs w:val="0"/>
            <w:webHidden/>
          </w:rPr>
          <w:fldChar w:fldCharType="end"/>
        </w:r>
      </w:hyperlink>
    </w:p>
    <w:p w14:paraId="79424C7C" w14:textId="038CAFF7" w:rsidR="003D0DC1" w:rsidRPr="003D0DC1" w:rsidRDefault="00AD1A5B">
      <w:pPr>
        <w:pStyle w:val="TableofFigures"/>
        <w:rPr>
          <w:rFonts w:asciiTheme="minorHAnsi" w:hAnsiTheme="minorHAnsi" w:cstheme="minorBidi"/>
          <w:b w:val="0"/>
          <w:bCs w:val="0"/>
          <w:sz w:val="22"/>
        </w:rPr>
      </w:pPr>
      <w:hyperlink w:anchor="_Toc67260368" w:history="1">
        <w:r w:rsidR="003D0DC1" w:rsidRPr="003D0DC1">
          <w:rPr>
            <w:rStyle w:val="Hyperlink"/>
            <w:rFonts w:asciiTheme="majorBidi" w:hAnsiTheme="majorBidi" w:cstheme="majorBidi"/>
            <w:b w:val="0"/>
            <w:bCs w:val="0"/>
          </w:rPr>
          <w:t>Table 6: Book Essentials</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68 \h </w:instrText>
        </w:r>
        <w:r w:rsidR="003D0DC1" w:rsidRPr="003D0DC1">
          <w:rPr>
            <w:b w:val="0"/>
            <w:bCs w:val="0"/>
            <w:webHidden/>
          </w:rPr>
        </w:r>
        <w:r w:rsidR="003D0DC1" w:rsidRPr="003D0DC1">
          <w:rPr>
            <w:b w:val="0"/>
            <w:bCs w:val="0"/>
            <w:webHidden/>
          </w:rPr>
          <w:fldChar w:fldCharType="separate"/>
        </w:r>
        <w:r w:rsidR="00F56D53">
          <w:rPr>
            <w:b w:val="0"/>
            <w:bCs w:val="0"/>
            <w:webHidden/>
          </w:rPr>
          <w:t>20</w:t>
        </w:r>
        <w:r w:rsidR="003D0DC1" w:rsidRPr="003D0DC1">
          <w:rPr>
            <w:b w:val="0"/>
            <w:bCs w:val="0"/>
            <w:webHidden/>
          </w:rPr>
          <w:fldChar w:fldCharType="end"/>
        </w:r>
      </w:hyperlink>
    </w:p>
    <w:p w14:paraId="7F7D1E5D" w14:textId="147DEA5C" w:rsidR="003D0DC1" w:rsidRPr="003D0DC1" w:rsidRDefault="00AD1A5B">
      <w:pPr>
        <w:pStyle w:val="TableofFigures"/>
        <w:rPr>
          <w:rFonts w:asciiTheme="minorHAnsi" w:hAnsiTheme="minorHAnsi" w:cstheme="minorBidi"/>
          <w:b w:val="0"/>
          <w:bCs w:val="0"/>
          <w:sz w:val="22"/>
        </w:rPr>
      </w:pPr>
      <w:hyperlink w:anchor="_Toc67260369" w:history="1">
        <w:r w:rsidR="003D0DC1" w:rsidRPr="003D0DC1">
          <w:rPr>
            <w:rStyle w:val="Hyperlink"/>
            <w:rFonts w:asciiTheme="majorBidi" w:hAnsiTheme="majorBidi" w:cstheme="majorBidi"/>
            <w:b w:val="0"/>
            <w:bCs w:val="0"/>
          </w:rPr>
          <w:t>Table 7: Feedback</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69 \h </w:instrText>
        </w:r>
        <w:r w:rsidR="003D0DC1" w:rsidRPr="003D0DC1">
          <w:rPr>
            <w:b w:val="0"/>
            <w:bCs w:val="0"/>
            <w:webHidden/>
          </w:rPr>
        </w:r>
        <w:r w:rsidR="003D0DC1" w:rsidRPr="003D0DC1">
          <w:rPr>
            <w:b w:val="0"/>
            <w:bCs w:val="0"/>
            <w:webHidden/>
          </w:rPr>
          <w:fldChar w:fldCharType="separate"/>
        </w:r>
        <w:r w:rsidR="00F56D53">
          <w:rPr>
            <w:b w:val="0"/>
            <w:bCs w:val="0"/>
            <w:webHidden/>
          </w:rPr>
          <w:t>20</w:t>
        </w:r>
        <w:r w:rsidR="003D0DC1" w:rsidRPr="003D0DC1">
          <w:rPr>
            <w:b w:val="0"/>
            <w:bCs w:val="0"/>
            <w:webHidden/>
          </w:rPr>
          <w:fldChar w:fldCharType="end"/>
        </w:r>
      </w:hyperlink>
    </w:p>
    <w:p w14:paraId="7E02D695" w14:textId="07B4EE1F" w:rsidR="003D0DC1" w:rsidRPr="003D0DC1" w:rsidRDefault="00AD1A5B">
      <w:pPr>
        <w:pStyle w:val="TableofFigures"/>
        <w:rPr>
          <w:rFonts w:asciiTheme="minorHAnsi" w:hAnsiTheme="minorHAnsi" w:cstheme="minorBidi"/>
          <w:b w:val="0"/>
          <w:bCs w:val="0"/>
          <w:sz w:val="22"/>
        </w:rPr>
      </w:pPr>
      <w:hyperlink w:anchor="_Toc67260370" w:history="1">
        <w:r w:rsidR="003D0DC1" w:rsidRPr="003D0DC1">
          <w:rPr>
            <w:rStyle w:val="Hyperlink"/>
            <w:rFonts w:asciiTheme="majorBidi" w:hAnsiTheme="majorBidi" w:cstheme="majorBidi"/>
            <w:b w:val="0"/>
            <w:bCs w:val="0"/>
          </w:rPr>
          <w:t>Table 8: Make Payment</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0 \h </w:instrText>
        </w:r>
        <w:r w:rsidR="003D0DC1" w:rsidRPr="003D0DC1">
          <w:rPr>
            <w:b w:val="0"/>
            <w:bCs w:val="0"/>
            <w:webHidden/>
          </w:rPr>
        </w:r>
        <w:r w:rsidR="003D0DC1" w:rsidRPr="003D0DC1">
          <w:rPr>
            <w:b w:val="0"/>
            <w:bCs w:val="0"/>
            <w:webHidden/>
          </w:rPr>
          <w:fldChar w:fldCharType="separate"/>
        </w:r>
        <w:r w:rsidR="00F56D53">
          <w:rPr>
            <w:b w:val="0"/>
            <w:bCs w:val="0"/>
            <w:webHidden/>
          </w:rPr>
          <w:t>21</w:t>
        </w:r>
        <w:r w:rsidR="003D0DC1" w:rsidRPr="003D0DC1">
          <w:rPr>
            <w:b w:val="0"/>
            <w:bCs w:val="0"/>
            <w:webHidden/>
          </w:rPr>
          <w:fldChar w:fldCharType="end"/>
        </w:r>
      </w:hyperlink>
    </w:p>
    <w:p w14:paraId="4DEF1B9F" w14:textId="39199A00" w:rsidR="003D0DC1" w:rsidRPr="003D0DC1" w:rsidRDefault="00AD1A5B">
      <w:pPr>
        <w:pStyle w:val="TableofFigures"/>
        <w:rPr>
          <w:rFonts w:asciiTheme="minorHAnsi" w:hAnsiTheme="minorHAnsi" w:cstheme="minorBidi"/>
          <w:b w:val="0"/>
          <w:bCs w:val="0"/>
          <w:sz w:val="22"/>
        </w:rPr>
      </w:pPr>
      <w:hyperlink w:anchor="_Toc67260371" w:history="1">
        <w:r w:rsidR="003D0DC1" w:rsidRPr="003D0DC1">
          <w:rPr>
            <w:rStyle w:val="Hyperlink"/>
            <w:rFonts w:asciiTheme="majorBidi" w:hAnsiTheme="majorBidi" w:cstheme="majorBidi"/>
            <w:b w:val="0"/>
            <w:bCs w:val="0"/>
          </w:rPr>
          <w:t>Table 9: Manage Booking</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1 \h </w:instrText>
        </w:r>
        <w:r w:rsidR="003D0DC1" w:rsidRPr="003D0DC1">
          <w:rPr>
            <w:b w:val="0"/>
            <w:bCs w:val="0"/>
            <w:webHidden/>
          </w:rPr>
        </w:r>
        <w:r w:rsidR="003D0DC1" w:rsidRPr="003D0DC1">
          <w:rPr>
            <w:b w:val="0"/>
            <w:bCs w:val="0"/>
            <w:webHidden/>
          </w:rPr>
          <w:fldChar w:fldCharType="separate"/>
        </w:r>
        <w:r w:rsidR="00F56D53">
          <w:rPr>
            <w:b w:val="0"/>
            <w:bCs w:val="0"/>
            <w:webHidden/>
          </w:rPr>
          <w:t>21</w:t>
        </w:r>
        <w:r w:rsidR="003D0DC1" w:rsidRPr="003D0DC1">
          <w:rPr>
            <w:b w:val="0"/>
            <w:bCs w:val="0"/>
            <w:webHidden/>
          </w:rPr>
          <w:fldChar w:fldCharType="end"/>
        </w:r>
      </w:hyperlink>
    </w:p>
    <w:p w14:paraId="69038896" w14:textId="799D3FFB" w:rsidR="003D0DC1" w:rsidRPr="003D0DC1" w:rsidRDefault="00AD1A5B">
      <w:pPr>
        <w:pStyle w:val="TableofFigures"/>
        <w:rPr>
          <w:rFonts w:asciiTheme="minorHAnsi" w:hAnsiTheme="minorHAnsi" w:cstheme="minorBidi"/>
          <w:b w:val="0"/>
          <w:bCs w:val="0"/>
          <w:sz w:val="22"/>
        </w:rPr>
      </w:pPr>
      <w:hyperlink w:anchor="_Toc67260372" w:history="1">
        <w:r w:rsidR="003D0DC1" w:rsidRPr="003D0DC1">
          <w:rPr>
            <w:rStyle w:val="Hyperlink"/>
            <w:rFonts w:asciiTheme="majorBidi" w:hAnsiTheme="majorBidi" w:cstheme="majorBidi"/>
            <w:b w:val="0"/>
            <w:bCs w:val="0"/>
          </w:rPr>
          <w:t>Table 10: Manage Venue Details</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2 \h </w:instrText>
        </w:r>
        <w:r w:rsidR="003D0DC1" w:rsidRPr="003D0DC1">
          <w:rPr>
            <w:b w:val="0"/>
            <w:bCs w:val="0"/>
            <w:webHidden/>
          </w:rPr>
        </w:r>
        <w:r w:rsidR="003D0DC1" w:rsidRPr="003D0DC1">
          <w:rPr>
            <w:b w:val="0"/>
            <w:bCs w:val="0"/>
            <w:webHidden/>
          </w:rPr>
          <w:fldChar w:fldCharType="separate"/>
        </w:r>
        <w:r w:rsidR="00F56D53">
          <w:rPr>
            <w:b w:val="0"/>
            <w:bCs w:val="0"/>
            <w:webHidden/>
          </w:rPr>
          <w:t>22</w:t>
        </w:r>
        <w:r w:rsidR="003D0DC1" w:rsidRPr="003D0DC1">
          <w:rPr>
            <w:b w:val="0"/>
            <w:bCs w:val="0"/>
            <w:webHidden/>
          </w:rPr>
          <w:fldChar w:fldCharType="end"/>
        </w:r>
      </w:hyperlink>
    </w:p>
    <w:p w14:paraId="479BDCED" w14:textId="12F47CAA" w:rsidR="003D0DC1" w:rsidRPr="003D0DC1" w:rsidRDefault="00AD1A5B">
      <w:pPr>
        <w:pStyle w:val="TableofFigures"/>
        <w:rPr>
          <w:rFonts w:asciiTheme="minorHAnsi" w:hAnsiTheme="minorHAnsi" w:cstheme="minorBidi"/>
          <w:b w:val="0"/>
          <w:bCs w:val="0"/>
          <w:sz w:val="22"/>
        </w:rPr>
      </w:pPr>
      <w:hyperlink w:anchor="_Toc67260373" w:history="1">
        <w:r w:rsidR="003D0DC1" w:rsidRPr="003D0DC1">
          <w:rPr>
            <w:rStyle w:val="Hyperlink"/>
            <w:b w:val="0"/>
            <w:bCs w:val="0"/>
          </w:rPr>
          <w:t>Table 11: Unit Testing 1</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3 \h </w:instrText>
        </w:r>
        <w:r w:rsidR="003D0DC1" w:rsidRPr="003D0DC1">
          <w:rPr>
            <w:b w:val="0"/>
            <w:bCs w:val="0"/>
            <w:webHidden/>
          </w:rPr>
        </w:r>
        <w:r w:rsidR="003D0DC1" w:rsidRPr="003D0DC1">
          <w:rPr>
            <w:b w:val="0"/>
            <w:bCs w:val="0"/>
            <w:webHidden/>
          </w:rPr>
          <w:fldChar w:fldCharType="separate"/>
        </w:r>
        <w:r w:rsidR="00F56D53">
          <w:rPr>
            <w:b w:val="0"/>
            <w:bCs w:val="0"/>
            <w:webHidden/>
          </w:rPr>
          <w:t>40</w:t>
        </w:r>
        <w:r w:rsidR="003D0DC1" w:rsidRPr="003D0DC1">
          <w:rPr>
            <w:b w:val="0"/>
            <w:bCs w:val="0"/>
            <w:webHidden/>
          </w:rPr>
          <w:fldChar w:fldCharType="end"/>
        </w:r>
      </w:hyperlink>
    </w:p>
    <w:p w14:paraId="4177424B" w14:textId="0B6DBE94" w:rsidR="003D0DC1" w:rsidRPr="003D0DC1" w:rsidRDefault="00AD1A5B">
      <w:pPr>
        <w:pStyle w:val="TableofFigures"/>
        <w:rPr>
          <w:rFonts w:asciiTheme="minorHAnsi" w:hAnsiTheme="minorHAnsi" w:cstheme="minorBidi"/>
          <w:b w:val="0"/>
          <w:bCs w:val="0"/>
          <w:sz w:val="22"/>
        </w:rPr>
      </w:pPr>
      <w:hyperlink w:anchor="_Toc67260374" w:history="1">
        <w:r w:rsidR="003D0DC1" w:rsidRPr="003D0DC1">
          <w:rPr>
            <w:rStyle w:val="Hyperlink"/>
            <w:b w:val="0"/>
            <w:bCs w:val="0"/>
          </w:rPr>
          <w:t>Table 12: Unit Testing 2</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4 \h </w:instrText>
        </w:r>
        <w:r w:rsidR="003D0DC1" w:rsidRPr="003D0DC1">
          <w:rPr>
            <w:b w:val="0"/>
            <w:bCs w:val="0"/>
            <w:webHidden/>
          </w:rPr>
        </w:r>
        <w:r w:rsidR="003D0DC1" w:rsidRPr="003D0DC1">
          <w:rPr>
            <w:b w:val="0"/>
            <w:bCs w:val="0"/>
            <w:webHidden/>
          </w:rPr>
          <w:fldChar w:fldCharType="separate"/>
        </w:r>
        <w:r w:rsidR="00F56D53">
          <w:rPr>
            <w:b w:val="0"/>
            <w:bCs w:val="0"/>
            <w:webHidden/>
          </w:rPr>
          <w:t>41</w:t>
        </w:r>
        <w:r w:rsidR="003D0DC1" w:rsidRPr="003D0DC1">
          <w:rPr>
            <w:b w:val="0"/>
            <w:bCs w:val="0"/>
            <w:webHidden/>
          </w:rPr>
          <w:fldChar w:fldCharType="end"/>
        </w:r>
      </w:hyperlink>
    </w:p>
    <w:p w14:paraId="17371B0E" w14:textId="678C052E" w:rsidR="003D0DC1" w:rsidRPr="003D0DC1" w:rsidRDefault="00AD1A5B">
      <w:pPr>
        <w:pStyle w:val="TableofFigures"/>
        <w:rPr>
          <w:rFonts w:asciiTheme="minorHAnsi" w:hAnsiTheme="minorHAnsi" w:cstheme="minorBidi"/>
          <w:b w:val="0"/>
          <w:bCs w:val="0"/>
          <w:sz w:val="22"/>
        </w:rPr>
      </w:pPr>
      <w:hyperlink w:anchor="_Toc67260375" w:history="1">
        <w:r w:rsidR="003D0DC1" w:rsidRPr="003D0DC1">
          <w:rPr>
            <w:rStyle w:val="Hyperlink"/>
            <w:b w:val="0"/>
            <w:bCs w:val="0"/>
          </w:rPr>
          <w:t>Table 13: Unit Testing 3</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5 \h </w:instrText>
        </w:r>
        <w:r w:rsidR="003D0DC1" w:rsidRPr="003D0DC1">
          <w:rPr>
            <w:b w:val="0"/>
            <w:bCs w:val="0"/>
            <w:webHidden/>
          </w:rPr>
        </w:r>
        <w:r w:rsidR="003D0DC1" w:rsidRPr="003D0DC1">
          <w:rPr>
            <w:b w:val="0"/>
            <w:bCs w:val="0"/>
            <w:webHidden/>
          </w:rPr>
          <w:fldChar w:fldCharType="separate"/>
        </w:r>
        <w:r w:rsidR="00F56D53">
          <w:rPr>
            <w:b w:val="0"/>
            <w:bCs w:val="0"/>
            <w:webHidden/>
          </w:rPr>
          <w:t>41</w:t>
        </w:r>
        <w:r w:rsidR="003D0DC1" w:rsidRPr="003D0DC1">
          <w:rPr>
            <w:b w:val="0"/>
            <w:bCs w:val="0"/>
            <w:webHidden/>
          </w:rPr>
          <w:fldChar w:fldCharType="end"/>
        </w:r>
      </w:hyperlink>
    </w:p>
    <w:p w14:paraId="38159977" w14:textId="4B5E9523" w:rsidR="003D0DC1" w:rsidRPr="003D0DC1" w:rsidRDefault="00AD1A5B">
      <w:pPr>
        <w:pStyle w:val="TableofFigures"/>
        <w:rPr>
          <w:rFonts w:asciiTheme="minorHAnsi" w:hAnsiTheme="minorHAnsi" w:cstheme="minorBidi"/>
          <w:b w:val="0"/>
          <w:bCs w:val="0"/>
          <w:sz w:val="22"/>
        </w:rPr>
      </w:pPr>
      <w:hyperlink w:anchor="_Toc67260376" w:history="1">
        <w:r w:rsidR="003D0DC1" w:rsidRPr="003D0DC1">
          <w:rPr>
            <w:rStyle w:val="Hyperlink"/>
            <w:b w:val="0"/>
            <w:bCs w:val="0"/>
          </w:rPr>
          <w:t>Table 14:Unit Testing 4</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6 \h </w:instrText>
        </w:r>
        <w:r w:rsidR="003D0DC1" w:rsidRPr="003D0DC1">
          <w:rPr>
            <w:b w:val="0"/>
            <w:bCs w:val="0"/>
            <w:webHidden/>
          </w:rPr>
        </w:r>
        <w:r w:rsidR="003D0DC1" w:rsidRPr="003D0DC1">
          <w:rPr>
            <w:b w:val="0"/>
            <w:bCs w:val="0"/>
            <w:webHidden/>
          </w:rPr>
          <w:fldChar w:fldCharType="separate"/>
        </w:r>
        <w:r w:rsidR="00F56D53">
          <w:rPr>
            <w:b w:val="0"/>
            <w:bCs w:val="0"/>
            <w:webHidden/>
          </w:rPr>
          <w:t>42</w:t>
        </w:r>
        <w:r w:rsidR="003D0DC1" w:rsidRPr="003D0DC1">
          <w:rPr>
            <w:b w:val="0"/>
            <w:bCs w:val="0"/>
            <w:webHidden/>
          </w:rPr>
          <w:fldChar w:fldCharType="end"/>
        </w:r>
      </w:hyperlink>
    </w:p>
    <w:p w14:paraId="2FAD389B" w14:textId="4F5A64CD" w:rsidR="003D0DC1" w:rsidRPr="003D0DC1" w:rsidRDefault="00AD1A5B">
      <w:pPr>
        <w:pStyle w:val="TableofFigures"/>
        <w:rPr>
          <w:rFonts w:asciiTheme="minorHAnsi" w:hAnsiTheme="minorHAnsi" w:cstheme="minorBidi"/>
          <w:b w:val="0"/>
          <w:bCs w:val="0"/>
          <w:sz w:val="22"/>
        </w:rPr>
      </w:pPr>
      <w:hyperlink w:anchor="_Toc67260377" w:history="1">
        <w:r w:rsidR="003D0DC1" w:rsidRPr="003D0DC1">
          <w:rPr>
            <w:rStyle w:val="Hyperlink"/>
            <w:b w:val="0"/>
            <w:bCs w:val="0"/>
          </w:rPr>
          <w:t>Table 15:Functional Testing 1</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77 \h </w:instrText>
        </w:r>
        <w:r w:rsidR="003D0DC1" w:rsidRPr="003D0DC1">
          <w:rPr>
            <w:b w:val="0"/>
            <w:bCs w:val="0"/>
            <w:webHidden/>
          </w:rPr>
        </w:r>
        <w:r w:rsidR="003D0DC1" w:rsidRPr="003D0DC1">
          <w:rPr>
            <w:b w:val="0"/>
            <w:bCs w:val="0"/>
            <w:webHidden/>
          </w:rPr>
          <w:fldChar w:fldCharType="separate"/>
        </w:r>
        <w:r w:rsidR="00F56D53">
          <w:rPr>
            <w:b w:val="0"/>
            <w:bCs w:val="0"/>
            <w:webHidden/>
          </w:rPr>
          <w:t>42</w:t>
        </w:r>
        <w:r w:rsidR="003D0DC1" w:rsidRPr="003D0DC1">
          <w:rPr>
            <w:b w:val="0"/>
            <w:bCs w:val="0"/>
            <w:webHidden/>
          </w:rPr>
          <w:fldChar w:fldCharType="end"/>
        </w:r>
      </w:hyperlink>
    </w:p>
    <w:p w14:paraId="4E3480AC" w14:textId="4F6248B9" w:rsidR="00E40318" w:rsidRDefault="00E40318" w:rsidP="00E40318">
      <w:r w:rsidRPr="003D0DC1">
        <w:fldChar w:fldCharType="end"/>
      </w:r>
    </w:p>
    <w:p w14:paraId="4F391E4D" w14:textId="77777777" w:rsidR="00E40318" w:rsidRDefault="00E40318" w:rsidP="00E40318"/>
    <w:p w14:paraId="5D4C4551" w14:textId="77777777" w:rsidR="00E40318" w:rsidRDefault="00E40318" w:rsidP="00E40318"/>
    <w:p w14:paraId="520C09FE" w14:textId="77777777" w:rsidR="00E40318" w:rsidRDefault="00E40318" w:rsidP="00E40318"/>
    <w:p w14:paraId="32E83FBF" w14:textId="77777777" w:rsidR="00E40318" w:rsidRDefault="00E40318" w:rsidP="00E40318"/>
    <w:p w14:paraId="12E26080" w14:textId="77777777" w:rsidR="00E40318" w:rsidRDefault="00E40318" w:rsidP="00E40318"/>
    <w:p w14:paraId="119CC760" w14:textId="77777777" w:rsidR="00E40318" w:rsidRDefault="00E40318" w:rsidP="00E40318"/>
    <w:p w14:paraId="46995C2E" w14:textId="77777777" w:rsidR="00E40318" w:rsidRDefault="00E40318" w:rsidP="00E40318"/>
    <w:p w14:paraId="0472344B" w14:textId="77777777" w:rsidR="00E40318" w:rsidRDefault="00E40318" w:rsidP="00E40318"/>
    <w:p w14:paraId="2C4CE415" w14:textId="77777777" w:rsidR="00E40318" w:rsidRDefault="00E40318" w:rsidP="00E40318"/>
    <w:p w14:paraId="1CD6D45F" w14:textId="77777777" w:rsidR="00E40318" w:rsidRDefault="00E40318" w:rsidP="00E40318"/>
    <w:p w14:paraId="789DF2B6" w14:textId="77777777" w:rsidR="00E40318" w:rsidRDefault="00E40318" w:rsidP="00E40318"/>
    <w:p w14:paraId="5E7524C7" w14:textId="77777777" w:rsidR="00E40318" w:rsidRDefault="00E40318" w:rsidP="00E40318"/>
    <w:p w14:paraId="1215A521" w14:textId="77C30FD1" w:rsidR="00E40318" w:rsidRPr="004303D5" w:rsidRDefault="004303D5" w:rsidP="000B7697">
      <w:pPr>
        <w:spacing w:after="160" w:line="259" w:lineRule="auto"/>
        <w:rPr>
          <w:b/>
          <w:bCs/>
          <w:sz w:val="36"/>
          <w:szCs w:val="36"/>
        </w:rPr>
      </w:pPr>
      <w:r>
        <w:t xml:space="preserve">                                                              </w:t>
      </w:r>
      <w:r w:rsidR="00E40318" w:rsidRPr="004303D5">
        <w:rPr>
          <w:b/>
          <w:bCs/>
          <w:sz w:val="36"/>
          <w:szCs w:val="36"/>
        </w:rPr>
        <w:t>List of Figures</w:t>
      </w:r>
    </w:p>
    <w:p w14:paraId="0899A840" w14:textId="162EEAB4" w:rsidR="003D0DC1" w:rsidRPr="003D0DC1" w:rsidRDefault="00E40318">
      <w:pPr>
        <w:pStyle w:val="TableofFigures"/>
        <w:rPr>
          <w:rFonts w:asciiTheme="minorHAnsi" w:hAnsiTheme="minorHAnsi" w:cstheme="minorBidi"/>
          <w:b w:val="0"/>
          <w:bCs w:val="0"/>
          <w:sz w:val="22"/>
        </w:rPr>
      </w:pPr>
      <w:r w:rsidRPr="00786F2C">
        <w:rPr>
          <w:b w:val="0"/>
          <w:bCs w:val="0"/>
          <w:szCs w:val="24"/>
        </w:rPr>
        <w:fldChar w:fldCharType="begin"/>
      </w:r>
      <w:r w:rsidRPr="00786F2C">
        <w:rPr>
          <w:b w:val="0"/>
          <w:bCs w:val="0"/>
          <w:szCs w:val="24"/>
        </w:rPr>
        <w:instrText xml:space="preserve"> TOC \h \z \c "Figure" </w:instrText>
      </w:r>
      <w:r w:rsidRPr="00786F2C">
        <w:rPr>
          <w:b w:val="0"/>
          <w:bCs w:val="0"/>
          <w:szCs w:val="24"/>
        </w:rPr>
        <w:fldChar w:fldCharType="separate"/>
      </w:r>
      <w:hyperlink r:id="rId9" w:anchor="_Toc67260381" w:history="1">
        <w:r w:rsidR="003D0DC1" w:rsidRPr="003D0DC1">
          <w:rPr>
            <w:rStyle w:val="Hyperlink"/>
            <w:b w:val="0"/>
            <w:bCs w:val="0"/>
          </w:rPr>
          <w:t>Figure 1: Incremental Model</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1 \h </w:instrText>
        </w:r>
        <w:r w:rsidR="003D0DC1" w:rsidRPr="003D0DC1">
          <w:rPr>
            <w:b w:val="0"/>
            <w:bCs w:val="0"/>
            <w:webHidden/>
          </w:rPr>
        </w:r>
        <w:r w:rsidR="003D0DC1" w:rsidRPr="003D0DC1">
          <w:rPr>
            <w:b w:val="0"/>
            <w:bCs w:val="0"/>
            <w:webHidden/>
          </w:rPr>
          <w:fldChar w:fldCharType="separate"/>
        </w:r>
        <w:r w:rsidR="00F56D53">
          <w:rPr>
            <w:b w:val="0"/>
            <w:bCs w:val="0"/>
            <w:webHidden/>
          </w:rPr>
          <w:t>6</w:t>
        </w:r>
        <w:r w:rsidR="003D0DC1" w:rsidRPr="003D0DC1">
          <w:rPr>
            <w:b w:val="0"/>
            <w:bCs w:val="0"/>
            <w:webHidden/>
          </w:rPr>
          <w:fldChar w:fldCharType="end"/>
        </w:r>
      </w:hyperlink>
    </w:p>
    <w:p w14:paraId="09D8531B" w14:textId="031B6545" w:rsidR="003D0DC1" w:rsidRPr="003D0DC1" w:rsidRDefault="00AD1A5B">
      <w:pPr>
        <w:pStyle w:val="TableofFigures"/>
        <w:rPr>
          <w:rFonts w:asciiTheme="minorHAnsi" w:hAnsiTheme="minorHAnsi" w:cstheme="minorBidi"/>
          <w:b w:val="0"/>
          <w:bCs w:val="0"/>
          <w:sz w:val="22"/>
        </w:rPr>
      </w:pPr>
      <w:hyperlink r:id="rId10" w:anchor="_Toc67260382" w:history="1">
        <w:r w:rsidR="003D0DC1" w:rsidRPr="003D0DC1">
          <w:rPr>
            <w:rStyle w:val="Hyperlink"/>
            <w:b w:val="0"/>
            <w:bCs w:val="0"/>
          </w:rPr>
          <w:t>Figure 2: System Level Use case</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2 \h </w:instrText>
        </w:r>
        <w:r w:rsidR="003D0DC1" w:rsidRPr="003D0DC1">
          <w:rPr>
            <w:b w:val="0"/>
            <w:bCs w:val="0"/>
            <w:webHidden/>
          </w:rPr>
        </w:r>
        <w:r w:rsidR="003D0DC1" w:rsidRPr="003D0DC1">
          <w:rPr>
            <w:b w:val="0"/>
            <w:bCs w:val="0"/>
            <w:webHidden/>
          </w:rPr>
          <w:fldChar w:fldCharType="separate"/>
        </w:r>
        <w:r w:rsidR="00F56D53">
          <w:rPr>
            <w:b w:val="0"/>
            <w:bCs w:val="0"/>
            <w:webHidden/>
          </w:rPr>
          <w:t>17</w:t>
        </w:r>
        <w:r w:rsidR="003D0DC1" w:rsidRPr="003D0DC1">
          <w:rPr>
            <w:b w:val="0"/>
            <w:bCs w:val="0"/>
            <w:webHidden/>
          </w:rPr>
          <w:fldChar w:fldCharType="end"/>
        </w:r>
      </w:hyperlink>
    </w:p>
    <w:p w14:paraId="4AF8DA98" w14:textId="6074B32C" w:rsidR="003D0DC1" w:rsidRPr="003D0DC1" w:rsidRDefault="00AD1A5B">
      <w:pPr>
        <w:pStyle w:val="TableofFigures"/>
        <w:rPr>
          <w:rFonts w:asciiTheme="minorHAnsi" w:hAnsiTheme="minorHAnsi" w:cstheme="minorBidi"/>
          <w:b w:val="0"/>
          <w:bCs w:val="0"/>
          <w:sz w:val="22"/>
        </w:rPr>
      </w:pPr>
      <w:hyperlink r:id="rId11" w:anchor="_Toc67260383" w:history="1">
        <w:r w:rsidR="003D0DC1" w:rsidRPr="003D0DC1">
          <w:rPr>
            <w:rStyle w:val="Hyperlink"/>
            <w:b w:val="0"/>
            <w:bCs w:val="0"/>
          </w:rPr>
          <w:t>Figure 3: System Level Use Case</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3 \h </w:instrText>
        </w:r>
        <w:r w:rsidR="003D0DC1" w:rsidRPr="003D0DC1">
          <w:rPr>
            <w:b w:val="0"/>
            <w:bCs w:val="0"/>
            <w:webHidden/>
          </w:rPr>
        </w:r>
        <w:r w:rsidR="003D0DC1" w:rsidRPr="003D0DC1">
          <w:rPr>
            <w:b w:val="0"/>
            <w:bCs w:val="0"/>
            <w:webHidden/>
          </w:rPr>
          <w:fldChar w:fldCharType="separate"/>
        </w:r>
        <w:r w:rsidR="00F56D53">
          <w:rPr>
            <w:b w:val="0"/>
            <w:bCs w:val="0"/>
            <w:webHidden/>
          </w:rPr>
          <w:t>17</w:t>
        </w:r>
        <w:r w:rsidR="003D0DC1" w:rsidRPr="003D0DC1">
          <w:rPr>
            <w:b w:val="0"/>
            <w:bCs w:val="0"/>
            <w:webHidden/>
          </w:rPr>
          <w:fldChar w:fldCharType="end"/>
        </w:r>
      </w:hyperlink>
    </w:p>
    <w:p w14:paraId="47E6E45E" w14:textId="47B84692" w:rsidR="003D0DC1" w:rsidRPr="003D0DC1" w:rsidRDefault="00AD1A5B">
      <w:pPr>
        <w:pStyle w:val="TableofFigures"/>
        <w:rPr>
          <w:rFonts w:asciiTheme="minorHAnsi" w:hAnsiTheme="minorHAnsi" w:cstheme="minorBidi"/>
          <w:b w:val="0"/>
          <w:bCs w:val="0"/>
          <w:sz w:val="22"/>
        </w:rPr>
      </w:pPr>
      <w:hyperlink r:id="rId12" w:anchor="_Toc67260384" w:history="1">
        <w:r w:rsidR="003D0DC1" w:rsidRPr="003D0DC1">
          <w:rPr>
            <w:rStyle w:val="Hyperlink"/>
            <w:b w:val="0"/>
            <w:bCs w:val="0"/>
          </w:rPr>
          <w:t>Figure 4: Architecture Diagram</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4 \h </w:instrText>
        </w:r>
        <w:r w:rsidR="003D0DC1" w:rsidRPr="003D0DC1">
          <w:rPr>
            <w:b w:val="0"/>
            <w:bCs w:val="0"/>
            <w:webHidden/>
          </w:rPr>
        </w:r>
        <w:r w:rsidR="003D0DC1" w:rsidRPr="003D0DC1">
          <w:rPr>
            <w:b w:val="0"/>
            <w:bCs w:val="0"/>
            <w:webHidden/>
          </w:rPr>
          <w:fldChar w:fldCharType="separate"/>
        </w:r>
        <w:r w:rsidR="00F56D53">
          <w:rPr>
            <w:b w:val="0"/>
            <w:bCs w:val="0"/>
            <w:webHidden/>
          </w:rPr>
          <w:t>25</w:t>
        </w:r>
        <w:r w:rsidR="003D0DC1" w:rsidRPr="003D0DC1">
          <w:rPr>
            <w:b w:val="0"/>
            <w:bCs w:val="0"/>
            <w:webHidden/>
          </w:rPr>
          <w:fldChar w:fldCharType="end"/>
        </w:r>
      </w:hyperlink>
    </w:p>
    <w:p w14:paraId="7FD3BA3E" w14:textId="33801484" w:rsidR="003D0DC1" w:rsidRPr="003D0DC1" w:rsidRDefault="00AD1A5B">
      <w:pPr>
        <w:pStyle w:val="TableofFigures"/>
        <w:rPr>
          <w:rFonts w:asciiTheme="minorHAnsi" w:hAnsiTheme="minorHAnsi" w:cstheme="minorBidi"/>
          <w:b w:val="0"/>
          <w:bCs w:val="0"/>
          <w:sz w:val="22"/>
        </w:rPr>
      </w:pPr>
      <w:hyperlink r:id="rId13" w:anchor="_Toc67260385" w:history="1">
        <w:r w:rsidR="003D0DC1" w:rsidRPr="003D0DC1">
          <w:rPr>
            <w:rStyle w:val="Hyperlink"/>
            <w:b w:val="0"/>
            <w:bCs w:val="0"/>
          </w:rPr>
          <w:t>Figure 5: Class Diagram</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5 \h </w:instrText>
        </w:r>
        <w:r w:rsidR="003D0DC1" w:rsidRPr="003D0DC1">
          <w:rPr>
            <w:b w:val="0"/>
            <w:bCs w:val="0"/>
            <w:webHidden/>
          </w:rPr>
        </w:r>
        <w:r w:rsidR="003D0DC1" w:rsidRPr="003D0DC1">
          <w:rPr>
            <w:b w:val="0"/>
            <w:bCs w:val="0"/>
            <w:webHidden/>
          </w:rPr>
          <w:fldChar w:fldCharType="separate"/>
        </w:r>
        <w:r w:rsidR="00F56D53">
          <w:rPr>
            <w:b w:val="0"/>
            <w:bCs w:val="0"/>
            <w:webHidden/>
          </w:rPr>
          <w:t>27</w:t>
        </w:r>
        <w:r w:rsidR="003D0DC1" w:rsidRPr="003D0DC1">
          <w:rPr>
            <w:b w:val="0"/>
            <w:bCs w:val="0"/>
            <w:webHidden/>
          </w:rPr>
          <w:fldChar w:fldCharType="end"/>
        </w:r>
      </w:hyperlink>
    </w:p>
    <w:p w14:paraId="789CE364" w14:textId="35C14B21" w:rsidR="003D0DC1" w:rsidRPr="003D0DC1" w:rsidRDefault="00AD1A5B">
      <w:pPr>
        <w:pStyle w:val="TableofFigures"/>
        <w:rPr>
          <w:rFonts w:asciiTheme="minorHAnsi" w:hAnsiTheme="minorHAnsi" w:cstheme="minorBidi"/>
          <w:b w:val="0"/>
          <w:bCs w:val="0"/>
          <w:sz w:val="22"/>
        </w:rPr>
      </w:pPr>
      <w:hyperlink r:id="rId14" w:anchor="_Toc67260386" w:history="1">
        <w:r w:rsidR="003D0DC1" w:rsidRPr="003D0DC1">
          <w:rPr>
            <w:rStyle w:val="Hyperlink"/>
            <w:b w:val="0"/>
            <w:bCs w:val="0"/>
          </w:rPr>
          <w:t>Figure 6: Sequence Diagram (User)</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6 \h </w:instrText>
        </w:r>
        <w:r w:rsidR="003D0DC1" w:rsidRPr="003D0DC1">
          <w:rPr>
            <w:b w:val="0"/>
            <w:bCs w:val="0"/>
            <w:webHidden/>
          </w:rPr>
        </w:r>
        <w:r w:rsidR="003D0DC1" w:rsidRPr="003D0DC1">
          <w:rPr>
            <w:b w:val="0"/>
            <w:bCs w:val="0"/>
            <w:webHidden/>
          </w:rPr>
          <w:fldChar w:fldCharType="separate"/>
        </w:r>
        <w:r w:rsidR="00F56D53">
          <w:rPr>
            <w:b w:val="0"/>
            <w:bCs w:val="0"/>
            <w:webHidden/>
          </w:rPr>
          <w:t>28</w:t>
        </w:r>
        <w:r w:rsidR="003D0DC1" w:rsidRPr="003D0DC1">
          <w:rPr>
            <w:b w:val="0"/>
            <w:bCs w:val="0"/>
            <w:webHidden/>
          </w:rPr>
          <w:fldChar w:fldCharType="end"/>
        </w:r>
      </w:hyperlink>
    </w:p>
    <w:p w14:paraId="35CC71BC" w14:textId="71F6C38C" w:rsidR="003D0DC1" w:rsidRPr="003D0DC1" w:rsidRDefault="00AD1A5B">
      <w:pPr>
        <w:pStyle w:val="TableofFigures"/>
        <w:rPr>
          <w:rFonts w:asciiTheme="minorHAnsi" w:hAnsiTheme="minorHAnsi" w:cstheme="minorBidi"/>
          <w:b w:val="0"/>
          <w:bCs w:val="0"/>
          <w:sz w:val="22"/>
        </w:rPr>
      </w:pPr>
      <w:hyperlink r:id="rId15" w:anchor="_Toc67260387" w:history="1">
        <w:r w:rsidR="003D0DC1" w:rsidRPr="003D0DC1">
          <w:rPr>
            <w:rStyle w:val="Hyperlink"/>
            <w:b w:val="0"/>
            <w:bCs w:val="0"/>
          </w:rPr>
          <w:t>Figure 7:Sequence Diagram (Manager)</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7 \h </w:instrText>
        </w:r>
        <w:r w:rsidR="003D0DC1" w:rsidRPr="003D0DC1">
          <w:rPr>
            <w:b w:val="0"/>
            <w:bCs w:val="0"/>
            <w:webHidden/>
          </w:rPr>
        </w:r>
        <w:r w:rsidR="003D0DC1" w:rsidRPr="003D0DC1">
          <w:rPr>
            <w:b w:val="0"/>
            <w:bCs w:val="0"/>
            <w:webHidden/>
          </w:rPr>
          <w:fldChar w:fldCharType="separate"/>
        </w:r>
        <w:r w:rsidR="00F56D53">
          <w:rPr>
            <w:b w:val="0"/>
            <w:bCs w:val="0"/>
            <w:webHidden/>
          </w:rPr>
          <w:t>29</w:t>
        </w:r>
        <w:r w:rsidR="003D0DC1" w:rsidRPr="003D0DC1">
          <w:rPr>
            <w:b w:val="0"/>
            <w:bCs w:val="0"/>
            <w:webHidden/>
          </w:rPr>
          <w:fldChar w:fldCharType="end"/>
        </w:r>
      </w:hyperlink>
    </w:p>
    <w:p w14:paraId="7F33FD41" w14:textId="2770C0C9" w:rsidR="003D0DC1" w:rsidRPr="003D0DC1" w:rsidRDefault="00AD1A5B">
      <w:pPr>
        <w:pStyle w:val="TableofFigures"/>
        <w:rPr>
          <w:rFonts w:asciiTheme="minorHAnsi" w:hAnsiTheme="minorHAnsi" w:cstheme="minorBidi"/>
          <w:b w:val="0"/>
          <w:bCs w:val="0"/>
          <w:sz w:val="22"/>
        </w:rPr>
      </w:pPr>
      <w:hyperlink r:id="rId16" w:anchor="_Toc67260388" w:history="1">
        <w:r w:rsidR="003D0DC1" w:rsidRPr="003D0DC1">
          <w:rPr>
            <w:rStyle w:val="Hyperlink"/>
            <w:b w:val="0"/>
            <w:bCs w:val="0"/>
          </w:rPr>
          <w:t>Figure 8: Sequence Diagram (Admin)</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8 \h </w:instrText>
        </w:r>
        <w:r w:rsidR="003D0DC1" w:rsidRPr="003D0DC1">
          <w:rPr>
            <w:b w:val="0"/>
            <w:bCs w:val="0"/>
            <w:webHidden/>
          </w:rPr>
        </w:r>
        <w:r w:rsidR="003D0DC1" w:rsidRPr="003D0DC1">
          <w:rPr>
            <w:b w:val="0"/>
            <w:bCs w:val="0"/>
            <w:webHidden/>
          </w:rPr>
          <w:fldChar w:fldCharType="separate"/>
        </w:r>
        <w:r w:rsidR="00F56D53">
          <w:rPr>
            <w:b w:val="0"/>
            <w:bCs w:val="0"/>
            <w:webHidden/>
          </w:rPr>
          <w:t>30</w:t>
        </w:r>
        <w:r w:rsidR="003D0DC1" w:rsidRPr="003D0DC1">
          <w:rPr>
            <w:b w:val="0"/>
            <w:bCs w:val="0"/>
            <w:webHidden/>
          </w:rPr>
          <w:fldChar w:fldCharType="end"/>
        </w:r>
      </w:hyperlink>
    </w:p>
    <w:p w14:paraId="08879D27" w14:textId="4D262105" w:rsidR="003D0DC1" w:rsidRPr="003D0DC1" w:rsidRDefault="00AD1A5B">
      <w:pPr>
        <w:pStyle w:val="TableofFigures"/>
        <w:rPr>
          <w:rFonts w:asciiTheme="minorHAnsi" w:hAnsiTheme="minorHAnsi" w:cstheme="minorBidi"/>
          <w:b w:val="0"/>
          <w:bCs w:val="0"/>
          <w:sz w:val="22"/>
        </w:rPr>
      </w:pPr>
      <w:hyperlink r:id="rId17" w:anchor="_Toc67260389" w:history="1">
        <w:r w:rsidR="003D0DC1" w:rsidRPr="003D0DC1">
          <w:rPr>
            <w:rStyle w:val="Hyperlink"/>
            <w:b w:val="0"/>
            <w:bCs w:val="0"/>
          </w:rPr>
          <w:t>Figure 9: Activity Diagram (User)</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89 \h </w:instrText>
        </w:r>
        <w:r w:rsidR="003D0DC1" w:rsidRPr="003D0DC1">
          <w:rPr>
            <w:b w:val="0"/>
            <w:bCs w:val="0"/>
            <w:webHidden/>
          </w:rPr>
        </w:r>
        <w:r w:rsidR="003D0DC1" w:rsidRPr="003D0DC1">
          <w:rPr>
            <w:b w:val="0"/>
            <w:bCs w:val="0"/>
            <w:webHidden/>
          </w:rPr>
          <w:fldChar w:fldCharType="separate"/>
        </w:r>
        <w:r w:rsidR="00F56D53">
          <w:rPr>
            <w:b w:val="0"/>
            <w:bCs w:val="0"/>
            <w:webHidden/>
          </w:rPr>
          <w:t>31</w:t>
        </w:r>
        <w:r w:rsidR="003D0DC1" w:rsidRPr="003D0DC1">
          <w:rPr>
            <w:b w:val="0"/>
            <w:bCs w:val="0"/>
            <w:webHidden/>
          </w:rPr>
          <w:fldChar w:fldCharType="end"/>
        </w:r>
      </w:hyperlink>
    </w:p>
    <w:p w14:paraId="55A4A26E" w14:textId="4CA096A0" w:rsidR="003D0DC1" w:rsidRPr="003D0DC1" w:rsidRDefault="00AD1A5B">
      <w:pPr>
        <w:pStyle w:val="TableofFigures"/>
        <w:rPr>
          <w:rFonts w:asciiTheme="minorHAnsi" w:hAnsiTheme="minorHAnsi" w:cstheme="minorBidi"/>
          <w:b w:val="0"/>
          <w:bCs w:val="0"/>
          <w:sz w:val="22"/>
        </w:rPr>
      </w:pPr>
      <w:hyperlink r:id="rId18" w:anchor="_Toc67260390" w:history="1">
        <w:r w:rsidR="003D0DC1" w:rsidRPr="003D0DC1">
          <w:rPr>
            <w:rStyle w:val="Hyperlink"/>
            <w:b w:val="0"/>
            <w:bCs w:val="0"/>
          </w:rPr>
          <w:t>Figure 10: Activity Diagram (Manager)</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0 \h </w:instrText>
        </w:r>
        <w:r w:rsidR="003D0DC1" w:rsidRPr="003D0DC1">
          <w:rPr>
            <w:b w:val="0"/>
            <w:bCs w:val="0"/>
            <w:webHidden/>
          </w:rPr>
        </w:r>
        <w:r w:rsidR="003D0DC1" w:rsidRPr="003D0DC1">
          <w:rPr>
            <w:b w:val="0"/>
            <w:bCs w:val="0"/>
            <w:webHidden/>
          </w:rPr>
          <w:fldChar w:fldCharType="separate"/>
        </w:r>
        <w:r w:rsidR="00F56D53">
          <w:rPr>
            <w:b w:val="0"/>
            <w:bCs w:val="0"/>
            <w:webHidden/>
          </w:rPr>
          <w:t>32</w:t>
        </w:r>
        <w:r w:rsidR="003D0DC1" w:rsidRPr="003D0DC1">
          <w:rPr>
            <w:b w:val="0"/>
            <w:bCs w:val="0"/>
            <w:webHidden/>
          </w:rPr>
          <w:fldChar w:fldCharType="end"/>
        </w:r>
      </w:hyperlink>
    </w:p>
    <w:p w14:paraId="27F837D2" w14:textId="115F266A" w:rsidR="003D0DC1" w:rsidRPr="003D0DC1" w:rsidRDefault="00AD1A5B">
      <w:pPr>
        <w:pStyle w:val="TableofFigures"/>
        <w:rPr>
          <w:rFonts w:asciiTheme="minorHAnsi" w:hAnsiTheme="minorHAnsi" w:cstheme="minorBidi"/>
          <w:b w:val="0"/>
          <w:bCs w:val="0"/>
          <w:sz w:val="22"/>
        </w:rPr>
      </w:pPr>
      <w:hyperlink r:id="rId19" w:anchor="_Toc67260391" w:history="1">
        <w:r w:rsidR="003D0DC1" w:rsidRPr="003D0DC1">
          <w:rPr>
            <w:rStyle w:val="Hyperlink"/>
            <w:b w:val="0"/>
            <w:bCs w:val="0"/>
          </w:rPr>
          <w:t>Figure 11: Data Flow Diagram</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1 \h </w:instrText>
        </w:r>
        <w:r w:rsidR="003D0DC1" w:rsidRPr="003D0DC1">
          <w:rPr>
            <w:b w:val="0"/>
            <w:bCs w:val="0"/>
            <w:webHidden/>
          </w:rPr>
        </w:r>
        <w:r w:rsidR="003D0DC1" w:rsidRPr="003D0DC1">
          <w:rPr>
            <w:b w:val="0"/>
            <w:bCs w:val="0"/>
            <w:webHidden/>
          </w:rPr>
          <w:fldChar w:fldCharType="separate"/>
        </w:r>
        <w:r w:rsidR="00F56D53">
          <w:rPr>
            <w:b w:val="0"/>
            <w:bCs w:val="0"/>
            <w:webHidden/>
          </w:rPr>
          <w:t>33</w:t>
        </w:r>
        <w:r w:rsidR="003D0DC1" w:rsidRPr="003D0DC1">
          <w:rPr>
            <w:b w:val="0"/>
            <w:bCs w:val="0"/>
            <w:webHidden/>
          </w:rPr>
          <w:fldChar w:fldCharType="end"/>
        </w:r>
      </w:hyperlink>
    </w:p>
    <w:p w14:paraId="78822F4E" w14:textId="714A1723" w:rsidR="003D0DC1" w:rsidRPr="003D0DC1" w:rsidRDefault="00AD1A5B">
      <w:pPr>
        <w:pStyle w:val="TableofFigures"/>
        <w:rPr>
          <w:rFonts w:asciiTheme="minorHAnsi" w:hAnsiTheme="minorHAnsi" w:cstheme="minorBidi"/>
          <w:b w:val="0"/>
          <w:bCs w:val="0"/>
          <w:sz w:val="22"/>
        </w:rPr>
      </w:pPr>
      <w:hyperlink r:id="rId20" w:anchor="_Toc67260392" w:history="1">
        <w:r w:rsidR="003D0DC1" w:rsidRPr="003D0DC1">
          <w:rPr>
            <w:rStyle w:val="Hyperlink"/>
            <w:b w:val="0"/>
            <w:bCs w:val="0"/>
          </w:rPr>
          <w:t>Figure 12: Splash Screen</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2 \h </w:instrText>
        </w:r>
        <w:r w:rsidR="003D0DC1" w:rsidRPr="003D0DC1">
          <w:rPr>
            <w:b w:val="0"/>
            <w:bCs w:val="0"/>
            <w:webHidden/>
          </w:rPr>
        </w:r>
        <w:r w:rsidR="003D0DC1" w:rsidRPr="003D0DC1">
          <w:rPr>
            <w:b w:val="0"/>
            <w:bCs w:val="0"/>
            <w:webHidden/>
          </w:rPr>
          <w:fldChar w:fldCharType="separate"/>
        </w:r>
        <w:r w:rsidR="00F56D53">
          <w:rPr>
            <w:b w:val="0"/>
            <w:bCs w:val="0"/>
            <w:webHidden/>
          </w:rPr>
          <w:t>36</w:t>
        </w:r>
        <w:r w:rsidR="003D0DC1" w:rsidRPr="003D0DC1">
          <w:rPr>
            <w:b w:val="0"/>
            <w:bCs w:val="0"/>
            <w:webHidden/>
          </w:rPr>
          <w:fldChar w:fldCharType="end"/>
        </w:r>
      </w:hyperlink>
    </w:p>
    <w:p w14:paraId="355DB022" w14:textId="722C2092" w:rsidR="003D0DC1" w:rsidRPr="003D0DC1" w:rsidRDefault="00AD1A5B">
      <w:pPr>
        <w:pStyle w:val="TableofFigures"/>
        <w:rPr>
          <w:rFonts w:asciiTheme="minorHAnsi" w:hAnsiTheme="minorHAnsi" w:cstheme="minorBidi"/>
          <w:b w:val="0"/>
          <w:bCs w:val="0"/>
          <w:sz w:val="22"/>
        </w:rPr>
      </w:pPr>
      <w:hyperlink r:id="rId21" w:anchor="_Toc67260393" w:history="1">
        <w:r w:rsidR="003D0DC1" w:rsidRPr="003D0DC1">
          <w:rPr>
            <w:rStyle w:val="Hyperlink"/>
            <w:b w:val="0"/>
            <w:bCs w:val="0"/>
          </w:rPr>
          <w:t>Figure 13:Home Screen</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3 \h </w:instrText>
        </w:r>
        <w:r w:rsidR="003D0DC1" w:rsidRPr="003D0DC1">
          <w:rPr>
            <w:b w:val="0"/>
            <w:bCs w:val="0"/>
            <w:webHidden/>
          </w:rPr>
        </w:r>
        <w:r w:rsidR="003D0DC1" w:rsidRPr="003D0DC1">
          <w:rPr>
            <w:b w:val="0"/>
            <w:bCs w:val="0"/>
            <w:webHidden/>
          </w:rPr>
          <w:fldChar w:fldCharType="separate"/>
        </w:r>
        <w:r w:rsidR="00F56D53">
          <w:rPr>
            <w:b w:val="0"/>
            <w:bCs w:val="0"/>
            <w:webHidden/>
          </w:rPr>
          <w:t>36</w:t>
        </w:r>
        <w:r w:rsidR="003D0DC1" w:rsidRPr="003D0DC1">
          <w:rPr>
            <w:b w:val="0"/>
            <w:bCs w:val="0"/>
            <w:webHidden/>
          </w:rPr>
          <w:fldChar w:fldCharType="end"/>
        </w:r>
      </w:hyperlink>
    </w:p>
    <w:p w14:paraId="663AD84C" w14:textId="3A872F34" w:rsidR="003D0DC1" w:rsidRPr="003D0DC1" w:rsidRDefault="00AD1A5B">
      <w:pPr>
        <w:pStyle w:val="TableofFigures"/>
        <w:rPr>
          <w:rFonts w:asciiTheme="minorHAnsi" w:hAnsiTheme="minorHAnsi" w:cstheme="minorBidi"/>
          <w:b w:val="0"/>
          <w:bCs w:val="0"/>
          <w:sz w:val="22"/>
        </w:rPr>
      </w:pPr>
      <w:hyperlink r:id="rId22" w:anchor="_Toc67260394" w:history="1">
        <w:r w:rsidR="003D0DC1" w:rsidRPr="003D0DC1">
          <w:rPr>
            <w:rStyle w:val="Hyperlink"/>
            <w:b w:val="0"/>
            <w:bCs w:val="0"/>
          </w:rPr>
          <w:t>Figure 14: Sign Up</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4 \h </w:instrText>
        </w:r>
        <w:r w:rsidR="003D0DC1" w:rsidRPr="003D0DC1">
          <w:rPr>
            <w:b w:val="0"/>
            <w:bCs w:val="0"/>
            <w:webHidden/>
          </w:rPr>
        </w:r>
        <w:r w:rsidR="003D0DC1" w:rsidRPr="003D0DC1">
          <w:rPr>
            <w:b w:val="0"/>
            <w:bCs w:val="0"/>
            <w:webHidden/>
          </w:rPr>
          <w:fldChar w:fldCharType="separate"/>
        </w:r>
        <w:r w:rsidR="00F56D53">
          <w:rPr>
            <w:b w:val="0"/>
            <w:bCs w:val="0"/>
            <w:webHidden/>
          </w:rPr>
          <w:t>37</w:t>
        </w:r>
        <w:r w:rsidR="003D0DC1" w:rsidRPr="003D0DC1">
          <w:rPr>
            <w:b w:val="0"/>
            <w:bCs w:val="0"/>
            <w:webHidden/>
          </w:rPr>
          <w:fldChar w:fldCharType="end"/>
        </w:r>
      </w:hyperlink>
    </w:p>
    <w:p w14:paraId="7A88D48A" w14:textId="52001353" w:rsidR="003D0DC1" w:rsidRPr="003D0DC1" w:rsidRDefault="00AD1A5B">
      <w:pPr>
        <w:pStyle w:val="TableofFigures"/>
        <w:rPr>
          <w:rFonts w:asciiTheme="minorHAnsi" w:hAnsiTheme="minorHAnsi" w:cstheme="minorBidi"/>
          <w:b w:val="0"/>
          <w:bCs w:val="0"/>
          <w:sz w:val="22"/>
        </w:rPr>
      </w:pPr>
      <w:hyperlink r:id="rId23" w:anchor="_Toc67260395" w:history="1">
        <w:r w:rsidR="003D0DC1" w:rsidRPr="003D0DC1">
          <w:rPr>
            <w:rStyle w:val="Hyperlink"/>
            <w:b w:val="0"/>
            <w:bCs w:val="0"/>
          </w:rPr>
          <w:t>Figure 15: Sign in</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5 \h </w:instrText>
        </w:r>
        <w:r w:rsidR="003D0DC1" w:rsidRPr="003D0DC1">
          <w:rPr>
            <w:b w:val="0"/>
            <w:bCs w:val="0"/>
            <w:webHidden/>
          </w:rPr>
        </w:r>
        <w:r w:rsidR="003D0DC1" w:rsidRPr="003D0DC1">
          <w:rPr>
            <w:b w:val="0"/>
            <w:bCs w:val="0"/>
            <w:webHidden/>
          </w:rPr>
          <w:fldChar w:fldCharType="separate"/>
        </w:r>
        <w:r w:rsidR="00F56D53">
          <w:rPr>
            <w:b w:val="0"/>
            <w:bCs w:val="0"/>
            <w:webHidden/>
          </w:rPr>
          <w:t>37</w:t>
        </w:r>
        <w:r w:rsidR="003D0DC1" w:rsidRPr="003D0DC1">
          <w:rPr>
            <w:b w:val="0"/>
            <w:bCs w:val="0"/>
            <w:webHidden/>
          </w:rPr>
          <w:fldChar w:fldCharType="end"/>
        </w:r>
      </w:hyperlink>
    </w:p>
    <w:p w14:paraId="6E4EB8C7" w14:textId="524586D3" w:rsidR="003D0DC1" w:rsidRPr="003D0DC1" w:rsidRDefault="00AD1A5B">
      <w:pPr>
        <w:pStyle w:val="TableofFigures"/>
        <w:rPr>
          <w:rFonts w:asciiTheme="minorHAnsi" w:hAnsiTheme="minorHAnsi" w:cstheme="minorBidi"/>
          <w:b w:val="0"/>
          <w:bCs w:val="0"/>
          <w:sz w:val="22"/>
        </w:rPr>
      </w:pPr>
      <w:hyperlink r:id="rId24" w:anchor="_Toc67260396" w:history="1">
        <w:r w:rsidR="003D0DC1" w:rsidRPr="003D0DC1">
          <w:rPr>
            <w:rStyle w:val="Hyperlink"/>
            <w:b w:val="0"/>
            <w:bCs w:val="0"/>
          </w:rPr>
          <w:t>Figure 16: Add Venue</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6 \h </w:instrText>
        </w:r>
        <w:r w:rsidR="003D0DC1" w:rsidRPr="003D0DC1">
          <w:rPr>
            <w:b w:val="0"/>
            <w:bCs w:val="0"/>
            <w:webHidden/>
          </w:rPr>
        </w:r>
        <w:r w:rsidR="003D0DC1" w:rsidRPr="003D0DC1">
          <w:rPr>
            <w:b w:val="0"/>
            <w:bCs w:val="0"/>
            <w:webHidden/>
          </w:rPr>
          <w:fldChar w:fldCharType="separate"/>
        </w:r>
        <w:r w:rsidR="00F56D53">
          <w:rPr>
            <w:b w:val="0"/>
            <w:bCs w:val="0"/>
            <w:webHidden/>
          </w:rPr>
          <w:t>38</w:t>
        </w:r>
        <w:r w:rsidR="003D0DC1" w:rsidRPr="003D0DC1">
          <w:rPr>
            <w:b w:val="0"/>
            <w:bCs w:val="0"/>
            <w:webHidden/>
          </w:rPr>
          <w:fldChar w:fldCharType="end"/>
        </w:r>
      </w:hyperlink>
    </w:p>
    <w:p w14:paraId="5D1393DE" w14:textId="792B91FF" w:rsidR="003D0DC1" w:rsidRPr="003D0DC1" w:rsidRDefault="00AD1A5B">
      <w:pPr>
        <w:pStyle w:val="TableofFigures"/>
        <w:rPr>
          <w:rFonts w:asciiTheme="minorHAnsi" w:hAnsiTheme="minorHAnsi" w:cstheme="minorBidi"/>
          <w:b w:val="0"/>
          <w:bCs w:val="0"/>
          <w:sz w:val="22"/>
        </w:rPr>
      </w:pPr>
      <w:hyperlink r:id="rId25" w:anchor="_Toc67260397" w:history="1">
        <w:r w:rsidR="003D0DC1" w:rsidRPr="003D0DC1">
          <w:rPr>
            <w:rStyle w:val="Hyperlink"/>
            <w:b w:val="0"/>
            <w:bCs w:val="0"/>
          </w:rPr>
          <w:t>Figure 17:Manage essentials</w:t>
        </w:r>
        <w:r w:rsidR="003D0DC1" w:rsidRPr="003D0DC1">
          <w:rPr>
            <w:b w:val="0"/>
            <w:bCs w:val="0"/>
            <w:webHidden/>
          </w:rPr>
          <w:tab/>
        </w:r>
        <w:r w:rsidR="003D0DC1" w:rsidRPr="003D0DC1">
          <w:rPr>
            <w:b w:val="0"/>
            <w:bCs w:val="0"/>
            <w:webHidden/>
          </w:rPr>
          <w:fldChar w:fldCharType="begin"/>
        </w:r>
        <w:r w:rsidR="003D0DC1" w:rsidRPr="003D0DC1">
          <w:rPr>
            <w:b w:val="0"/>
            <w:bCs w:val="0"/>
            <w:webHidden/>
          </w:rPr>
          <w:instrText xml:space="preserve"> PAGEREF _Toc67260397 \h </w:instrText>
        </w:r>
        <w:r w:rsidR="003D0DC1" w:rsidRPr="003D0DC1">
          <w:rPr>
            <w:b w:val="0"/>
            <w:bCs w:val="0"/>
            <w:webHidden/>
          </w:rPr>
        </w:r>
        <w:r w:rsidR="003D0DC1" w:rsidRPr="003D0DC1">
          <w:rPr>
            <w:b w:val="0"/>
            <w:bCs w:val="0"/>
            <w:webHidden/>
          </w:rPr>
          <w:fldChar w:fldCharType="separate"/>
        </w:r>
        <w:r w:rsidR="00F56D53">
          <w:rPr>
            <w:b w:val="0"/>
            <w:bCs w:val="0"/>
            <w:webHidden/>
          </w:rPr>
          <w:t>38</w:t>
        </w:r>
        <w:r w:rsidR="003D0DC1" w:rsidRPr="003D0DC1">
          <w:rPr>
            <w:b w:val="0"/>
            <w:bCs w:val="0"/>
            <w:webHidden/>
          </w:rPr>
          <w:fldChar w:fldCharType="end"/>
        </w:r>
      </w:hyperlink>
    </w:p>
    <w:p w14:paraId="1A0D6285" w14:textId="30069BF4" w:rsidR="00E40318" w:rsidRPr="00DF1358" w:rsidRDefault="00E40318" w:rsidP="00E40318">
      <w:pPr>
        <w:rPr>
          <w:i/>
          <w:iCs/>
        </w:rPr>
      </w:pPr>
      <w:r w:rsidRPr="00786F2C">
        <w:fldChar w:fldCharType="end"/>
      </w:r>
    </w:p>
    <w:p w14:paraId="0E894D41" w14:textId="77777777" w:rsidR="00E40318" w:rsidRDefault="00E40318" w:rsidP="00E40318"/>
    <w:p w14:paraId="44656E49" w14:textId="77777777" w:rsidR="00E40318" w:rsidRDefault="00E40318" w:rsidP="00E40318"/>
    <w:p w14:paraId="0244BECA" w14:textId="77777777" w:rsidR="00E40318" w:rsidRDefault="00E40318" w:rsidP="00E40318"/>
    <w:p w14:paraId="2257FDD0" w14:textId="77777777" w:rsidR="00E40318" w:rsidRDefault="00E40318" w:rsidP="00E40318"/>
    <w:p w14:paraId="24B0D169" w14:textId="77777777" w:rsidR="00E40318" w:rsidRDefault="00E40318" w:rsidP="00E40318"/>
    <w:p w14:paraId="2E5E6025" w14:textId="77777777" w:rsidR="00E40318" w:rsidRDefault="00E40318" w:rsidP="00E40318"/>
    <w:p w14:paraId="759B2B5A" w14:textId="77777777" w:rsidR="00E40318" w:rsidRDefault="00E40318" w:rsidP="00E40318"/>
    <w:p w14:paraId="49EDABD3" w14:textId="77777777" w:rsidR="00244A74" w:rsidRDefault="00244A74" w:rsidP="00E40318">
      <w:pPr>
        <w:sectPr w:rsidR="00244A74" w:rsidSect="00D044A1">
          <w:footerReference w:type="default" r:id="rId26"/>
          <w:pgSz w:w="12240" w:h="15840"/>
          <w:pgMar w:top="1440" w:right="1440" w:bottom="1440" w:left="2016" w:header="720" w:footer="720" w:gutter="0"/>
          <w:pgNumType w:fmt="lowerRoman"/>
          <w:cols w:space="720"/>
          <w:titlePg/>
          <w:docGrid w:linePitch="360"/>
        </w:sectPr>
      </w:pPr>
    </w:p>
    <w:p w14:paraId="54A676B4" w14:textId="77777777" w:rsidR="00E40318" w:rsidRDefault="00E40318" w:rsidP="00E40318"/>
    <w:p w14:paraId="1124C6D0" w14:textId="77777777" w:rsidR="00E40318" w:rsidRDefault="00E40318" w:rsidP="00E40318"/>
    <w:p w14:paraId="4AEBD0DC" w14:textId="77777777" w:rsidR="00E40318" w:rsidRDefault="00E40318" w:rsidP="00E40318"/>
    <w:p w14:paraId="1032EE73" w14:textId="77777777" w:rsidR="002A7DF8" w:rsidRDefault="002A7DF8" w:rsidP="00BD6581">
      <w:bookmarkStart w:id="1" w:name="_Toc42861344"/>
    </w:p>
    <w:p w14:paraId="4C6AC608" w14:textId="77777777" w:rsidR="002A7DF8" w:rsidRDefault="002A7DF8" w:rsidP="00BD6581"/>
    <w:p w14:paraId="141A9709" w14:textId="77777777" w:rsidR="002A7DF8" w:rsidRDefault="002A7DF8" w:rsidP="00BD6581"/>
    <w:p w14:paraId="18647C31" w14:textId="077CF465" w:rsidR="002A7DF8" w:rsidRDefault="002A7DF8" w:rsidP="00BD6581"/>
    <w:p w14:paraId="5FB87C7D" w14:textId="438CB149" w:rsidR="00BD6581" w:rsidRDefault="00BD6581" w:rsidP="00BD6581"/>
    <w:p w14:paraId="077A0A40" w14:textId="1D720893" w:rsidR="00BD6581" w:rsidRDefault="00BD6581" w:rsidP="00BD6581"/>
    <w:p w14:paraId="3ABFA8B9" w14:textId="77777777" w:rsidR="003D0DC1" w:rsidRDefault="003D0DC1" w:rsidP="00BD6581"/>
    <w:p w14:paraId="2F716D3E" w14:textId="77777777" w:rsidR="00BD6581" w:rsidRDefault="00BD6581" w:rsidP="00BD6581"/>
    <w:p w14:paraId="58048F9E" w14:textId="77777777" w:rsidR="00BD6581" w:rsidRDefault="002A7DF8" w:rsidP="00BD6581">
      <w:pPr>
        <w:pStyle w:val="28ptBold"/>
      </w:pPr>
      <w:r w:rsidRPr="00BD6581">
        <w:t>CHAPTER NO: 01</w:t>
      </w:r>
    </w:p>
    <w:p w14:paraId="12EF1513" w14:textId="2C6C7656" w:rsidR="00C53687" w:rsidRDefault="00BD6581" w:rsidP="00BD6581">
      <w:pPr>
        <w:pStyle w:val="28ptBold"/>
      </w:pPr>
      <w:r>
        <w:t>I</w:t>
      </w:r>
      <w:r w:rsidR="002A7DF8">
        <w:t>NTRODUCTION</w:t>
      </w:r>
    </w:p>
    <w:p w14:paraId="0D868818" w14:textId="24E26A77" w:rsidR="00BD6581" w:rsidRDefault="00BD6581">
      <w:pPr>
        <w:spacing w:after="160" w:line="259" w:lineRule="auto"/>
        <w:jc w:val="left"/>
        <w:rPr>
          <w:rFonts w:eastAsiaTheme="majorEastAsia" w:cstheme="majorBidi"/>
          <w:b/>
          <w:spacing w:val="-10"/>
          <w:kern w:val="28"/>
          <w:sz w:val="56"/>
          <w:szCs w:val="56"/>
        </w:rPr>
      </w:pPr>
      <w:r>
        <w:br w:type="page"/>
      </w:r>
    </w:p>
    <w:p w14:paraId="189528B9" w14:textId="42067A16" w:rsidR="00E814A2" w:rsidRPr="00BD6581" w:rsidRDefault="00E814A2" w:rsidP="00C5300F">
      <w:pPr>
        <w:pStyle w:val="Heading1"/>
      </w:pPr>
      <w:bookmarkStart w:id="2" w:name="_Toc67529199"/>
      <w:r w:rsidRPr="00BD6581">
        <w:lastRenderedPageBreak/>
        <w:t>Introduction</w:t>
      </w:r>
      <w:bookmarkEnd w:id="1"/>
      <w:bookmarkEnd w:id="2"/>
    </w:p>
    <w:p w14:paraId="2E1B8587" w14:textId="315C014E" w:rsidR="004303D5" w:rsidRPr="00055DC3" w:rsidRDefault="008D2244" w:rsidP="003948FE">
      <w:r w:rsidRPr="008542B9">
        <w:t xml:space="preserve">We all know that every business is going to shifted on online platforms people like to deal with any person or company about anything or any product by just sitting at their home. Many people want to book the venue and other essentials will less or no effort these days, but people have to visit different banquets and marquees individually and collect the quotations. Some people </w:t>
      </w:r>
      <w:r w:rsidR="00BA2BA3" w:rsidRPr="008542B9">
        <w:t>become</w:t>
      </w:r>
      <w:r w:rsidRPr="008542B9">
        <w:t xml:space="preserve"> much lazy that they delay the booking process because manually booking consumes too much time and effort involved. People don’t want to go out. People want easiness in their lives so we come up with the idea to ease the people and community. For the marriages and events, we must book marriage halls or marques or other lawn etc. and also need about all the essentials that are compulsory in the event like food, music band system, decoration, photography etc. so we designed a Place Booking application that provide all </w:t>
      </w:r>
      <w:r w:rsidR="00BA2BA3">
        <w:t>necessary</w:t>
      </w:r>
      <w:r w:rsidRPr="008542B9">
        <w:t xml:space="preserve"> services and our community will get benefit </w:t>
      </w:r>
      <w:r w:rsidR="00BA2BA3">
        <w:t>from</w:t>
      </w:r>
      <w:r w:rsidRPr="008542B9">
        <w:t xml:space="preserve"> it. The venue booking application provides user the searching facilities based on various factors. This android application will provide the functionality for searching wedding halls and marquees for the events. This application can be used to check the availability of venue on particular day, so we do not need to go and visit different places manually and just book our desired venue by sitting at home using our smartphone. User can compare two or more venues for his/her ease to get suggestions that which one is best for him/her. The system will give suggestions according to the budget and number of attendees. The user can also book other essentials for function like DJ (sound system), food, decoration etc. through this application. The application will save both the time and money of people to search for hall. Information of individual’s booking is stored in database. Owner of the venue can insert his details from his account, he can edit his information and update if needed. The user can book all the function’s essential without any effort. User can also give the feedback and rate about booking place that will help others to get views about that venue</w:t>
      </w:r>
      <w:r w:rsidR="006C54A3">
        <w:t>.</w:t>
      </w:r>
      <w:r w:rsidRPr="008D2244">
        <w:t xml:space="preserve"> </w:t>
      </w:r>
      <w:r w:rsidRPr="008542B9">
        <w:t xml:space="preserve">Through </w:t>
      </w:r>
      <w:r>
        <w:t>EVENTI</w:t>
      </w:r>
      <w:r w:rsidR="00BA2BA3">
        <w:t>V</w:t>
      </w:r>
      <w:r>
        <w:t>O</w:t>
      </w:r>
      <w:r w:rsidRPr="008542B9">
        <w:t xml:space="preserve"> application, the user can book all the function’s essential without any effort by sitting at home or any location. User can be able to compare different venues by using this application. The system will give suggestions according to the budget and number of people so user can view them according to his needs. The seller will be able to get more customers by creating </w:t>
      </w:r>
      <w:r w:rsidRPr="008542B9">
        <w:lastRenderedPageBreak/>
        <w:t>the venue’s profile and can add all details about venue on profile</w:t>
      </w:r>
      <w:r>
        <w:t>.</w:t>
      </w:r>
      <w:r w:rsidRPr="008D2244">
        <w:rPr>
          <w:sz w:val="23"/>
          <w:szCs w:val="23"/>
        </w:rPr>
        <w:t xml:space="preserve"> </w:t>
      </w:r>
      <w:r>
        <w:rPr>
          <w:sz w:val="23"/>
          <w:szCs w:val="23"/>
        </w:rPr>
        <w:t xml:space="preserve">It’s a great work for community without any boundary and can get complete access on food ordering, sitting capacity and all other arrangements on a single application. </w:t>
      </w:r>
      <w:r>
        <w:t xml:space="preserve"> </w:t>
      </w:r>
    </w:p>
    <w:p w14:paraId="776CC515" w14:textId="77777777" w:rsidR="00E814A2" w:rsidRDefault="00E814A2" w:rsidP="00AB0FD1">
      <w:pPr>
        <w:pStyle w:val="Heading2"/>
      </w:pPr>
      <w:bookmarkStart w:id="3" w:name="_Toc67529200"/>
      <w:r w:rsidRPr="00BD6581">
        <w:t>Relevance</w:t>
      </w:r>
      <w:r w:rsidRPr="00900569">
        <w:t xml:space="preserve"> to Course Modules</w:t>
      </w:r>
      <w:bookmarkEnd w:id="3"/>
    </w:p>
    <w:p w14:paraId="1D9180E0" w14:textId="38BD779A" w:rsidR="004303D5" w:rsidRDefault="00E814A2" w:rsidP="007F3400">
      <w:pPr>
        <w:rPr>
          <w:rFonts w:eastAsia="Arial"/>
        </w:rPr>
      </w:pPr>
      <w:r w:rsidRPr="00900569">
        <w:rPr>
          <w:rFonts w:eastAsia="Arial"/>
        </w:rPr>
        <w:t>We developed this system under the guidelines of some of these courses are as follows:</w:t>
      </w:r>
    </w:p>
    <w:p w14:paraId="08FEB833" w14:textId="60656C80" w:rsidR="00E814A2" w:rsidRDefault="00E814A2" w:rsidP="00557C7C">
      <w:pPr>
        <w:pStyle w:val="Heading3"/>
      </w:pPr>
      <w:bookmarkStart w:id="4" w:name="_Toc67529201"/>
      <w:r w:rsidRPr="00DE2A71">
        <w:t>Object</w:t>
      </w:r>
      <w:r>
        <w:t xml:space="preserve"> </w:t>
      </w:r>
      <w:r w:rsidRPr="00192005">
        <w:t>Oriented</w:t>
      </w:r>
      <w:r>
        <w:t xml:space="preserve"> </w:t>
      </w:r>
      <w:r w:rsidRPr="00BA2BA3">
        <w:t>Programming</w:t>
      </w:r>
      <w:r>
        <w:t xml:space="preserve"> (OOP)</w:t>
      </w:r>
      <w:bookmarkEnd w:id="4"/>
    </w:p>
    <w:p w14:paraId="41CF9EB1" w14:textId="48CD8F05" w:rsidR="004303D5" w:rsidRDefault="00E814A2" w:rsidP="002A6513">
      <w:pPr>
        <w:ind w:left="360"/>
      </w:pPr>
      <w:r>
        <w:t>Using the concepts of OOP approach in programming pattern and coding des</w:t>
      </w:r>
      <w:r w:rsidR="007F3400">
        <w:t>ign we implemented our project.</w:t>
      </w:r>
    </w:p>
    <w:p w14:paraId="1883A53F" w14:textId="77777777" w:rsidR="008D2244" w:rsidRDefault="008D2244" w:rsidP="00557C7C">
      <w:pPr>
        <w:pStyle w:val="Heading3"/>
      </w:pPr>
      <w:bookmarkStart w:id="5" w:name="_Toc67529202"/>
      <w:r w:rsidRPr="00192005">
        <w:t>Software</w:t>
      </w:r>
      <w:r>
        <w:t xml:space="preserve"> </w:t>
      </w:r>
      <w:r w:rsidRPr="00610783">
        <w:t>Engineering</w:t>
      </w:r>
      <w:r>
        <w:t xml:space="preserve"> (SE)</w:t>
      </w:r>
      <w:bookmarkEnd w:id="5"/>
    </w:p>
    <w:p w14:paraId="10F49EB7" w14:textId="06407F16" w:rsidR="008D2244" w:rsidRPr="007F3400" w:rsidRDefault="008D2244" w:rsidP="002A6513">
      <w:pPr>
        <w:ind w:left="360"/>
      </w:pPr>
      <w:r w:rsidRPr="000E20F9">
        <w:t>This course helped us to evaluate our development methodologies</w:t>
      </w:r>
      <w:r>
        <w:t xml:space="preserve"> which are used in our project</w:t>
      </w:r>
      <w:r w:rsidRPr="000E20F9">
        <w:t>.</w:t>
      </w:r>
    </w:p>
    <w:p w14:paraId="5CADA427" w14:textId="3E579C27" w:rsidR="00E814A2" w:rsidRDefault="000972CC" w:rsidP="00557C7C">
      <w:pPr>
        <w:pStyle w:val="Heading3"/>
      </w:pPr>
      <w:r>
        <w:t xml:space="preserve"> </w:t>
      </w:r>
      <w:bookmarkStart w:id="6" w:name="_Toc67529203"/>
      <w:r w:rsidR="00E814A2">
        <w:t xml:space="preserve">Database </w:t>
      </w:r>
      <w:r w:rsidR="00E814A2" w:rsidRPr="00610783">
        <w:t>System</w:t>
      </w:r>
      <w:r w:rsidR="00E814A2">
        <w:t xml:space="preserve"> (DB)</w:t>
      </w:r>
      <w:bookmarkEnd w:id="6"/>
    </w:p>
    <w:p w14:paraId="36B619CD" w14:textId="5F846464" w:rsidR="004303D5" w:rsidRDefault="00E814A2" w:rsidP="002A6513">
      <w:pPr>
        <w:ind w:left="360"/>
      </w:pPr>
      <w:r>
        <w:t xml:space="preserve">In this project we used normalized database system to remove dependency and for efficient outcome. We have used database to </w:t>
      </w:r>
      <w:r w:rsidR="00B00CE9">
        <w:t>store and maintain</w:t>
      </w:r>
      <w:r w:rsidR="007F3400">
        <w:t xml:space="preserve"> record</w:t>
      </w:r>
      <w:r w:rsidR="00B00CE9">
        <w:t>s</w:t>
      </w:r>
      <w:r w:rsidR="007F3400">
        <w:t>.</w:t>
      </w:r>
    </w:p>
    <w:p w14:paraId="2B3F1A57" w14:textId="16D5E070" w:rsidR="008D2244" w:rsidRDefault="008D2244" w:rsidP="00557C7C">
      <w:pPr>
        <w:pStyle w:val="Heading3"/>
      </w:pPr>
      <w:bookmarkStart w:id="7" w:name="_Toc67529204"/>
      <w:r>
        <w:t>Machine Learning</w:t>
      </w:r>
      <w:bookmarkEnd w:id="7"/>
    </w:p>
    <w:p w14:paraId="04231B9A" w14:textId="15A11AD9" w:rsidR="008D2244" w:rsidRDefault="008D2244" w:rsidP="002A6513">
      <w:pPr>
        <w:ind w:left="360"/>
      </w:pPr>
      <w:r w:rsidRPr="000E20F9">
        <w:t xml:space="preserve">This course helped us to </w:t>
      </w:r>
      <w:r>
        <w:t>Implement machine learning algorithms for recommendation which are used in our project</w:t>
      </w:r>
      <w:r w:rsidRPr="000E20F9">
        <w:t>.</w:t>
      </w:r>
    </w:p>
    <w:p w14:paraId="608FAD61" w14:textId="77777777" w:rsidR="00B00CE9" w:rsidRPr="007F3400" w:rsidRDefault="00B00CE9" w:rsidP="008D2244"/>
    <w:p w14:paraId="311C2487" w14:textId="58F13AE5" w:rsidR="00511E49" w:rsidRPr="00511E49" w:rsidRDefault="00704E47" w:rsidP="00AB0FD1">
      <w:pPr>
        <w:pStyle w:val="Heading2"/>
        <w:rPr>
          <w:sz w:val="22"/>
          <w:szCs w:val="22"/>
        </w:rPr>
      </w:pPr>
      <w:bookmarkStart w:id="8" w:name="_Toc67529205"/>
      <w:r w:rsidRPr="00BD6581">
        <w:t>Project</w:t>
      </w:r>
      <w:r>
        <w:t xml:space="preserve"> Background</w:t>
      </w:r>
      <w:bookmarkEnd w:id="8"/>
    </w:p>
    <w:p w14:paraId="5011946E" w14:textId="3E7D5FBD" w:rsidR="00B00CE9" w:rsidRDefault="00B00CE9" w:rsidP="003B0C8D">
      <w:pPr>
        <w:rPr>
          <w:szCs w:val="24"/>
        </w:rPr>
      </w:pPr>
      <w:r>
        <w:t xml:space="preserve">In this modern age everyone wants all work online by sitting at home so </w:t>
      </w:r>
      <w:r w:rsidRPr="009B2A1D">
        <w:t>to book Halls, Banquets and other essentials for any event (birthday, Wedding, Engagement etc.) manually is very time-consuming task for most of the people. They have to go to collect all correct information through manual visits. Due to much time consumption in manual visits to each venue, people lower their choices and visit the main ones only and leaves the better ones just because of travelling and time consumption</w:t>
      </w:r>
      <w:r w:rsidR="00E814A2" w:rsidRPr="00E4666E">
        <w:t>.</w:t>
      </w:r>
      <w:r w:rsidR="00E814A2" w:rsidRPr="005B5B7A">
        <w:rPr>
          <w:szCs w:val="24"/>
        </w:rPr>
        <w:t xml:space="preserve"> </w:t>
      </w:r>
      <w:r>
        <w:rPr>
          <w:szCs w:val="24"/>
        </w:rPr>
        <w:t>This application will provide these services on one click.</w:t>
      </w:r>
    </w:p>
    <w:p w14:paraId="6ACEA934" w14:textId="153E1E0A" w:rsidR="00B00CE9" w:rsidRDefault="00B00CE9" w:rsidP="003B0C8D">
      <w:pPr>
        <w:rPr>
          <w:szCs w:val="24"/>
        </w:rPr>
      </w:pPr>
    </w:p>
    <w:p w14:paraId="0B1319B6" w14:textId="77777777" w:rsidR="00B00CE9" w:rsidRPr="00B00CE9" w:rsidRDefault="00B00CE9" w:rsidP="003B0C8D">
      <w:pPr>
        <w:rPr>
          <w:szCs w:val="24"/>
        </w:rPr>
      </w:pPr>
    </w:p>
    <w:p w14:paraId="5E467B6D" w14:textId="2A0349C8" w:rsidR="00704E47" w:rsidRDefault="00704E47" w:rsidP="00AB0FD1">
      <w:pPr>
        <w:pStyle w:val="Heading2"/>
        <w:rPr>
          <w:sz w:val="20"/>
          <w:szCs w:val="20"/>
        </w:rPr>
      </w:pPr>
      <w:bookmarkStart w:id="9" w:name="_Toc67529206"/>
      <w:r w:rsidRPr="002A07F7">
        <w:t>Literature</w:t>
      </w:r>
      <w:r>
        <w:t xml:space="preserve"> Review</w:t>
      </w:r>
      <w:bookmarkEnd w:id="9"/>
    </w:p>
    <w:p w14:paraId="73C568BB" w14:textId="00519C1B" w:rsidR="008D2244" w:rsidRDefault="008D2244" w:rsidP="008D2244">
      <w:pPr>
        <w:rPr>
          <w:szCs w:val="24"/>
        </w:rPr>
      </w:pPr>
      <w:r w:rsidRPr="00523812">
        <w:rPr>
          <w:szCs w:val="24"/>
        </w:rPr>
        <w:t>Many people want to book the venue and other essentials will less or no effort these days, but people have to visit different banquets and marquees individually and c</w:t>
      </w:r>
      <w:r>
        <w:rPr>
          <w:szCs w:val="24"/>
        </w:rPr>
        <w:t xml:space="preserve">ollect the quotations. Some people </w:t>
      </w:r>
      <w:r w:rsidR="00B00CE9">
        <w:rPr>
          <w:szCs w:val="24"/>
        </w:rPr>
        <w:t>become</w:t>
      </w:r>
      <w:r w:rsidRPr="00523812">
        <w:rPr>
          <w:szCs w:val="24"/>
        </w:rPr>
        <w:t xml:space="preserve"> much lazy that the</w:t>
      </w:r>
      <w:r>
        <w:rPr>
          <w:szCs w:val="24"/>
        </w:rPr>
        <w:t xml:space="preserve">y delay the booking process </w:t>
      </w:r>
      <w:r w:rsidRPr="00523812">
        <w:rPr>
          <w:szCs w:val="24"/>
        </w:rPr>
        <w:t>because</w:t>
      </w:r>
      <w:r>
        <w:rPr>
          <w:szCs w:val="24"/>
        </w:rPr>
        <w:t xml:space="preserve"> manually booking consumes too much time</w:t>
      </w:r>
      <w:r w:rsidRPr="00523812">
        <w:rPr>
          <w:szCs w:val="24"/>
        </w:rPr>
        <w:t xml:space="preserve"> and effort involved. It is also very difficult to compare two or more venues manually</w:t>
      </w:r>
      <w:r>
        <w:rPr>
          <w:szCs w:val="24"/>
        </w:rPr>
        <w:t xml:space="preserve"> without having proper reviews of their previous clients. EVENTI</w:t>
      </w:r>
      <w:r w:rsidR="00B00CE9">
        <w:rPr>
          <w:szCs w:val="24"/>
        </w:rPr>
        <w:t>V</w:t>
      </w:r>
      <w:r>
        <w:rPr>
          <w:szCs w:val="24"/>
        </w:rPr>
        <w:t>O</w:t>
      </w:r>
      <w:r w:rsidRPr="00940D0D">
        <w:rPr>
          <w:szCs w:val="24"/>
        </w:rPr>
        <w:t xml:space="preserve"> is a </w:t>
      </w:r>
      <w:r w:rsidR="00B00CE9" w:rsidRPr="00940D0D">
        <w:rPr>
          <w:szCs w:val="24"/>
        </w:rPr>
        <w:t>much-needed</w:t>
      </w:r>
      <w:r w:rsidRPr="00940D0D">
        <w:rPr>
          <w:szCs w:val="24"/>
        </w:rPr>
        <w:t xml:space="preserve"> system in this busy world. Due to lack of time people face many difficulties in booking avenue and other essentials for a function. This system will provide a place for users to book their requirements of function online without much headache and less time consumption. As everything these days is being online so this system will be a fruitful and beneficial addition in this online world. The user can easily check the nearby and recommended venues in a defined budget</w:t>
      </w:r>
    </w:p>
    <w:p w14:paraId="2206EDFE" w14:textId="750B26BC" w:rsidR="007F3400" w:rsidRPr="003530B1" w:rsidRDefault="00B00CE9" w:rsidP="008D2244">
      <w:r>
        <w:rPr>
          <w:szCs w:val="24"/>
        </w:rPr>
        <w:t xml:space="preserve">This </w:t>
      </w:r>
      <w:r w:rsidR="008D2244" w:rsidRPr="00AD762D">
        <w:rPr>
          <w:szCs w:val="24"/>
        </w:rPr>
        <w:t xml:space="preserve">system </w:t>
      </w:r>
      <w:r>
        <w:rPr>
          <w:szCs w:val="24"/>
        </w:rPr>
        <w:t xml:space="preserve">will </w:t>
      </w:r>
      <w:r w:rsidR="008D2244" w:rsidRPr="00AD762D">
        <w:rPr>
          <w:szCs w:val="24"/>
        </w:rPr>
        <w:t xml:space="preserve">provide the searching facilities based on various factor. </w:t>
      </w:r>
      <w:r w:rsidR="008D2244">
        <w:rPr>
          <w:szCs w:val="24"/>
        </w:rPr>
        <w:t>This android app</w:t>
      </w:r>
      <w:r w:rsidR="008D2244" w:rsidRPr="00AD762D">
        <w:rPr>
          <w:szCs w:val="24"/>
        </w:rPr>
        <w:t xml:space="preserve"> will </w:t>
      </w:r>
      <w:r w:rsidR="008D2244">
        <w:rPr>
          <w:szCs w:val="24"/>
        </w:rPr>
        <w:t xml:space="preserve">provide an interface </w:t>
      </w:r>
      <w:r w:rsidR="008D2244" w:rsidRPr="00AD762D">
        <w:rPr>
          <w:szCs w:val="24"/>
        </w:rPr>
        <w:t xml:space="preserve">for searching wedding halls and marquees. This </w:t>
      </w:r>
      <w:r w:rsidR="008D2244">
        <w:rPr>
          <w:szCs w:val="24"/>
        </w:rPr>
        <w:t>application</w:t>
      </w:r>
      <w:r w:rsidR="008D2244" w:rsidRPr="00AD762D">
        <w:rPr>
          <w:szCs w:val="24"/>
        </w:rPr>
        <w:t xml:space="preserve"> </w:t>
      </w:r>
      <w:r w:rsidR="008D2244">
        <w:rPr>
          <w:szCs w:val="24"/>
        </w:rPr>
        <w:t>can</w:t>
      </w:r>
      <w:r w:rsidR="008D2244" w:rsidRPr="00AD762D">
        <w:rPr>
          <w:szCs w:val="24"/>
        </w:rPr>
        <w:t xml:space="preserve"> be used to check the availability of venue on particular day, so we do not need to go and visit different places manually. User can compare two or more venues for his/her ease. The system will give suggestions according to the budget and number of attendees. The user can pay online with more security. The user can book other essentials for function like DJ, food etc. through this </w:t>
      </w:r>
      <w:r w:rsidR="008D2244">
        <w:rPr>
          <w:szCs w:val="24"/>
        </w:rPr>
        <w:t>application</w:t>
      </w:r>
      <w:r w:rsidR="008D2244" w:rsidRPr="00AD762D">
        <w:rPr>
          <w:szCs w:val="24"/>
        </w:rPr>
        <w:t xml:space="preserve">. The user can save time and money to search for hall. Information of individual’s booking is stored in database. Owner of the venue can insert his details </w:t>
      </w:r>
      <w:r w:rsidR="008D2244">
        <w:rPr>
          <w:szCs w:val="24"/>
        </w:rPr>
        <w:t>from his account</w:t>
      </w:r>
      <w:r w:rsidR="008D2244" w:rsidRPr="00AD762D">
        <w:rPr>
          <w:szCs w:val="24"/>
        </w:rPr>
        <w:t>, he can edit his information and update</w:t>
      </w:r>
      <w:r w:rsidR="008D2244">
        <w:rPr>
          <w:szCs w:val="24"/>
        </w:rPr>
        <w:t xml:space="preserve"> if needed.</w:t>
      </w:r>
    </w:p>
    <w:p w14:paraId="5CA61B47" w14:textId="15FB0166" w:rsidR="00E814A2" w:rsidRPr="00C31F3E" w:rsidRDefault="00E814A2" w:rsidP="00AB0FD1">
      <w:pPr>
        <w:pStyle w:val="Heading2"/>
        <w:rPr>
          <w:rFonts w:eastAsiaTheme="minorEastAsia"/>
          <w:sz w:val="22"/>
          <w:szCs w:val="24"/>
        </w:rPr>
      </w:pPr>
      <w:bookmarkStart w:id="10" w:name="_Toc67529207"/>
      <w:r w:rsidRPr="00895948">
        <w:t>Analysis</w:t>
      </w:r>
      <w:r>
        <w:t xml:space="preserve"> from </w:t>
      </w:r>
      <w:r w:rsidRPr="00610783">
        <w:t>Literature</w:t>
      </w:r>
      <w:r>
        <w:t xml:space="preserve"> Review</w:t>
      </w:r>
      <w:bookmarkEnd w:id="10"/>
      <w:r>
        <w:t xml:space="preserve"> </w:t>
      </w:r>
    </w:p>
    <w:p w14:paraId="6CDBB982" w14:textId="390F4F98" w:rsidR="0094683C" w:rsidRDefault="00E814A2" w:rsidP="008D2244">
      <w:r w:rsidRPr="00B63EA4">
        <w:t xml:space="preserve">To sum up, technology grows day by day and </w:t>
      </w:r>
      <w:r w:rsidR="000A35A8">
        <w:t xml:space="preserve">we have no any proper system to </w:t>
      </w:r>
      <w:r w:rsidR="008D2244">
        <w:t xml:space="preserve">that will help out to get facilities like hall, marquee booking by sitting at home. </w:t>
      </w:r>
      <w:r w:rsidR="00B00CE9">
        <w:t>So,</w:t>
      </w:r>
      <w:r w:rsidR="008D2244">
        <w:t xml:space="preserve"> we are going to facilitate people with our app. </w:t>
      </w:r>
    </w:p>
    <w:p w14:paraId="1B6D5722" w14:textId="4CB46FD1" w:rsidR="00B00CE9" w:rsidRDefault="00B00CE9" w:rsidP="008D2244"/>
    <w:p w14:paraId="4132952B" w14:textId="14E0820F" w:rsidR="00B00CE9" w:rsidRDefault="00B00CE9" w:rsidP="008D2244"/>
    <w:p w14:paraId="03EA340D" w14:textId="77777777" w:rsidR="00B00CE9" w:rsidRPr="00B63EA4" w:rsidRDefault="00B00CE9" w:rsidP="008D2244"/>
    <w:p w14:paraId="73E37C8A" w14:textId="77777777" w:rsidR="00E814A2" w:rsidRDefault="00E814A2" w:rsidP="00557C7C">
      <w:pPr>
        <w:pStyle w:val="Heading2"/>
      </w:pPr>
      <w:bookmarkStart w:id="11" w:name="_Toc67529208"/>
      <w:r>
        <w:lastRenderedPageBreak/>
        <w:t xml:space="preserve">Methodology and </w:t>
      </w:r>
      <w:r w:rsidRPr="00610783">
        <w:t>Software</w:t>
      </w:r>
      <w:r>
        <w:t xml:space="preserve"> Lifecycle for This Project</w:t>
      </w:r>
      <w:bookmarkEnd w:id="11"/>
    </w:p>
    <w:p w14:paraId="6616E958" w14:textId="3050EE35" w:rsidR="00557C7C" w:rsidRPr="00557C7C" w:rsidRDefault="00B64DEA" w:rsidP="00557C7C">
      <w:r w:rsidRPr="00F2526C">
        <w:t xml:space="preserve">Whenever a small or large project </w:t>
      </w:r>
      <w:r w:rsidR="00B00CE9">
        <w:t>are</w:t>
      </w:r>
      <w:r w:rsidRPr="00F2526C">
        <w:t xml:space="preserve"> started to develop, first thing all of programmers </w:t>
      </w:r>
      <w:r w:rsidRPr="00557C7C">
        <w:t>required is methodology. Methodology is a way of developing a project, in which all of the programmers gather the user’s requirements, design the project, implement it, and after all this testing and maintenance of the project, in a satisfaction of user and according to the project requirements. There are several existing methodologies that can be used to develop this application using software development processes like Waterfall Model, Agile Methodology, Spiral Model etc. But we use incremental methodology in our project</w:t>
      </w:r>
      <w:r w:rsidR="00B00CE9" w:rsidRPr="00557C7C">
        <w:t>.</w:t>
      </w:r>
      <w:r w:rsidRPr="00557C7C">
        <w:t xml:space="preserve"> </w:t>
      </w:r>
      <w:bookmarkStart w:id="12" w:name="_Toc452049422"/>
      <w:bookmarkStart w:id="13" w:name="_Toc531777302"/>
      <w:bookmarkStart w:id="14" w:name="_Toc531784966"/>
      <w:bookmarkStart w:id="15" w:name="_Toc531843710"/>
      <w:bookmarkStart w:id="16" w:name="_Toc532753063"/>
      <w:bookmarkStart w:id="17" w:name="_Toc43224342"/>
    </w:p>
    <w:p w14:paraId="53A32338"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18" w:name="_Toc67528620"/>
      <w:bookmarkStart w:id="19" w:name="_Toc67528910"/>
      <w:bookmarkStart w:id="20" w:name="_Toc67529209"/>
      <w:bookmarkEnd w:id="12"/>
      <w:bookmarkEnd w:id="13"/>
      <w:bookmarkEnd w:id="14"/>
      <w:bookmarkEnd w:id="15"/>
      <w:bookmarkEnd w:id="16"/>
      <w:bookmarkEnd w:id="17"/>
      <w:bookmarkEnd w:id="18"/>
      <w:bookmarkEnd w:id="19"/>
      <w:bookmarkEnd w:id="20"/>
    </w:p>
    <w:p w14:paraId="5099AD01"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21" w:name="_Toc67528621"/>
      <w:bookmarkStart w:id="22" w:name="_Toc67528911"/>
      <w:bookmarkStart w:id="23" w:name="_Toc67529210"/>
      <w:bookmarkEnd w:id="21"/>
      <w:bookmarkEnd w:id="22"/>
      <w:bookmarkEnd w:id="23"/>
    </w:p>
    <w:p w14:paraId="3100C598"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24" w:name="_Toc67528622"/>
      <w:bookmarkStart w:id="25" w:name="_Toc67528912"/>
      <w:bookmarkStart w:id="26" w:name="_Toc67529211"/>
      <w:bookmarkEnd w:id="24"/>
      <w:bookmarkEnd w:id="25"/>
      <w:bookmarkEnd w:id="26"/>
    </w:p>
    <w:p w14:paraId="43DE9E8E"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27" w:name="_Toc67528623"/>
      <w:bookmarkStart w:id="28" w:name="_Toc67528913"/>
      <w:bookmarkStart w:id="29" w:name="_Toc67529212"/>
      <w:bookmarkEnd w:id="27"/>
      <w:bookmarkEnd w:id="28"/>
      <w:bookmarkEnd w:id="29"/>
    </w:p>
    <w:p w14:paraId="10461657"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30" w:name="_Toc67528624"/>
      <w:bookmarkStart w:id="31" w:name="_Toc67528914"/>
      <w:bookmarkStart w:id="32" w:name="_Toc67529213"/>
      <w:bookmarkEnd w:id="30"/>
      <w:bookmarkEnd w:id="31"/>
      <w:bookmarkEnd w:id="32"/>
    </w:p>
    <w:p w14:paraId="48F36423" w14:textId="4E75979C" w:rsidR="00557C7C" w:rsidRPr="00663935" w:rsidRDefault="00557C7C" w:rsidP="00663935">
      <w:pPr>
        <w:rPr>
          <w:b/>
          <w:bCs/>
          <w:sz w:val="28"/>
          <w:szCs w:val="26"/>
        </w:rPr>
      </w:pPr>
      <w:r w:rsidRPr="00663935">
        <w:rPr>
          <w:b/>
          <w:bCs/>
          <w:sz w:val="28"/>
          <w:szCs w:val="26"/>
        </w:rPr>
        <w:t>Adopted Methodology</w:t>
      </w:r>
    </w:p>
    <w:p w14:paraId="1CA13B19" w14:textId="7ADE9B29" w:rsidR="00EB2F7D" w:rsidRDefault="00B64DEA" w:rsidP="00557C7C">
      <w:r w:rsidRPr="00557C7C">
        <w:t>Incremental model is used to develop this project, in which we divided our work in multiple modules. All these modules are further divided into more easily managed modules which made up the actual implementation of the requirements. To overcome the drawbacks of the waterfall model, incremental model is used. In incremental</w:t>
      </w:r>
      <w:r w:rsidRPr="00F2526C">
        <w:t xml:space="preserve"> model, the product is developed in increments and partitioned into smaller pieces</w:t>
      </w:r>
      <w:r>
        <w:t>.</w:t>
      </w:r>
      <w:r w:rsidR="00646E32">
        <w:t xml:space="preserve"> </w:t>
      </w:r>
      <w:r w:rsidRPr="00F2526C">
        <w:t xml:space="preserve">These smaller pieces, then built </w:t>
      </w:r>
      <w:r w:rsidR="008D2244" w:rsidRPr="00F2526C">
        <w:t>and delivered</w:t>
      </w:r>
      <w:r w:rsidRPr="00F2526C">
        <w:t xml:space="preserve"> to client in increments. Quick response from clients. Each module is smaller than compare to whole module.</w:t>
      </w:r>
      <w:r w:rsidRPr="00F2526C">
        <w:rPr>
          <w:color w:val="000000"/>
        </w:rPr>
        <w:t xml:space="preserve"> The product is decomposed into a number of components, each of which are designed and built separately (termed as builds). Each component is delivered to the client when it is complete. This allows partial utilization of product and avoids a long development time. It also creates a large initial capital outlay with the subsequent long wait avoided. This model of development also helps ease the traumatic effect of introducing completely new system all at once. There are some problems with this model. One is that each new build must be integrated with previous builds and any existing systems. The task of decomposing product into builds</w:t>
      </w:r>
      <w:r w:rsidR="002A6513">
        <w:rPr>
          <w:color w:val="000000"/>
        </w:rPr>
        <w:t xml:space="preserve"> </w:t>
      </w:r>
      <w:r w:rsidRPr="00F2526C">
        <w:rPr>
          <w:color w:val="000000"/>
        </w:rPr>
        <w:t xml:space="preserve">not trivial either. If there are too </w:t>
      </w:r>
      <w:r w:rsidR="002A6513" w:rsidRPr="00F2526C">
        <w:rPr>
          <w:color w:val="000000"/>
        </w:rPr>
        <w:t>few</w:t>
      </w:r>
      <w:r w:rsidR="002A6513">
        <w:rPr>
          <w:color w:val="000000"/>
        </w:rPr>
        <w:t xml:space="preserve"> </w:t>
      </w:r>
      <w:r w:rsidR="002A6513">
        <w:t>builds</w:t>
      </w:r>
      <w:r w:rsidRPr="00F2526C">
        <w:t xml:space="preserve"> and each</w:t>
      </w:r>
      <w:r>
        <w:t xml:space="preserve"> </w:t>
      </w:r>
      <w:r w:rsidRPr="00F2526C">
        <w:lastRenderedPageBreak/>
        <w:t>build degenerates this turns into</w:t>
      </w:r>
      <w:r w:rsidR="002A6513">
        <w:t xml:space="preserve"> </w:t>
      </w:r>
      <w:r w:rsidRPr="00F2526C">
        <w:t xml:space="preserve">Build-And-Fix model. However, if there are too many builds then there is little added </w:t>
      </w:r>
      <w:r w:rsidR="002A6513" w:rsidRPr="00F2526C">
        <w:rPr>
          <w:noProof/>
        </w:rPr>
        <w:drawing>
          <wp:anchor distT="0" distB="0" distL="114300" distR="114300" simplePos="0" relativeHeight="251667456" behindDoc="1" locked="0" layoutInCell="1" allowOverlap="1" wp14:anchorId="6BF5BA32" wp14:editId="1387A5F8">
            <wp:simplePos x="0" y="0"/>
            <wp:positionH relativeFrom="margin">
              <wp:posOffset>-40005</wp:posOffset>
            </wp:positionH>
            <wp:positionV relativeFrom="paragraph">
              <wp:posOffset>773430</wp:posOffset>
            </wp:positionV>
            <wp:extent cx="5650865" cy="3741420"/>
            <wp:effectExtent l="0" t="0" r="6985" b="0"/>
            <wp:wrapTight wrapText="bothSides">
              <wp:wrapPolygon edited="0">
                <wp:start x="0" y="0"/>
                <wp:lineTo x="0" y="21446"/>
                <wp:lineTo x="21554" y="21446"/>
                <wp:lineTo x="21554"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cremental model 1.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650865" cy="3741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2526C">
        <w:t>utility from each build.</w:t>
      </w:r>
    </w:p>
    <w:p w14:paraId="1D4F1BDA" w14:textId="5680834E" w:rsidR="008D2244" w:rsidRPr="00EB2F7D" w:rsidRDefault="008D2244" w:rsidP="008D2244">
      <w:r>
        <w:rPr>
          <w:noProof/>
        </w:rPr>
        <mc:AlternateContent>
          <mc:Choice Requires="wps">
            <w:drawing>
              <wp:anchor distT="0" distB="0" distL="114300" distR="114300" simplePos="0" relativeHeight="251669504" behindDoc="1" locked="0" layoutInCell="1" allowOverlap="1" wp14:anchorId="32F17923" wp14:editId="1A4FE83C">
                <wp:simplePos x="0" y="0"/>
                <wp:positionH relativeFrom="column">
                  <wp:posOffset>62865</wp:posOffset>
                </wp:positionH>
                <wp:positionV relativeFrom="paragraph">
                  <wp:posOffset>4074795</wp:posOffset>
                </wp:positionV>
                <wp:extent cx="5650865" cy="219075"/>
                <wp:effectExtent l="0" t="0" r="6985" b="9525"/>
                <wp:wrapTight wrapText="bothSides">
                  <wp:wrapPolygon edited="0">
                    <wp:start x="0" y="0"/>
                    <wp:lineTo x="0" y="20661"/>
                    <wp:lineTo x="21554" y="20661"/>
                    <wp:lineTo x="21554"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5650865" cy="219075"/>
                        </a:xfrm>
                        <a:prstGeom prst="rect">
                          <a:avLst/>
                        </a:prstGeom>
                        <a:solidFill>
                          <a:prstClr val="white"/>
                        </a:solidFill>
                        <a:ln>
                          <a:noFill/>
                        </a:ln>
                      </wps:spPr>
                      <wps:txbx>
                        <w:txbxContent>
                          <w:p w14:paraId="4697A180" w14:textId="75587453" w:rsidR="00B72B88" w:rsidRPr="00B64DEA" w:rsidRDefault="00B72B88" w:rsidP="00B64DEA">
                            <w:pPr>
                              <w:pStyle w:val="Caption"/>
                              <w:jc w:val="center"/>
                              <w:rPr>
                                <w:rFonts w:eastAsia="Times New Roman" w:cs="Times New Roman"/>
                                <w:b/>
                                <w:bCs/>
                              </w:rPr>
                            </w:pPr>
                            <w:bookmarkStart w:id="33" w:name="_Toc67260381"/>
                            <w:r w:rsidRPr="00B64DEA">
                              <w:rPr>
                                <w:b/>
                                <w:bCs/>
                              </w:rPr>
                              <w:t xml:space="preserve">Figure </w:t>
                            </w:r>
                            <w:r w:rsidRPr="00B64DEA">
                              <w:rPr>
                                <w:b/>
                                <w:bCs/>
                              </w:rPr>
                              <w:fldChar w:fldCharType="begin"/>
                            </w:r>
                            <w:r w:rsidRPr="00B64DEA">
                              <w:rPr>
                                <w:b/>
                                <w:bCs/>
                              </w:rPr>
                              <w:instrText xml:space="preserve"> SEQ Figure \* ARABIC </w:instrText>
                            </w:r>
                            <w:r w:rsidRPr="00B64DEA">
                              <w:rPr>
                                <w:b/>
                                <w:bCs/>
                              </w:rPr>
                              <w:fldChar w:fldCharType="separate"/>
                            </w:r>
                            <w:r w:rsidR="00F56D53">
                              <w:rPr>
                                <w:b/>
                                <w:bCs/>
                                <w:noProof/>
                              </w:rPr>
                              <w:t>1</w:t>
                            </w:r>
                            <w:r w:rsidRPr="00B64DEA">
                              <w:rPr>
                                <w:b/>
                                <w:bCs/>
                              </w:rPr>
                              <w:fldChar w:fldCharType="end"/>
                            </w:r>
                            <w:r w:rsidRPr="00B64DEA">
                              <w:rPr>
                                <w:b/>
                                <w:bCs/>
                              </w:rPr>
                              <w:t>: Incremental Model</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2F17923" id="_x0000_t202" coordsize="21600,21600" o:spt="202" path="m,l,21600r21600,l21600,xe">
                <v:stroke joinstyle="miter"/>
                <v:path gradientshapeok="t" o:connecttype="rect"/>
              </v:shapetype>
              <v:shape id="Text Box 10" o:spid="_x0000_s1026" type="#_x0000_t202" style="position:absolute;left:0;text-align:left;margin-left:4.95pt;margin-top:320.85pt;width:444.95pt;height:17.25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" stroked="f">
                <v:textbox inset="0,0,0,0">
                  <w:txbxContent>
                    <w:p w14:paraId="4697A180" w14:textId="75587453" w:rsidR="00B72B88" w:rsidRPr="00B64DEA" w:rsidRDefault="00B72B88" w:rsidP="00B64DEA">
                      <w:pPr>
                        <w:pStyle w:val="Caption"/>
                        <w:jc w:val="center"/>
                        <w:rPr>
                          <w:rFonts w:eastAsia="Times New Roman" w:cs="Times New Roman"/>
                          <w:b/>
                          <w:bCs/>
                        </w:rPr>
                      </w:pPr>
                      <w:bookmarkStart w:id="34" w:name="_Toc67260381"/>
                      <w:r w:rsidRPr="00B64DEA">
                        <w:rPr>
                          <w:b/>
                          <w:bCs/>
                        </w:rPr>
                        <w:t xml:space="preserve">Figure </w:t>
                      </w:r>
                      <w:r w:rsidRPr="00B64DEA">
                        <w:rPr>
                          <w:b/>
                          <w:bCs/>
                        </w:rPr>
                        <w:fldChar w:fldCharType="begin"/>
                      </w:r>
                      <w:r w:rsidRPr="00B64DEA">
                        <w:rPr>
                          <w:b/>
                          <w:bCs/>
                        </w:rPr>
                        <w:instrText xml:space="preserve"> SEQ Figure \* ARABIC </w:instrText>
                      </w:r>
                      <w:r w:rsidRPr="00B64DEA">
                        <w:rPr>
                          <w:b/>
                          <w:bCs/>
                        </w:rPr>
                        <w:fldChar w:fldCharType="separate"/>
                      </w:r>
                      <w:r w:rsidR="00F56D53">
                        <w:rPr>
                          <w:b/>
                          <w:bCs/>
                          <w:noProof/>
                        </w:rPr>
                        <w:t>1</w:t>
                      </w:r>
                      <w:r w:rsidRPr="00B64DEA">
                        <w:rPr>
                          <w:b/>
                          <w:bCs/>
                        </w:rPr>
                        <w:fldChar w:fldCharType="end"/>
                      </w:r>
                      <w:r w:rsidRPr="00B64DEA">
                        <w:rPr>
                          <w:b/>
                          <w:bCs/>
                        </w:rPr>
                        <w:t>: Incremental Model</w:t>
                      </w:r>
                      <w:bookmarkEnd w:id="34"/>
                    </w:p>
                  </w:txbxContent>
                </v:textbox>
                <w10:wrap type="tight"/>
              </v:shape>
            </w:pict>
          </mc:Fallback>
        </mc:AlternateContent>
      </w:r>
    </w:p>
    <w:p w14:paraId="7725E153" w14:textId="291DC135" w:rsidR="00525BF6" w:rsidRDefault="00525BF6" w:rsidP="00557C7C">
      <w:pPr>
        <w:pStyle w:val="Heading2"/>
      </w:pPr>
      <w:bookmarkStart w:id="35" w:name="_Toc67529214"/>
      <w:r>
        <w:t xml:space="preserve">Rationale </w:t>
      </w:r>
      <w:r w:rsidRPr="002302C3">
        <w:t>behind</w:t>
      </w:r>
      <w:r>
        <w:t xml:space="preserve"> </w:t>
      </w:r>
      <w:r w:rsidRPr="003140AC">
        <w:t>Selected</w:t>
      </w:r>
      <w:r>
        <w:t xml:space="preserve"> Methodology</w:t>
      </w:r>
      <w:bookmarkEnd w:id="35"/>
    </w:p>
    <w:p w14:paraId="4002BB09" w14:textId="4A9C4255" w:rsidR="00E814A2" w:rsidRDefault="00525BF6" w:rsidP="00646E32">
      <w:r w:rsidRPr="009E31BF">
        <w:t xml:space="preserve">We </w:t>
      </w:r>
      <w:r>
        <w:t>have selected incremental model to develop the system</w:t>
      </w:r>
      <w:r w:rsidRPr="009E31BF">
        <w:t xml:space="preserve">. In this Model an overall architecture of the total system is developed first, the detailed increments and releases are planned. Each increment has its own complete life cycle. The increments may be built serially or in parallel depending on the nature of the dependencies among release </w:t>
      </w:r>
      <w:r w:rsidR="00646E32">
        <w:t>and on availability of resource</w:t>
      </w:r>
      <w:r w:rsidRPr="009E31BF">
        <w:t>. Each increment adds additional or improved functionality to the system.</w:t>
      </w:r>
    </w:p>
    <w:p w14:paraId="4873ECCD" w14:textId="77777777" w:rsidR="00646E32" w:rsidRPr="00F2526C" w:rsidRDefault="00646E32" w:rsidP="006C2C0D">
      <w:pPr>
        <w:pStyle w:val="ListParagraph"/>
        <w:numPr>
          <w:ilvl w:val="0"/>
          <w:numId w:val="4"/>
        </w:numPr>
        <w:spacing w:before="0" w:after="160"/>
        <w:rPr>
          <w:szCs w:val="24"/>
        </w:rPr>
      </w:pPr>
      <w:r w:rsidRPr="00F2526C">
        <w:rPr>
          <w:szCs w:val="24"/>
        </w:rPr>
        <w:t>It is easy to test and debug the product during iterations</w:t>
      </w:r>
    </w:p>
    <w:p w14:paraId="331AD417" w14:textId="10CF87FA" w:rsidR="0094683C" w:rsidRPr="00646E32" w:rsidRDefault="00646E32" w:rsidP="006C2C0D">
      <w:pPr>
        <w:pStyle w:val="ListParagraph"/>
        <w:numPr>
          <w:ilvl w:val="0"/>
          <w:numId w:val="4"/>
        </w:numPr>
        <w:spacing w:before="0" w:after="160"/>
        <w:rPr>
          <w:szCs w:val="24"/>
        </w:rPr>
      </w:pPr>
      <w:r w:rsidRPr="00F2526C">
        <w:rPr>
          <w:szCs w:val="24"/>
        </w:rPr>
        <w:lastRenderedPageBreak/>
        <w:t>Software released in increments over time is more likely to satisfy changing user requirements than if it were planned as a single overall release at the end of the same period</w:t>
      </w:r>
      <w:r>
        <w:rPr>
          <w:szCs w:val="24"/>
        </w:rPr>
        <w:t>.</w:t>
      </w:r>
    </w:p>
    <w:p w14:paraId="43CE191E" w14:textId="1E1EABED" w:rsidR="00E814A2" w:rsidRPr="00663935" w:rsidRDefault="00E814A2" w:rsidP="00663935">
      <w:pPr>
        <w:rPr>
          <w:b/>
          <w:bCs/>
          <w:sz w:val="28"/>
          <w:szCs w:val="26"/>
        </w:rPr>
      </w:pPr>
      <w:r w:rsidRPr="00663935">
        <w:rPr>
          <w:b/>
          <w:bCs/>
          <w:sz w:val="28"/>
          <w:szCs w:val="26"/>
        </w:rPr>
        <w:t xml:space="preserve">Tools and Technologies </w:t>
      </w:r>
      <w:r w:rsidRPr="00663935">
        <w:rPr>
          <w:b/>
          <w:bCs/>
          <w:i/>
          <w:szCs w:val="24"/>
        </w:rPr>
        <w:tab/>
      </w:r>
      <w:r w:rsidRPr="00663935">
        <w:rPr>
          <w:b/>
          <w:bCs/>
          <w:i/>
          <w:szCs w:val="24"/>
        </w:rPr>
        <w:tab/>
      </w:r>
      <w:r w:rsidRPr="00663935">
        <w:rPr>
          <w:b/>
          <w:bCs/>
          <w:i/>
          <w:szCs w:val="24"/>
        </w:rPr>
        <w:tab/>
      </w:r>
    </w:p>
    <w:p w14:paraId="54A66D5D" w14:textId="2DD34C30" w:rsidR="00E814A2" w:rsidRDefault="00E814A2" w:rsidP="002A6513">
      <w:pPr>
        <w:pStyle w:val="Caption"/>
        <w:keepNext/>
        <w:spacing w:after="0"/>
        <w:jc w:val="center"/>
        <w:rPr>
          <w:b/>
          <w:bCs/>
          <w:i w:val="0"/>
          <w:iCs w:val="0"/>
          <w:color w:val="auto"/>
          <w:sz w:val="24"/>
          <w:szCs w:val="24"/>
        </w:rPr>
      </w:pPr>
      <w:r w:rsidRPr="00994364">
        <w:rPr>
          <w:b/>
          <w:bCs/>
          <w:i w:val="0"/>
          <w:iCs w:val="0"/>
          <w:color w:val="auto"/>
          <w:sz w:val="24"/>
          <w:szCs w:val="24"/>
        </w:rPr>
        <w:t>Table 1: Tools and Technologies</w:t>
      </w:r>
    </w:p>
    <w:p w14:paraId="52CFF60C" w14:textId="535CD7C9" w:rsidR="00B63EA4" w:rsidRPr="00B63EA4" w:rsidRDefault="00B63EA4" w:rsidP="00321102">
      <w:r w:rsidRPr="00B63EA4">
        <w:t>We have used android studio for the application development using java language The Java Development Kit (JDK) is an implementation of either one of the Java SE, Java EE or Java ME platforms released by Oracle Corporation in the form of a binary product aimed at Java developers on Solaris, Linux, Mac OS X or Windows. The JDK includes a private JVM and a few other resources to finish the recipe to a Java Application. Since the introduction of the Java platform, it has been by far the most widely used Software Development Kit.</w:t>
      </w:r>
    </w:p>
    <w:p w14:paraId="622D30E8" w14:textId="77777777" w:rsidR="00B63EA4" w:rsidRPr="00B63EA4" w:rsidRDefault="00B63EA4" w:rsidP="00B63EA4">
      <w:pPr>
        <w:pStyle w:val="Default"/>
        <w:rPr>
          <w:sz w:val="20"/>
          <w:szCs w:val="20"/>
        </w:rPr>
      </w:pPr>
    </w:p>
    <w:p w14:paraId="504E4EBD" w14:textId="3658991B" w:rsidR="00087909" w:rsidRDefault="00087909" w:rsidP="00087909">
      <w:pPr>
        <w:pStyle w:val="Caption"/>
        <w:keepNext/>
        <w:jc w:val="center"/>
      </w:pPr>
      <w:bookmarkStart w:id="36" w:name="_Toc67260363"/>
      <w:r>
        <w:t xml:space="preserve">Table </w:t>
      </w:r>
      <w:r w:rsidR="00AD1A5B">
        <w:fldChar w:fldCharType="begin"/>
      </w:r>
      <w:r w:rsidR="00AD1A5B">
        <w:instrText xml:space="preserve"> SEQ Table \* ARABIC </w:instrText>
      </w:r>
      <w:r w:rsidR="00AD1A5B">
        <w:fldChar w:fldCharType="separate"/>
      </w:r>
      <w:r w:rsidR="00F56D53">
        <w:rPr>
          <w:noProof/>
        </w:rPr>
        <w:t>1</w:t>
      </w:r>
      <w:r w:rsidR="00AD1A5B">
        <w:rPr>
          <w:noProof/>
        </w:rPr>
        <w:fldChar w:fldCharType="end"/>
      </w:r>
      <w:r>
        <w:t>: Tools and Technologies</w:t>
      </w:r>
      <w:bookmarkEnd w:id="36"/>
    </w:p>
    <w:tbl>
      <w:tblPr>
        <w:tblStyle w:val="TableGrid"/>
        <w:tblW w:w="9469" w:type="dxa"/>
        <w:tblLook w:val="04A0" w:firstRow="1" w:lastRow="0" w:firstColumn="1" w:lastColumn="0" w:noHBand="0" w:noVBand="1"/>
      </w:tblPr>
      <w:tblGrid>
        <w:gridCol w:w="3336"/>
        <w:gridCol w:w="6133"/>
      </w:tblGrid>
      <w:tr w:rsidR="007E1E28" w:rsidRPr="000E66A2" w14:paraId="464D28A9" w14:textId="77777777" w:rsidTr="002D48DE">
        <w:trPr>
          <w:trHeight w:val="454"/>
        </w:trPr>
        <w:tc>
          <w:tcPr>
            <w:tcW w:w="3336" w:type="dxa"/>
          </w:tcPr>
          <w:p w14:paraId="39C1A32D" w14:textId="0BC21BC9" w:rsidR="007E1E28" w:rsidRPr="007F3878" w:rsidRDefault="007E1E28" w:rsidP="002D48DE">
            <w:pPr>
              <w:rPr>
                <w:rFonts w:eastAsia="Times New Roman"/>
                <w:b/>
                <w:bCs/>
                <w:szCs w:val="24"/>
              </w:rPr>
            </w:pPr>
            <w:r>
              <w:rPr>
                <w:b/>
                <w:bCs/>
                <w:szCs w:val="24"/>
                <w:lang w:bidi="en-US"/>
              </w:rPr>
              <w:t>Windows 8</w:t>
            </w:r>
            <w:r w:rsidRPr="007F3878">
              <w:rPr>
                <w:b/>
                <w:bCs/>
                <w:szCs w:val="24"/>
                <w:lang w:bidi="en-US"/>
              </w:rPr>
              <w:t xml:space="preserve"> or higher                               </w:t>
            </w:r>
          </w:p>
        </w:tc>
        <w:tc>
          <w:tcPr>
            <w:tcW w:w="6133" w:type="dxa"/>
          </w:tcPr>
          <w:p w14:paraId="549DD6FA" w14:textId="77777777" w:rsidR="007E1E28" w:rsidRPr="00236719" w:rsidRDefault="007E1E28" w:rsidP="002D48DE">
            <w:pPr>
              <w:rPr>
                <w:rFonts w:eastAsia="Times New Roman"/>
                <w:szCs w:val="24"/>
              </w:rPr>
            </w:pPr>
            <w:r w:rsidRPr="00236719">
              <w:rPr>
                <w:szCs w:val="24"/>
              </w:rPr>
              <w:t>Operating system</w:t>
            </w:r>
          </w:p>
        </w:tc>
      </w:tr>
      <w:tr w:rsidR="007E1E28" w:rsidRPr="000E66A2" w14:paraId="03C732B7" w14:textId="77777777" w:rsidTr="002D48DE">
        <w:trPr>
          <w:trHeight w:val="934"/>
        </w:trPr>
        <w:tc>
          <w:tcPr>
            <w:tcW w:w="3336" w:type="dxa"/>
          </w:tcPr>
          <w:p w14:paraId="191DAE31" w14:textId="77777777" w:rsidR="007E1E28" w:rsidRPr="007F3878" w:rsidRDefault="007E1E28" w:rsidP="002D48DE">
            <w:pPr>
              <w:rPr>
                <w:rFonts w:eastAsia="Times New Roman"/>
                <w:b/>
                <w:bCs/>
                <w:szCs w:val="24"/>
              </w:rPr>
            </w:pPr>
            <w:r w:rsidRPr="007F3878">
              <w:rPr>
                <w:b/>
                <w:bCs/>
                <w:szCs w:val="24"/>
                <w:lang w:bidi="en-US"/>
              </w:rPr>
              <w:t xml:space="preserve">MS </w:t>
            </w:r>
            <w:proofErr w:type="gramStart"/>
            <w:r w:rsidRPr="007F3878">
              <w:rPr>
                <w:b/>
                <w:bCs/>
                <w:szCs w:val="24"/>
                <w:lang w:bidi="en-US"/>
              </w:rPr>
              <w:t>Visio  2016</w:t>
            </w:r>
            <w:proofErr w:type="gramEnd"/>
            <w:r w:rsidRPr="007F3878">
              <w:rPr>
                <w:b/>
                <w:bCs/>
                <w:szCs w:val="24"/>
                <w:lang w:bidi="en-US"/>
              </w:rPr>
              <w:t xml:space="preserve">                                </w:t>
            </w:r>
          </w:p>
        </w:tc>
        <w:tc>
          <w:tcPr>
            <w:tcW w:w="6133" w:type="dxa"/>
          </w:tcPr>
          <w:p w14:paraId="22B05CA1" w14:textId="77777777" w:rsidR="007E1E28" w:rsidRPr="00236719" w:rsidRDefault="007E1E28" w:rsidP="002D48DE">
            <w:pPr>
              <w:rPr>
                <w:szCs w:val="24"/>
              </w:rPr>
            </w:pPr>
            <w:r w:rsidRPr="00236719">
              <w:rPr>
                <w:szCs w:val="24"/>
              </w:rPr>
              <w:t xml:space="preserve">Gantt chart, Use Case, Incremental Model Diagram,    </w:t>
            </w:r>
          </w:p>
          <w:p w14:paraId="62DE4342" w14:textId="77777777" w:rsidR="007E1E28" w:rsidRPr="00236719" w:rsidRDefault="007E1E28" w:rsidP="002D48DE">
            <w:pPr>
              <w:rPr>
                <w:rFonts w:eastAsia="Times New Roman"/>
                <w:szCs w:val="24"/>
              </w:rPr>
            </w:pPr>
            <w:r w:rsidRPr="00236719">
              <w:rPr>
                <w:szCs w:val="24"/>
              </w:rPr>
              <w:t xml:space="preserve">Flowchart, Activity Diagram.                             </w:t>
            </w:r>
          </w:p>
        </w:tc>
      </w:tr>
      <w:tr w:rsidR="007E1E28" w:rsidRPr="000E66A2" w14:paraId="0987EC97" w14:textId="77777777" w:rsidTr="002D48DE">
        <w:trPr>
          <w:trHeight w:val="454"/>
        </w:trPr>
        <w:tc>
          <w:tcPr>
            <w:tcW w:w="3336" w:type="dxa"/>
          </w:tcPr>
          <w:p w14:paraId="0BF15400" w14:textId="77777777" w:rsidR="007E1E28" w:rsidRPr="007F3878" w:rsidRDefault="007E1E28" w:rsidP="002D48DE">
            <w:pPr>
              <w:rPr>
                <w:rFonts w:eastAsia="Times New Roman"/>
                <w:b/>
                <w:bCs/>
                <w:szCs w:val="24"/>
              </w:rPr>
            </w:pPr>
            <w:r w:rsidRPr="007F3878">
              <w:rPr>
                <w:b/>
                <w:bCs/>
                <w:szCs w:val="24"/>
                <w:lang w:bidi="en-US"/>
              </w:rPr>
              <w:t xml:space="preserve">MS Word 2016                          </w:t>
            </w:r>
          </w:p>
        </w:tc>
        <w:tc>
          <w:tcPr>
            <w:tcW w:w="6133" w:type="dxa"/>
          </w:tcPr>
          <w:p w14:paraId="44303C59" w14:textId="77777777" w:rsidR="007E1E28" w:rsidRPr="00236719" w:rsidRDefault="007E1E28" w:rsidP="002D48DE">
            <w:pPr>
              <w:rPr>
                <w:rFonts w:eastAsia="Times New Roman"/>
                <w:szCs w:val="24"/>
              </w:rPr>
            </w:pPr>
            <w:r w:rsidRPr="00236719">
              <w:rPr>
                <w:szCs w:val="24"/>
              </w:rPr>
              <w:t>Documentation</w:t>
            </w:r>
            <w:r w:rsidRPr="00236719">
              <w:rPr>
                <w:szCs w:val="24"/>
                <w:lang w:bidi="en-US"/>
              </w:rPr>
              <w:t xml:space="preserve">  </w:t>
            </w:r>
          </w:p>
        </w:tc>
      </w:tr>
      <w:tr w:rsidR="007E1E28" w:rsidRPr="000E66A2" w14:paraId="7D1A5E48" w14:textId="77777777" w:rsidTr="002D48DE">
        <w:trPr>
          <w:trHeight w:val="454"/>
        </w:trPr>
        <w:tc>
          <w:tcPr>
            <w:tcW w:w="3336" w:type="dxa"/>
          </w:tcPr>
          <w:p w14:paraId="3E8C108E" w14:textId="77777777" w:rsidR="007E1E28" w:rsidRPr="007F3878" w:rsidRDefault="007E1E28" w:rsidP="002D48DE">
            <w:pPr>
              <w:rPr>
                <w:rFonts w:eastAsia="Times New Roman"/>
                <w:b/>
                <w:bCs/>
                <w:szCs w:val="24"/>
              </w:rPr>
            </w:pPr>
            <w:r w:rsidRPr="007F3878">
              <w:rPr>
                <w:b/>
                <w:bCs/>
                <w:szCs w:val="24"/>
                <w:lang w:bidi="en-US"/>
              </w:rPr>
              <w:t xml:space="preserve">MS Power Point                         </w:t>
            </w:r>
          </w:p>
        </w:tc>
        <w:tc>
          <w:tcPr>
            <w:tcW w:w="6133" w:type="dxa"/>
          </w:tcPr>
          <w:p w14:paraId="1E63FE2A" w14:textId="77777777" w:rsidR="007E1E28" w:rsidRPr="00236719" w:rsidRDefault="007E1E28" w:rsidP="002D48DE">
            <w:pPr>
              <w:rPr>
                <w:rFonts w:eastAsia="Times New Roman"/>
                <w:szCs w:val="24"/>
              </w:rPr>
            </w:pPr>
            <w:r w:rsidRPr="00236719">
              <w:rPr>
                <w:szCs w:val="24"/>
                <w:lang w:bidi="en-US"/>
              </w:rPr>
              <w:t xml:space="preserve">MS PowerPoint                         </w:t>
            </w:r>
          </w:p>
        </w:tc>
      </w:tr>
      <w:tr w:rsidR="007E1E28" w:rsidRPr="000E66A2" w14:paraId="2901285D" w14:textId="77777777" w:rsidTr="002D48DE">
        <w:trPr>
          <w:trHeight w:val="454"/>
        </w:trPr>
        <w:tc>
          <w:tcPr>
            <w:tcW w:w="3336" w:type="dxa"/>
          </w:tcPr>
          <w:p w14:paraId="779FE5DE" w14:textId="77777777" w:rsidR="007E1E28" w:rsidRPr="007F3878" w:rsidRDefault="007E1E28" w:rsidP="002D48DE">
            <w:pPr>
              <w:rPr>
                <w:rFonts w:eastAsia="Times New Roman"/>
                <w:b/>
                <w:bCs/>
                <w:szCs w:val="24"/>
              </w:rPr>
            </w:pPr>
            <w:r w:rsidRPr="007F3878">
              <w:rPr>
                <w:b/>
                <w:bCs/>
                <w:szCs w:val="24"/>
              </w:rPr>
              <w:t>Android Studio (latest version)</w:t>
            </w:r>
          </w:p>
        </w:tc>
        <w:tc>
          <w:tcPr>
            <w:tcW w:w="6133" w:type="dxa"/>
          </w:tcPr>
          <w:p w14:paraId="4C425D46" w14:textId="77777777" w:rsidR="007E1E28" w:rsidRPr="001E63DF" w:rsidRDefault="007E1E28" w:rsidP="002D48DE">
            <w:pPr>
              <w:rPr>
                <w:szCs w:val="24"/>
                <w:lang w:bidi="en-US"/>
              </w:rPr>
            </w:pPr>
            <w:r>
              <w:rPr>
                <w:szCs w:val="24"/>
                <w:lang w:bidi="en-US"/>
              </w:rPr>
              <w:t>Development</w:t>
            </w:r>
            <w:r w:rsidRPr="00236719">
              <w:rPr>
                <w:szCs w:val="24"/>
                <w:lang w:bidi="en-US"/>
              </w:rPr>
              <w:t xml:space="preserve"> Tool</w:t>
            </w:r>
          </w:p>
        </w:tc>
      </w:tr>
      <w:tr w:rsidR="007E1E28" w:rsidRPr="000E66A2" w14:paraId="3D799AD9" w14:textId="77777777" w:rsidTr="002D48DE">
        <w:trPr>
          <w:trHeight w:val="454"/>
        </w:trPr>
        <w:tc>
          <w:tcPr>
            <w:tcW w:w="3336" w:type="dxa"/>
          </w:tcPr>
          <w:p w14:paraId="2C763AC6" w14:textId="5494DB11" w:rsidR="007E1E28" w:rsidRPr="007F3878" w:rsidRDefault="006827DE" w:rsidP="002D48DE">
            <w:pPr>
              <w:rPr>
                <w:b/>
                <w:bCs/>
                <w:szCs w:val="24"/>
              </w:rPr>
            </w:pPr>
            <w:r>
              <w:rPr>
                <w:b/>
                <w:bCs/>
                <w:szCs w:val="24"/>
              </w:rPr>
              <w:t>PyCharm</w:t>
            </w:r>
          </w:p>
        </w:tc>
        <w:tc>
          <w:tcPr>
            <w:tcW w:w="6133" w:type="dxa"/>
          </w:tcPr>
          <w:p w14:paraId="4EB9803E" w14:textId="77777777" w:rsidR="007E1E28" w:rsidRDefault="007E1E28" w:rsidP="002D48DE">
            <w:pPr>
              <w:rPr>
                <w:szCs w:val="24"/>
                <w:lang w:bidi="en-US"/>
              </w:rPr>
            </w:pPr>
            <w:r>
              <w:rPr>
                <w:szCs w:val="24"/>
                <w:lang w:bidi="en-US"/>
              </w:rPr>
              <w:t>Development Tool</w:t>
            </w:r>
          </w:p>
        </w:tc>
      </w:tr>
      <w:tr w:rsidR="007E1E28" w:rsidRPr="000E66A2" w14:paraId="6224D5C6" w14:textId="77777777" w:rsidTr="002D48DE">
        <w:trPr>
          <w:trHeight w:val="454"/>
        </w:trPr>
        <w:tc>
          <w:tcPr>
            <w:tcW w:w="3336" w:type="dxa"/>
          </w:tcPr>
          <w:p w14:paraId="0B2B684A" w14:textId="7AA4880E" w:rsidR="007E1E28" w:rsidRDefault="007E1E28" w:rsidP="002D48DE">
            <w:pPr>
              <w:rPr>
                <w:b/>
                <w:bCs/>
                <w:szCs w:val="24"/>
              </w:rPr>
            </w:pPr>
            <w:r>
              <w:rPr>
                <w:b/>
                <w:bCs/>
                <w:szCs w:val="24"/>
              </w:rPr>
              <w:t>Python</w:t>
            </w:r>
          </w:p>
        </w:tc>
        <w:tc>
          <w:tcPr>
            <w:tcW w:w="6133" w:type="dxa"/>
          </w:tcPr>
          <w:p w14:paraId="1B4C88B2" w14:textId="76A38780" w:rsidR="007E1E28" w:rsidRDefault="007E1E28" w:rsidP="002D48DE">
            <w:pPr>
              <w:rPr>
                <w:szCs w:val="24"/>
                <w:lang w:bidi="en-US"/>
              </w:rPr>
            </w:pPr>
            <w:r>
              <w:rPr>
                <w:szCs w:val="24"/>
                <w:lang w:bidi="en-US"/>
              </w:rPr>
              <w:t>Development Language</w:t>
            </w:r>
          </w:p>
        </w:tc>
      </w:tr>
      <w:tr w:rsidR="007E1E28" w:rsidRPr="000E66A2" w14:paraId="2C487BF3" w14:textId="77777777" w:rsidTr="002D48DE">
        <w:trPr>
          <w:trHeight w:val="454"/>
        </w:trPr>
        <w:tc>
          <w:tcPr>
            <w:tcW w:w="3336" w:type="dxa"/>
          </w:tcPr>
          <w:p w14:paraId="0052AE90" w14:textId="024894D6" w:rsidR="007E1E28" w:rsidRDefault="007E1E28" w:rsidP="002D48DE">
            <w:pPr>
              <w:rPr>
                <w:b/>
                <w:bCs/>
                <w:szCs w:val="24"/>
              </w:rPr>
            </w:pPr>
            <w:r>
              <w:rPr>
                <w:b/>
                <w:bCs/>
                <w:szCs w:val="24"/>
              </w:rPr>
              <w:t>Java</w:t>
            </w:r>
          </w:p>
        </w:tc>
        <w:tc>
          <w:tcPr>
            <w:tcW w:w="6133" w:type="dxa"/>
          </w:tcPr>
          <w:p w14:paraId="7EFF8970" w14:textId="5CCE7F7F" w:rsidR="007E1E28" w:rsidRDefault="007E1E28" w:rsidP="002D48DE">
            <w:pPr>
              <w:rPr>
                <w:szCs w:val="24"/>
                <w:lang w:bidi="en-US"/>
              </w:rPr>
            </w:pPr>
            <w:r>
              <w:rPr>
                <w:szCs w:val="24"/>
                <w:lang w:bidi="en-US"/>
              </w:rPr>
              <w:t>Development Language</w:t>
            </w:r>
          </w:p>
        </w:tc>
      </w:tr>
      <w:tr w:rsidR="007E1E28" w:rsidRPr="000E66A2" w14:paraId="43C14FD1" w14:textId="77777777" w:rsidTr="002D48DE">
        <w:trPr>
          <w:trHeight w:val="454"/>
        </w:trPr>
        <w:tc>
          <w:tcPr>
            <w:tcW w:w="3336" w:type="dxa"/>
          </w:tcPr>
          <w:p w14:paraId="7D3645E1" w14:textId="6E6F1411" w:rsidR="007E1E28" w:rsidRPr="007F3878" w:rsidRDefault="006827DE" w:rsidP="002D48DE">
            <w:pPr>
              <w:rPr>
                <w:rFonts w:eastAsia="Times New Roman"/>
                <w:b/>
                <w:bCs/>
                <w:szCs w:val="24"/>
              </w:rPr>
            </w:pPr>
            <w:r w:rsidRPr="007F3878">
              <w:rPr>
                <w:b/>
                <w:bCs/>
                <w:szCs w:val="24"/>
                <w:lang w:bidi="en-US"/>
              </w:rPr>
              <w:t>KitKat</w:t>
            </w:r>
            <w:r w:rsidR="007E1E28" w:rsidRPr="007F3878">
              <w:rPr>
                <w:b/>
                <w:bCs/>
                <w:szCs w:val="24"/>
                <w:lang w:bidi="en-US"/>
              </w:rPr>
              <w:t xml:space="preserve"> (min)</w:t>
            </w:r>
          </w:p>
        </w:tc>
        <w:tc>
          <w:tcPr>
            <w:tcW w:w="6133" w:type="dxa"/>
          </w:tcPr>
          <w:p w14:paraId="2623BAC8" w14:textId="77777777" w:rsidR="007E1E28" w:rsidRPr="00236719" w:rsidRDefault="007E1E28" w:rsidP="002D48DE">
            <w:pPr>
              <w:rPr>
                <w:rFonts w:eastAsia="Times New Roman"/>
                <w:szCs w:val="24"/>
              </w:rPr>
            </w:pPr>
            <w:r w:rsidRPr="00236719">
              <w:rPr>
                <w:szCs w:val="24"/>
                <w:lang w:bidi="en-US"/>
              </w:rPr>
              <w:t>Android OS</w:t>
            </w:r>
          </w:p>
        </w:tc>
      </w:tr>
      <w:tr w:rsidR="007E1E28" w:rsidRPr="000E66A2" w14:paraId="22FBBDE4" w14:textId="77777777" w:rsidTr="002D48DE">
        <w:trPr>
          <w:trHeight w:val="454"/>
        </w:trPr>
        <w:tc>
          <w:tcPr>
            <w:tcW w:w="3336" w:type="dxa"/>
          </w:tcPr>
          <w:p w14:paraId="529E418A" w14:textId="77777777" w:rsidR="007E1E28" w:rsidRPr="007F3878" w:rsidRDefault="007E1E28" w:rsidP="002D48DE">
            <w:pPr>
              <w:rPr>
                <w:b/>
                <w:bCs/>
                <w:szCs w:val="24"/>
                <w:lang w:bidi="en-US"/>
              </w:rPr>
            </w:pPr>
            <w:r w:rsidRPr="007F3878">
              <w:rPr>
                <w:b/>
                <w:bCs/>
                <w:szCs w:val="24"/>
                <w:lang w:bidi="en-US"/>
              </w:rPr>
              <w:t>Firebase</w:t>
            </w:r>
          </w:p>
        </w:tc>
        <w:tc>
          <w:tcPr>
            <w:tcW w:w="6133" w:type="dxa"/>
          </w:tcPr>
          <w:p w14:paraId="1C45207B" w14:textId="77777777" w:rsidR="007E1E28" w:rsidRPr="00236719" w:rsidRDefault="007E1E28" w:rsidP="002D48DE">
            <w:pPr>
              <w:rPr>
                <w:szCs w:val="24"/>
                <w:lang w:bidi="en-US"/>
              </w:rPr>
            </w:pPr>
            <w:r>
              <w:rPr>
                <w:szCs w:val="24"/>
                <w:lang w:bidi="en-US"/>
              </w:rPr>
              <w:t>Database</w:t>
            </w:r>
          </w:p>
        </w:tc>
      </w:tr>
    </w:tbl>
    <w:p w14:paraId="4316B6B7" w14:textId="0C34FE2F" w:rsidR="00E814A2" w:rsidRPr="00B63EA4" w:rsidRDefault="00E814A2" w:rsidP="00B63EA4"/>
    <w:p w14:paraId="596C70C2" w14:textId="77777777" w:rsidR="00E814A2" w:rsidRPr="00B63EA4" w:rsidRDefault="00E814A2" w:rsidP="00B63EA4"/>
    <w:p w14:paraId="4BD9CE71" w14:textId="607EEDCE" w:rsidR="007F3400" w:rsidRPr="00B63EA4" w:rsidRDefault="007F3400" w:rsidP="00B63EA4"/>
    <w:p w14:paraId="321C2507" w14:textId="128F6EAD" w:rsidR="007F3400" w:rsidRPr="00B63EA4" w:rsidRDefault="007F3400" w:rsidP="00B63EA4"/>
    <w:p w14:paraId="23959520" w14:textId="0268FB8A" w:rsidR="00EB2F7D" w:rsidRPr="00B63EA4" w:rsidRDefault="00EB2F7D" w:rsidP="00B63EA4"/>
    <w:p w14:paraId="10869EC6" w14:textId="6CA1B18F" w:rsidR="00EB2F7D" w:rsidRPr="00B63EA4" w:rsidRDefault="00EB2F7D" w:rsidP="00B63EA4"/>
    <w:p w14:paraId="1225B04A" w14:textId="327C3784" w:rsidR="00EB2F7D" w:rsidRDefault="00EB2F7D" w:rsidP="009601A1">
      <w:pPr>
        <w:pStyle w:val="28ptBold"/>
      </w:pPr>
    </w:p>
    <w:p w14:paraId="626A8F91" w14:textId="4A5173FF" w:rsidR="00AC7A07" w:rsidRDefault="00AC7A07" w:rsidP="009601A1">
      <w:pPr>
        <w:pStyle w:val="28ptBold"/>
      </w:pPr>
    </w:p>
    <w:p w14:paraId="31DBE0FE" w14:textId="3E388113" w:rsidR="00AC7A07" w:rsidRDefault="00AC7A07" w:rsidP="009601A1">
      <w:pPr>
        <w:pStyle w:val="28ptBold"/>
      </w:pPr>
    </w:p>
    <w:p w14:paraId="18BC95BD" w14:textId="5436A59E" w:rsidR="007E1E28" w:rsidRDefault="007E1E28" w:rsidP="009601A1">
      <w:pPr>
        <w:pStyle w:val="28ptBold"/>
      </w:pPr>
    </w:p>
    <w:p w14:paraId="4F7C8726" w14:textId="6FB42DA1" w:rsidR="007E1E28" w:rsidRDefault="007E1E28" w:rsidP="009601A1">
      <w:pPr>
        <w:pStyle w:val="28ptBold"/>
      </w:pPr>
    </w:p>
    <w:p w14:paraId="6E476AA1" w14:textId="25AD7285" w:rsidR="007E1E28" w:rsidRDefault="007E1E28" w:rsidP="009601A1">
      <w:pPr>
        <w:pStyle w:val="28ptBold"/>
      </w:pPr>
    </w:p>
    <w:p w14:paraId="23261D27" w14:textId="153AD947" w:rsidR="007E1E28" w:rsidRDefault="007E1E28" w:rsidP="009601A1">
      <w:pPr>
        <w:pStyle w:val="28ptBold"/>
      </w:pPr>
    </w:p>
    <w:p w14:paraId="0F6BD5E9" w14:textId="77777777" w:rsidR="00EB2F7D" w:rsidRDefault="00EB2F7D" w:rsidP="009601A1">
      <w:pPr>
        <w:pStyle w:val="28ptBold"/>
      </w:pPr>
    </w:p>
    <w:p w14:paraId="06D6851C" w14:textId="0BC5A4DF" w:rsidR="00E814A2" w:rsidRPr="000506A7" w:rsidRDefault="00E814A2" w:rsidP="009601A1">
      <w:pPr>
        <w:pStyle w:val="28ptBold"/>
      </w:pPr>
      <w:r w:rsidRPr="000506A7">
        <w:t>CHAPTER NO. 02</w:t>
      </w:r>
    </w:p>
    <w:p w14:paraId="6EBD42DC" w14:textId="77777777" w:rsidR="00E814A2" w:rsidRPr="000506A7" w:rsidRDefault="00E814A2" w:rsidP="009601A1">
      <w:pPr>
        <w:pStyle w:val="28ptBold"/>
      </w:pPr>
      <w:r w:rsidRPr="000506A7">
        <w:t>PROBLEM DEFINITION</w:t>
      </w:r>
    </w:p>
    <w:p w14:paraId="6DBADAE5" w14:textId="60C73978" w:rsidR="000506A7" w:rsidRDefault="000506A7">
      <w:pPr>
        <w:spacing w:after="160" w:line="259" w:lineRule="auto"/>
        <w:jc w:val="left"/>
      </w:pPr>
      <w:r>
        <w:br w:type="page"/>
      </w:r>
    </w:p>
    <w:p w14:paraId="346C6F77" w14:textId="2EFF834D" w:rsidR="00E814A2" w:rsidRPr="00DD5731" w:rsidRDefault="00E814A2" w:rsidP="00C5300F">
      <w:pPr>
        <w:pStyle w:val="Heading1"/>
      </w:pPr>
      <w:bookmarkStart w:id="37" w:name="_Toc67529215"/>
      <w:r w:rsidRPr="00C5300F">
        <w:lastRenderedPageBreak/>
        <w:t>Problem</w:t>
      </w:r>
      <w:r w:rsidRPr="00DD5731">
        <w:t xml:space="preserve"> </w:t>
      </w:r>
      <w:r w:rsidRPr="007A1AA6">
        <w:t>Definition</w:t>
      </w:r>
      <w:bookmarkEnd w:id="37"/>
    </w:p>
    <w:p w14:paraId="4DBF75AA" w14:textId="5BFC998A" w:rsidR="0094683C" w:rsidRPr="00D53BBD" w:rsidRDefault="007E1E28" w:rsidP="00D53BBD">
      <w:r>
        <w:rPr>
          <w:szCs w:val="24"/>
        </w:rPr>
        <w:t>Eventivo</w:t>
      </w:r>
      <w:r w:rsidRPr="00940D0D">
        <w:rPr>
          <w:szCs w:val="24"/>
        </w:rPr>
        <w:t xml:space="preserve"> is a </w:t>
      </w:r>
      <w:r w:rsidR="002A6513" w:rsidRPr="00940D0D">
        <w:rPr>
          <w:szCs w:val="24"/>
        </w:rPr>
        <w:t>much-needed</w:t>
      </w:r>
      <w:r w:rsidRPr="00940D0D">
        <w:rPr>
          <w:szCs w:val="24"/>
        </w:rPr>
        <w:t xml:space="preserve"> system in this busy world. Due to lack of time people face many difficulties in booking venue and other essentials for a function. This system will provide a place for users to book their requirements of function online without much headache and less time consumption. As everything these days is being online so this system will be a fruitful and beneficial addition in this online world. The user can easily check the nearby and recommended venues in a defined budget</w:t>
      </w:r>
      <w:r w:rsidRPr="008542B9">
        <w:t xml:space="preserve"> Many people want to book the venue and other essentials will less or no effort these days, but people have to visit different banquets and marquees individually and collect the quotations. Some people </w:t>
      </w:r>
      <w:r w:rsidR="002A6513" w:rsidRPr="008542B9">
        <w:t>become</w:t>
      </w:r>
      <w:r w:rsidRPr="008542B9">
        <w:t xml:space="preserve"> much lazy that they delay the booking process because manually booking consumes too much time and effort involved. People don’t want to go out. People want easiness in their lives so we come up with the idea to ease the people and community. For the marriages and events, we must book marriage halls or marques or other lawn etc. and also need about all the essentials that are compulsory in the event like food, music band system, decoration, photography etc. so we designed a Place Booking application that provide all these services and our community will get benefit of it. The venue booking application provides user the searching facilities based on various factors. This android application will provide the functionality for searching wedding halls and marquees for the events</w:t>
      </w:r>
      <w:r>
        <w:t>.</w:t>
      </w:r>
    </w:p>
    <w:p w14:paraId="083D2122" w14:textId="2AE67AEF" w:rsidR="00E814A2" w:rsidRPr="00586BBD" w:rsidRDefault="00E814A2" w:rsidP="00AB0FD1">
      <w:pPr>
        <w:pStyle w:val="Heading2"/>
      </w:pPr>
      <w:bookmarkStart w:id="38" w:name="_Toc67529216"/>
      <w:r w:rsidRPr="000551A8">
        <w:t>Problem</w:t>
      </w:r>
      <w:r w:rsidRPr="00586BBD">
        <w:t xml:space="preserve"> </w:t>
      </w:r>
      <w:r w:rsidRPr="00C5300F">
        <w:t>Statement</w:t>
      </w:r>
      <w:bookmarkEnd w:id="38"/>
    </w:p>
    <w:p w14:paraId="749E8289" w14:textId="6198BA35" w:rsidR="006C521B" w:rsidRDefault="00321102" w:rsidP="007E1E28">
      <w:r w:rsidRPr="00321102">
        <w:rPr>
          <w:sz w:val="23"/>
          <w:szCs w:val="23"/>
        </w:rPr>
        <w:t xml:space="preserve">The world is shifting to the online </w:t>
      </w:r>
      <w:r w:rsidR="002A6513" w:rsidRPr="00321102">
        <w:rPr>
          <w:sz w:val="23"/>
          <w:szCs w:val="23"/>
        </w:rPr>
        <w:t>business-like</w:t>
      </w:r>
      <w:r w:rsidRPr="00321102">
        <w:rPr>
          <w:sz w:val="23"/>
          <w:szCs w:val="23"/>
        </w:rPr>
        <w:t xml:space="preserve"> websites and android applications. People most of the time use mobile phones and have it in their pockets. </w:t>
      </w:r>
      <w:r w:rsidR="007E1E28">
        <w:rPr>
          <w:sz w:val="23"/>
          <w:szCs w:val="23"/>
        </w:rPr>
        <w:t xml:space="preserve">In this modern age everyone wants all work online by sitting at home so to book Halls, Banquets and other essentials for any event (birthday, Wedding, Engagement etc.) manually is very </w:t>
      </w:r>
      <w:r w:rsidR="002A6513">
        <w:rPr>
          <w:sz w:val="23"/>
          <w:szCs w:val="23"/>
        </w:rPr>
        <w:t>time-consuming</w:t>
      </w:r>
      <w:r w:rsidR="007E1E28">
        <w:rPr>
          <w:sz w:val="23"/>
          <w:szCs w:val="23"/>
        </w:rPr>
        <w:t xml:space="preserve"> task for most of the people. They have to go to collect all correct information through manual visits. Due to much time consumption in manual visits to each venue, people lower their choices and visit the main ones only and leaves the better ones just because of travelling and time consumption.</w:t>
      </w:r>
      <w:r w:rsidR="006C521B" w:rsidRPr="006C521B">
        <w:t xml:space="preserve"> </w:t>
      </w:r>
      <w:r w:rsidR="007E1E28">
        <w:t xml:space="preserve">There’s no system for </w:t>
      </w:r>
      <w:r w:rsidR="002A6513">
        <w:t>suggestions-based</w:t>
      </w:r>
      <w:r w:rsidR="007E1E28">
        <w:t xml:space="preserve"> recommendation in any app. </w:t>
      </w:r>
    </w:p>
    <w:p w14:paraId="48E1A114" w14:textId="32DCEA80" w:rsidR="007E1E28" w:rsidRDefault="007E1E28" w:rsidP="007E1E28"/>
    <w:p w14:paraId="601D0431" w14:textId="77777777" w:rsidR="007E1E28" w:rsidRDefault="007E1E28" w:rsidP="007E1E28"/>
    <w:p w14:paraId="042C82F8" w14:textId="66A5940E" w:rsidR="007E1E28" w:rsidRDefault="007E1E28" w:rsidP="00AB0FD1">
      <w:pPr>
        <w:pStyle w:val="Heading2"/>
      </w:pPr>
      <w:bookmarkStart w:id="39" w:name="_Toc67529217"/>
      <w:r>
        <w:lastRenderedPageBreak/>
        <w:t>Proposed Solution</w:t>
      </w:r>
      <w:bookmarkEnd w:id="39"/>
      <w:r>
        <w:t xml:space="preserve"> </w:t>
      </w:r>
    </w:p>
    <w:p w14:paraId="792DC6A9" w14:textId="2E1A8353" w:rsidR="007E1E28" w:rsidRPr="007E1E28" w:rsidRDefault="007E1E28" w:rsidP="007E1E28">
      <w:r>
        <w:rPr>
          <w:sz w:val="23"/>
          <w:szCs w:val="23"/>
        </w:rPr>
        <w:t xml:space="preserve">Everything is moving towards the online </w:t>
      </w:r>
      <w:r w:rsidR="002A6513">
        <w:rPr>
          <w:sz w:val="23"/>
          <w:szCs w:val="23"/>
        </w:rPr>
        <w:t>business-like</w:t>
      </w:r>
      <w:r>
        <w:rPr>
          <w:sz w:val="23"/>
          <w:szCs w:val="23"/>
        </w:rPr>
        <w:t xml:space="preserve"> websites and android applications. </w:t>
      </w:r>
      <w:r w:rsidR="006827DE">
        <w:rPr>
          <w:sz w:val="23"/>
          <w:szCs w:val="23"/>
        </w:rPr>
        <w:t>M</w:t>
      </w:r>
      <w:r>
        <w:rPr>
          <w:sz w:val="23"/>
          <w:szCs w:val="23"/>
        </w:rPr>
        <w:t>ost of the time</w:t>
      </w:r>
      <w:r w:rsidR="006827DE">
        <w:rPr>
          <w:sz w:val="23"/>
          <w:szCs w:val="23"/>
        </w:rPr>
        <w:t>, people</w:t>
      </w:r>
      <w:r>
        <w:rPr>
          <w:sz w:val="23"/>
          <w:szCs w:val="23"/>
        </w:rPr>
        <w:t xml:space="preserve"> use mobile phones and have it in their pockets. Our people spend most of their time by using cellphone and scrolling their social media feed. </w:t>
      </w:r>
      <w:r w:rsidR="006827DE">
        <w:rPr>
          <w:sz w:val="23"/>
          <w:szCs w:val="23"/>
        </w:rPr>
        <w:t>So,</w:t>
      </w:r>
      <w:r>
        <w:rPr>
          <w:sz w:val="23"/>
          <w:szCs w:val="23"/>
        </w:rPr>
        <w:t xml:space="preserve"> this application is android based </w:t>
      </w:r>
      <w:r w:rsidR="006827DE">
        <w:rPr>
          <w:sz w:val="23"/>
          <w:szCs w:val="23"/>
        </w:rPr>
        <w:t>and</w:t>
      </w:r>
      <w:r>
        <w:rPr>
          <w:sz w:val="23"/>
          <w:szCs w:val="23"/>
        </w:rPr>
        <w:t xml:space="preserve"> everyone having smartphone can use this app and can avail the services. Many people do not visit all the halls and banquets to get information about these venues and finalize the near one or that looks good </w:t>
      </w:r>
      <w:r w:rsidR="006827DE">
        <w:rPr>
          <w:sz w:val="23"/>
          <w:szCs w:val="23"/>
        </w:rPr>
        <w:t>but, in this way,</w:t>
      </w:r>
      <w:r>
        <w:rPr>
          <w:sz w:val="23"/>
          <w:szCs w:val="23"/>
        </w:rPr>
        <w:t xml:space="preserve"> they don’t visit all halls and not have much info about all. By Using this application people will get all information about the nearby halls or anywhere they want to </w:t>
      </w:r>
      <w:r w:rsidR="006827DE">
        <w:rPr>
          <w:sz w:val="23"/>
          <w:szCs w:val="23"/>
        </w:rPr>
        <w:t>find</w:t>
      </w:r>
      <w:r>
        <w:rPr>
          <w:sz w:val="23"/>
          <w:szCs w:val="23"/>
        </w:rPr>
        <w:t xml:space="preserve"> can search and contact with them. It’s a great work for community without any boundary and can get complete access on food ordering, sitting capacity and all other arrangements on a single application. We can also get the profit by running ads on it and by adding Feature your venue option. We can do sentiment analysis on the base of feedbacks of people so that we can suggest venues. </w:t>
      </w:r>
    </w:p>
    <w:p w14:paraId="4D15BF34" w14:textId="1E648763" w:rsidR="00E814A2" w:rsidRPr="009549BC" w:rsidRDefault="00E814A2" w:rsidP="00AB0FD1">
      <w:pPr>
        <w:pStyle w:val="Heading2"/>
      </w:pPr>
      <w:bookmarkStart w:id="40" w:name="_Toc67529218"/>
      <w:r w:rsidRPr="00B8129B">
        <w:t>Deliverables</w:t>
      </w:r>
      <w:r w:rsidRPr="009549BC">
        <w:t xml:space="preserve"> and </w:t>
      </w:r>
      <w:r w:rsidRPr="003140AC">
        <w:t>Development</w:t>
      </w:r>
      <w:r w:rsidRPr="009549BC">
        <w:t xml:space="preserve"> Requirements</w:t>
      </w:r>
      <w:bookmarkEnd w:id="40"/>
    </w:p>
    <w:p w14:paraId="49885AAA" w14:textId="77777777" w:rsidR="00557C7C" w:rsidRPr="00557C7C" w:rsidRDefault="00557C7C" w:rsidP="006C2C0D">
      <w:pPr>
        <w:pStyle w:val="ListParagraph"/>
        <w:keepNext/>
        <w:numPr>
          <w:ilvl w:val="0"/>
          <w:numId w:val="26"/>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41" w:name="_Toc67528630"/>
      <w:bookmarkStart w:id="42" w:name="_Toc67528920"/>
      <w:bookmarkStart w:id="43" w:name="_Toc67529219"/>
      <w:bookmarkEnd w:id="41"/>
      <w:bookmarkEnd w:id="42"/>
      <w:bookmarkEnd w:id="43"/>
    </w:p>
    <w:p w14:paraId="36669ECC" w14:textId="77777777" w:rsidR="00557C7C" w:rsidRPr="00557C7C" w:rsidRDefault="00557C7C" w:rsidP="006C2C0D">
      <w:pPr>
        <w:pStyle w:val="ListParagraph"/>
        <w:keepNext/>
        <w:numPr>
          <w:ilvl w:val="0"/>
          <w:numId w:val="26"/>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44" w:name="_Toc67528631"/>
      <w:bookmarkStart w:id="45" w:name="_Toc67528921"/>
      <w:bookmarkStart w:id="46" w:name="_Toc67529220"/>
      <w:bookmarkEnd w:id="44"/>
      <w:bookmarkEnd w:id="45"/>
      <w:bookmarkEnd w:id="46"/>
    </w:p>
    <w:p w14:paraId="441D2AF6" w14:textId="77777777" w:rsidR="00557C7C" w:rsidRPr="00557C7C" w:rsidRDefault="00557C7C" w:rsidP="006C2C0D">
      <w:pPr>
        <w:pStyle w:val="ListParagraph"/>
        <w:keepNext/>
        <w:numPr>
          <w:ilvl w:val="1"/>
          <w:numId w:val="26"/>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47" w:name="_Toc67528632"/>
      <w:bookmarkStart w:id="48" w:name="_Toc67528922"/>
      <w:bookmarkStart w:id="49" w:name="_Toc67529221"/>
      <w:bookmarkEnd w:id="47"/>
      <w:bookmarkEnd w:id="48"/>
      <w:bookmarkEnd w:id="49"/>
    </w:p>
    <w:p w14:paraId="3797C805" w14:textId="77777777" w:rsidR="00557C7C" w:rsidRPr="00557C7C" w:rsidRDefault="00557C7C" w:rsidP="006C2C0D">
      <w:pPr>
        <w:pStyle w:val="ListParagraph"/>
        <w:keepNext/>
        <w:numPr>
          <w:ilvl w:val="1"/>
          <w:numId w:val="26"/>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50" w:name="_Toc67528633"/>
      <w:bookmarkStart w:id="51" w:name="_Toc67528923"/>
      <w:bookmarkStart w:id="52" w:name="_Toc67529222"/>
      <w:bookmarkEnd w:id="50"/>
      <w:bookmarkEnd w:id="51"/>
      <w:bookmarkEnd w:id="52"/>
    </w:p>
    <w:p w14:paraId="5F560A93" w14:textId="77777777" w:rsidR="00557C7C" w:rsidRPr="00557C7C" w:rsidRDefault="00557C7C" w:rsidP="006C2C0D">
      <w:pPr>
        <w:pStyle w:val="ListParagraph"/>
        <w:keepNext/>
        <w:numPr>
          <w:ilvl w:val="1"/>
          <w:numId w:val="26"/>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53" w:name="_Toc67528634"/>
      <w:bookmarkStart w:id="54" w:name="_Toc67528924"/>
      <w:bookmarkStart w:id="55" w:name="_Toc67529223"/>
      <w:bookmarkEnd w:id="53"/>
      <w:bookmarkEnd w:id="54"/>
      <w:bookmarkEnd w:id="55"/>
    </w:p>
    <w:p w14:paraId="197D86EF" w14:textId="54E1390A" w:rsidR="00E814A2" w:rsidRPr="005D24C8" w:rsidRDefault="00E814A2" w:rsidP="006C2C0D">
      <w:pPr>
        <w:pStyle w:val="Heading3"/>
        <w:numPr>
          <w:ilvl w:val="2"/>
          <w:numId w:val="26"/>
        </w:numPr>
      </w:pPr>
      <w:bookmarkStart w:id="56" w:name="_Toc67529224"/>
      <w:r w:rsidRPr="005D24C8">
        <w:t>Hardware Requirements</w:t>
      </w:r>
      <w:bookmarkEnd w:id="56"/>
    </w:p>
    <w:p w14:paraId="70CCEC70" w14:textId="77777777" w:rsidR="007E1E28" w:rsidRDefault="00321102" w:rsidP="006C2C0D">
      <w:pPr>
        <w:pStyle w:val="ListParagraph"/>
        <w:numPr>
          <w:ilvl w:val="0"/>
          <w:numId w:val="2"/>
        </w:numPr>
        <w:spacing w:before="0" w:after="0"/>
      </w:pPr>
      <w:r>
        <w:t>Laptop Core i5</w:t>
      </w:r>
      <w:r w:rsidR="00B63EA4">
        <w:t xml:space="preserve"> </w:t>
      </w:r>
    </w:p>
    <w:p w14:paraId="7FAE324C" w14:textId="5409E7FF" w:rsidR="00E814A2" w:rsidRDefault="007E1E28" w:rsidP="006C2C0D">
      <w:pPr>
        <w:pStyle w:val="ListParagraph"/>
        <w:numPr>
          <w:ilvl w:val="0"/>
          <w:numId w:val="2"/>
        </w:numPr>
        <w:spacing w:before="0" w:after="0"/>
      </w:pPr>
      <w:r>
        <w:t>RAM 8 GB (min)</w:t>
      </w:r>
    </w:p>
    <w:p w14:paraId="1B15FBC7" w14:textId="280AEBE8" w:rsidR="007E1E28" w:rsidRDefault="007E1E28" w:rsidP="006C2C0D">
      <w:pPr>
        <w:pStyle w:val="ListParagraph"/>
        <w:numPr>
          <w:ilvl w:val="0"/>
          <w:numId w:val="2"/>
        </w:numPr>
        <w:spacing w:before="0" w:after="0"/>
      </w:pPr>
      <w:r>
        <w:t>HDD 500 GB (min)</w:t>
      </w:r>
    </w:p>
    <w:p w14:paraId="1A28CE47" w14:textId="2C9D21A1" w:rsidR="00B63EA4" w:rsidRDefault="00B63EA4" w:rsidP="006C2C0D">
      <w:pPr>
        <w:pStyle w:val="ListParagraph"/>
        <w:numPr>
          <w:ilvl w:val="0"/>
          <w:numId w:val="2"/>
        </w:numPr>
        <w:spacing w:before="0"/>
      </w:pPr>
      <w:r>
        <w:t xml:space="preserve">Android </w:t>
      </w:r>
      <w:r w:rsidR="007E1E28">
        <w:t>Cellphone</w:t>
      </w:r>
    </w:p>
    <w:p w14:paraId="7D5D1ED8" w14:textId="77777777" w:rsidR="00E814A2" w:rsidRDefault="00E814A2" w:rsidP="00557C7C">
      <w:pPr>
        <w:pStyle w:val="Heading3"/>
      </w:pPr>
      <w:bookmarkStart w:id="57" w:name="_Toc67529225"/>
      <w:r w:rsidRPr="00CD79DC">
        <w:t>Software Requirements</w:t>
      </w:r>
      <w:bookmarkEnd w:id="57"/>
    </w:p>
    <w:p w14:paraId="37FA1073" w14:textId="77777777" w:rsidR="00E814A2" w:rsidRDefault="00E814A2" w:rsidP="006C2C0D">
      <w:pPr>
        <w:pStyle w:val="ListParagraph"/>
        <w:numPr>
          <w:ilvl w:val="0"/>
          <w:numId w:val="1"/>
        </w:numPr>
        <w:ind w:firstLine="0"/>
      </w:pPr>
      <w:r>
        <w:t>Windows 8 or higher</w:t>
      </w:r>
    </w:p>
    <w:p w14:paraId="747D67F7" w14:textId="5A9DE945" w:rsidR="00D130DC" w:rsidRDefault="00D130DC" w:rsidP="006C2C0D">
      <w:pPr>
        <w:pStyle w:val="ListParagraph"/>
        <w:numPr>
          <w:ilvl w:val="0"/>
          <w:numId w:val="1"/>
        </w:numPr>
        <w:ind w:firstLine="0"/>
      </w:pPr>
      <w:r>
        <w:t xml:space="preserve">Android studio 4.0.5 </w:t>
      </w:r>
    </w:p>
    <w:p w14:paraId="394516DE" w14:textId="34F690A9" w:rsidR="00B63EA4" w:rsidRDefault="00D130DC" w:rsidP="006C2C0D">
      <w:pPr>
        <w:pStyle w:val="ListParagraph"/>
        <w:numPr>
          <w:ilvl w:val="0"/>
          <w:numId w:val="1"/>
        </w:numPr>
        <w:ind w:firstLine="0"/>
      </w:pPr>
      <w:r>
        <w:t xml:space="preserve">Firebase </w:t>
      </w:r>
      <w:r w:rsidR="002C2C5F">
        <w:t>Database</w:t>
      </w:r>
    </w:p>
    <w:p w14:paraId="7218760A" w14:textId="358F8FA8" w:rsidR="007E1E28" w:rsidRDefault="006827DE" w:rsidP="006C2C0D">
      <w:pPr>
        <w:pStyle w:val="ListParagraph"/>
        <w:numPr>
          <w:ilvl w:val="0"/>
          <w:numId w:val="1"/>
        </w:numPr>
        <w:ind w:firstLine="0"/>
      </w:pPr>
      <w:r>
        <w:t>PyCharm</w:t>
      </w:r>
    </w:p>
    <w:p w14:paraId="725C5B4F" w14:textId="543B22D1" w:rsidR="00EF573A" w:rsidRDefault="00EF573A" w:rsidP="00EF573A">
      <w:pPr>
        <w:pStyle w:val="ListParagraph"/>
        <w:ind w:left="360"/>
      </w:pPr>
    </w:p>
    <w:p w14:paraId="7BB380AB" w14:textId="3661D0AE" w:rsidR="00EF573A" w:rsidRDefault="00EF573A" w:rsidP="00EF573A">
      <w:pPr>
        <w:pStyle w:val="ListParagraph"/>
        <w:ind w:left="360"/>
      </w:pPr>
    </w:p>
    <w:p w14:paraId="618F6A77" w14:textId="77777777" w:rsidR="006827DE" w:rsidRPr="006C521B" w:rsidRDefault="006827DE" w:rsidP="00EF573A">
      <w:pPr>
        <w:pStyle w:val="ListParagraph"/>
        <w:ind w:left="360"/>
      </w:pPr>
    </w:p>
    <w:p w14:paraId="029AA125" w14:textId="62999343" w:rsidR="00E814A2" w:rsidRDefault="00EF573A" w:rsidP="00AB0FD1">
      <w:pPr>
        <w:pStyle w:val="Heading2"/>
      </w:pPr>
      <w:bookmarkStart w:id="58" w:name="_Toc67529226"/>
      <w:r>
        <w:lastRenderedPageBreak/>
        <w:t>Current Systems</w:t>
      </w:r>
      <w:bookmarkEnd w:id="58"/>
    </w:p>
    <w:p w14:paraId="11113439"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59" w:name="_Toc67528638"/>
      <w:bookmarkStart w:id="60" w:name="_Toc67528928"/>
      <w:bookmarkStart w:id="61" w:name="_Toc67529227"/>
      <w:bookmarkEnd w:id="59"/>
      <w:bookmarkEnd w:id="60"/>
      <w:bookmarkEnd w:id="61"/>
    </w:p>
    <w:p w14:paraId="0CA8A6BB" w14:textId="351566B0" w:rsidR="00102A28" w:rsidRDefault="00102A28" w:rsidP="00557C7C">
      <w:pPr>
        <w:pStyle w:val="Heading3"/>
      </w:pPr>
      <w:bookmarkStart w:id="62" w:name="_Toc67529228"/>
      <w:r>
        <w:t>VenueHub.pk</w:t>
      </w:r>
      <w:bookmarkEnd w:id="62"/>
    </w:p>
    <w:p w14:paraId="3D111650" w14:textId="77777777" w:rsidR="00102A28" w:rsidRDefault="00102A28" w:rsidP="006827DE">
      <w:pPr>
        <w:ind w:left="360"/>
      </w:pPr>
      <w:r w:rsidRPr="009C0189">
        <w:t xml:space="preserve">VenueHub.pk is the site for booking marriage halls, lawn, marquees for party, wedding, ceremonies etc. This is very professionally developed website for bookings. It’s providing the different venues for different events and vast range of categories of events. The owner has almost all rights and access to the system as he can check about reservations, budget, employee, food quantity etc. </w:t>
      </w:r>
    </w:p>
    <w:p w14:paraId="5391C319" w14:textId="77777777" w:rsidR="00102A28" w:rsidRDefault="00102A28" w:rsidP="006827DE">
      <w:pPr>
        <w:ind w:left="360"/>
      </w:pPr>
      <w:r>
        <w:t>Review Says:</w:t>
      </w:r>
    </w:p>
    <w:p w14:paraId="19F66655" w14:textId="77777777" w:rsidR="00102A28" w:rsidRDefault="00102A28" w:rsidP="006C2C0D">
      <w:pPr>
        <w:pStyle w:val="ListParagraph"/>
        <w:numPr>
          <w:ilvl w:val="0"/>
          <w:numId w:val="12"/>
        </w:numPr>
        <w:spacing w:before="0" w:after="160"/>
        <w:ind w:left="810" w:firstLine="270"/>
      </w:pPr>
      <w:r>
        <w:t>It’s just for Lahore city</w:t>
      </w:r>
    </w:p>
    <w:p w14:paraId="1CC092F6" w14:textId="55F44D77" w:rsidR="00102A28" w:rsidRDefault="00102A28" w:rsidP="006C2C0D">
      <w:pPr>
        <w:pStyle w:val="ListParagraph"/>
        <w:numPr>
          <w:ilvl w:val="0"/>
          <w:numId w:val="12"/>
        </w:numPr>
        <w:spacing w:before="0" w:after="160"/>
        <w:ind w:left="810" w:firstLine="270"/>
      </w:pPr>
      <w:r>
        <w:t>Unable to purchase services according t</w:t>
      </w:r>
      <w:r w:rsidR="006827DE">
        <w:t>o</w:t>
      </w:r>
      <w:r>
        <w:t xml:space="preserve"> your needs </w:t>
      </w:r>
    </w:p>
    <w:p w14:paraId="22D2B72B" w14:textId="77777777" w:rsidR="00102A28" w:rsidRDefault="00102A28" w:rsidP="006C2C0D">
      <w:pPr>
        <w:pStyle w:val="ListParagraph"/>
        <w:numPr>
          <w:ilvl w:val="0"/>
          <w:numId w:val="12"/>
        </w:numPr>
        <w:spacing w:before="0" w:after="160"/>
        <w:ind w:left="810" w:firstLine="270"/>
      </w:pPr>
      <w:r>
        <w:t>No Suggestions option</w:t>
      </w:r>
    </w:p>
    <w:p w14:paraId="08C9B142" w14:textId="13701CEB" w:rsidR="00102A28" w:rsidRDefault="00102A28" w:rsidP="00557C7C">
      <w:pPr>
        <w:pStyle w:val="Heading3"/>
      </w:pPr>
      <w:r>
        <w:t xml:space="preserve"> </w:t>
      </w:r>
      <w:bookmarkStart w:id="63" w:name="_Toc52708800"/>
      <w:bookmarkStart w:id="64" w:name="_Toc67529229"/>
      <w:r>
        <w:t>VenuBazaar.pk</w:t>
      </w:r>
      <w:bookmarkEnd w:id="63"/>
      <w:bookmarkEnd w:id="64"/>
    </w:p>
    <w:p w14:paraId="3CA1F324" w14:textId="77777777" w:rsidR="00102A28" w:rsidRDefault="00102A28" w:rsidP="006827DE">
      <w:pPr>
        <w:ind w:left="360"/>
      </w:pPr>
      <w:r w:rsidRPr="00225DE7">
        <w:t>Venue Bazaar is the platform for the people where they can advertise their Venue details in reasonable price, they can upload the Venues images, Location of venue, facilities like (Music System, food etc.) and booking dates.</w:t>
      </w:r>
      <w:r>
        <w:t xml:space="preserve"> User </w:t>
      </w:r>
      <w:r w:rsidRPr="00225DE7">
        <w:t>can also find Venues with ease</w:t>
      </w:r>
      <w:r>
        <w:t xml:space="preserve"> by using the website</w:t>
      </w:r>
      <w:r w:rsidRPr="00225DE7">
        <w:t xml:space="preserve">, either it is for hangout or </w:t>
      </w:r>
      <w:r>
        <w:t xml:space="preserve">for </w:t>
      </w:r>
      <w:r w:rsidRPr="00225DE7">
        <w:t>any</w:t>
      </w:r>
      <w:r>
        <w:t xml:space="preserve"> type of </w:t>
      </w:r>
      <w:r w:rsidRPr="00225DE7">
        <w:t>family event</w:t>
      </w:r>
      <w:r>
        <w:t>.</w:t>
      </w:r>
    </w:p>
    <w:p w14:paraId="2BF96E77" w14:textId="77777777" w:rsidR="00102A28" w:rsidRDefault="00102A28" w:rsidP="006827DE">
      <w:pPr>
        <w:ind w:left="360"/>
      </w:pPr>
      <w:r>
        <w:t>Review Says:</w:t>
      </w:r>
    </w:p>
    <w:p w14:paraId="1B0FA286" w14:textId="77777777" w:rsidR="00102A28" w:rsidRDefault="00102A28" w:rsidP="006C2C0D">
      <w:pPr>
        <w:pStyle w:val="ListParagraph"/>
        <w:numPr>
          <w:ilvl w:val="0"/>
          <w:numId w:val="13"/>
        </w:numPr>
        <w:tabs>
          <w:tab w:val="left" w:pos="1530"/>
        </w:tabs>
        <w:spacing w:before="0" w:after="160"/>
        <w:ind w:firstLine="360"/>
      </w:pPr>
      <w:r>
        <w:t xml:space="preserve">It’s only providing services in Karachi city </w:t>
      </w:r>
    </w:p>
    <w:p w14:paraId="41DAB99C" w14:textId="77777777" w:rsidR="00102A28" w:rsidRDefault="00102A28" w:rsidP="006C2C0D">
      <w:pPr>
        <w:pStyle w:val="ListParagraph"/>
        <w:numPr>
          <w:ilvl w:val="0"/>
          <w:numId w:val="13"/>
        </w:numPr>
        <w:tabs>
          <w:tab w:val="left" w:pos="1530"/>
        </w:tabs>
        <w:spacing w:before="0" w:after="160"/>
        <w:ind w:firstLine="360"/>
      </w:pPr>
      <w:r>
        <w:t>Not giving any option about comparison of venues</w:t>
      </w:r>
    </w:p>
    <w:p w14:paraId="7F0F61B8" w14:textId="77777777" w:rsidR="00102A28" w:rsidRDefault="00102A28" w:rsidP="006C2C0D">
      <w:pPr>
        <w:pStyle w:val="ListParagraph"/>
        <w:numPr>
          <w:ilvl w:val="0"/>
          <w:numId w:val="13"/>
        </w:numPr>
        <w:tabs>
          <w:tab w:val="left" w:pos="1530"/>
        </w:tabs>
        <w:spacing w:before="0" w:after="160"/>
        <w:ind w:firstLine="360"/>
      </w:pPr>
      <w:r>
        <w:t>No feedback or review option</w:t>
      </w:r>
    </w:p>
    <w:p w14:paraId="0C24DE10" w14:textId="77777777" w:rsidR="00102A28" w:rsidRDefault="00102A28" w:rsidP="006C2C0D">
      <w:pPr>
        <w:pStyle w:val="ListParagraph"/>
        <w:numPr>
          <w:ilvl w:val="0"/>
          <w:numId w:val="13"/>
        </w:numPr>
        <w:tabs>
          <w:tab w:val="left" w:pos="1530"/>
        </w:tabs>
        <w:spacing w:before="0" w:after="160"/>
        <w:ind w:firstLine="360"/>
      </w:pPr>
      <w:r>
        <w:t>No e-pay option</w:t>
      </w:r>
    </w:p>
    <w:p w14:paraId="359AC016" w14:textId="7D67B5FE" w:rsidR="002C2C5F" w:rsidRDefault="00102A28" w:rsidP="006C2C0D">
      <w:pPr>
        <w:pStyle w:val="ListParagraph"/>
        <w:numPr>
          <w:ilvl w:val="0"/>
          <w:numId w:val="13"/>
        </w:numPr>
        <w:tabs>
          <w:tab w:val="left" w:pos="1530"/>
        </w:tabs>
        <w:spacing w:before="0" w:after="160"/>
        <w:ind w:firstLine="360"/>
      </w:pPr>
      <w:r>
        <w:t>No category wise services option</w:t>
      </w:r>
    </w:p>
    <w:p w14:paraId="5BBC4417" w14:textId="1CB25146" w:rsidR="002C2C5F" w:rsidRDefault="002C2C5F" w:rsidP="002C2C5F"/>
    <w:p w14:paraId="7FE4AF83" w14:textId="0734BCF1" w:rsidR="002C2C5F" w:rsidRDefault="002C2C5F" w:rsidP="002C2C5F"/>
    <w:p w14:paraId="0D411816" w14:textId="60E1A8E3" w:rsidR="002C2C5F" w:rsidRDefault="002C2C5F" w:rsidP="002C2C5F"/>
    <w:p w14:paraId="4C18E5DB" w14:textId="7A46905C" w:rsidR="002C2C5F" w:rsidRDefault="002C2C5F" w:rsidP="002C2C5F"/>
    <w:p w14:paraId="001D1E80" w14:textId="3C8A7B93" w:rsidR="002C2C5F" w:rsidRDefault="002C2C5F" w:rsidP="002C2C5F"/>
    <w:p w14:paraId="5462A2F2" w14:textId="35411376" w:rsidR="00AC7A07" w:rsidRDefault="00AC7A07" w:rsidP="002C2C5F"/>
    <w:p w14:paraId="1C946B37" w14:textId="77777777" w:rsidR="00AC7A07" w:rsidRDefault="00AC7A07" w:rsidP="002C2C5F"/>
    <w:p w14:paraId="64BB8157" w14:textId="761CA539" w:rsidR="002C2C5F" w:rsidRDefault="002C2C5F" w:rsidP="002C2C5F"/>
    <w:p w14:paraId="43FB82BA" w14:textId="217B30DF" w:rsidR="00321102" w:rsidRDefault="00321102" w:rsidP="002C2C5F"/>
    <w:p w14:paraId="0E0EA425" w14:textId="786E7D6E" w:rsidR="00321102" w:rsidRDefault="00321102" w:rsidP="002C2C5F"/>
    <w:p w14:paraId="41CED042" w14:textId="6B6ED0FB" w:rsidR="00EF573A" w:rsidRDefault="00EF573A" w:rsidP="002C2C5F"/>
    <w:p w14:paraId="15542FC9" w14:textId="7D63D15E" w:rsidR="00EF573A" w:rsidRDefault="00EF573A" w:rsidP="002C2C5F"/>
    <w:p w14:paraId="7963FDE1" w14:textId="1A44AD9F" w:rsidR="00EF573A" w:rsidRDefault="00EF573A" w:rsidP="002C2C5F"/>
    <w:p w14:paraId="7ECD7CCC" w14:textId="6297980B" w:rsidR="00EF573A" w:rsidRDefault="00EF573A" w:rsidP="002C2C5F"/>
    <w:p w14:paraId="50F70660" w14:textId="240A55B5" w:rsidR="00EF573A" w:rsidRDefault="00EF573A" w:rsidP="002C2C5F"/>
    <w:p w14:paraId="3B86D965" w14:textId="56BA72F8" w:rsidR="00EF573A" w:rsidRDefault="00EF573A" w:rsidP="002C2C5F"/>
    <w:p w14:paraId="49D9822A" w14:textId="2F721CB3" w:rsidR="00EF573A" w:rsidRDefault="00EF573A" w:rsidP="002C2C5F"/>
    <w:p w14:paraId="47C3BF64" w14:textId="77777777" w:rsidR="00EF573A" w:rsidRDefault="00EF573A" w:rsidP="002C2C5F"/>
    <w:p w14:paraId="40EFB7F5" w14:textId="32B3F4F2" w:rsidR="00321102" w:rsidRDefault="00321102" w:rsidP="002C2C5F"/>
    <w:p w14:paraId="3CC8ACA0" w14:textId="77777777" w:rsidR="00321102" w:rsidRPr="002C2C5F" w:rsidRDefault="00321102" w:rsidP="002C2C5F"/>
    <w:p w14:paraId="08153175" w14:textId="66349F3E" w:rsidR="00E814A2" w:rsidRPr="00DD7980" w:rsidRDefault="00E814A2" w:rsidP="00C5300F">
      <w:pPr>
        <w:pStyle w:val="28ptBold"/>
      </w:pPr>
      <w:r w:rsidRPr="00DD7980">
        <w:t>CHAPTER NO. 03</w:t>
      </w:r>
    </w:p>
    <w:p w14:paraId="30170024" w14:textId="77777777" w:rsidR="00E814A2" w:rsidRPr="00DD7980" w:rsidRDefault="00E814A2" w:rsidP="00C5300F">
      <w:pPr>
        <w:pStyle w:val="28ptBold"/>
      </w:pPr>
      <w:r w:rsidRPr="00DD7980">
        <w:t>REQUIREMENT ANALYSIS</w:t>
      </w:r>
    </w:p>
    <w:p w14:paraId="7D6D261D" w14:textId="05C1B1A4" w:rsidR="00DD7980" w:rsidRDefault="00DD7980">
      <w:pPr>
        <w:spacing w:after="160" w:line="259" w:lineRule="auto"/>
        <w:jc w:val="left"/>
      </w:pPr>
      <w:r>
        <w:br w:type="page"/>
      </w:r>
    </w:p>
    <w:p w14:paraId="5F5C19D9" w14:textId="77777777" w:rsidR="00E814A2" w:rsidRDefault="00E814A2" w:rsidP="00EB2F7D">
      <w:pPr>
        <w:pStyle w:val="Heading1"/>
        <w:spacing w:line="240" w:lineRule="auto"/>
      </w:pPr>
      <w:bookmarkStart w:id="65" w:name="_Toc67529230"/>
      <w:r w:rsidRPr="003140AC">
        <w:lastRenderedPageBreak/>
        <w:t>Requirement</w:t>
      </w:r>
      <w:r>
        <w:t xml:space="preserve"> Analysis</w:t>
      </w:r>
      <w:bookmarkStart w:id="66" w:name="page31"/>
      <w:bookmarkStart w:id="67" w:name="_Toc28584405"/>
      <w:bookmarkEnd w:id="65"/>
      <w:bookmarkEnd w:id="66"/>
    </w:p>
    <w:p w14:paraId="19FF8359" w14:textId="77777777" w:rsidR="002C2C5F" w:rsidRDefault="002C2C5F" w:rsidP="002C2C5F">
      <w:pPr>
        <w:spacing w:before="240"/>
        <w:rPr>
          <w:rFonts w:eastAsia="Arial"/>
          <w:szCs w:val="24"/>
        </w:rPr>
      </w:pPr>
      <w:r w:rsidRPr="00F2526C">
        <w:rPr>
          <w:rFonts w:eastAsia="Arial"/>
          <w:szCs w:val="24"/>
        </w:rPr>
        <w:t>In this chapter requirements analysis, feasibility study, planning, forecasting, modeling, scheduling and design of the project is discussed. For developing any project, the major problem is requirement gathering. Asking questions from clients is straightforward than collecting requirements. We will also focus on functional and non-functional requirements. The procedure for gathering requirements has its own defined procedure according to the complexity of the application. To define project schedule and processing, different models and technique</w:t>
      </w:r>
      <w:r>
        <w:rPr>
          <w:rFonts w:eastAsia="Arial"/>
          <w:szCs w:val="24"/>
        </w:rPr>
        <w:t>s also focused on this chapter.</w:t>
      </w:r>
    </w:p>
    <w:p w14:paraId="7A5EA766" w14:textId="77777777" w:rsidR="002C2C5F" w:rsidRPr="00F2526C" w:rsidRDefault="002C2C5F" w:rsidP="00AB0FD1">
      <w:pPr>
        <w:pStyle w:val="Heading2"/>
      </w:pPr>
      <w:bookmarkStart w:id="68" w:name="_Toc43224349"/>
      <w:bookmarkStart w:id="69" w:name="_Toc67529231"/>
      <w:r w:rsidRPr="00F2526C">
        <w:t>Requirements Gathering Techniques</w:t>
      </w:r>
      <w:bookmarkEnd w:id="68"/>
      <w:bookmarkEnd w:id="69"/>
    </w:p>
    <w:p w14:paraId="1C48EB7E" w14:textId="77777777" w:rsidR="002C2C5F" w:rsidRPr="00F2526C" w:rsidRDefault="002C2C5F" w:rsidP="002C2C5F">
      <w:pPr>
        <w:rPr>
          <w:szCs w:val="24"/>
        </w:rPr>
      </w:pPr>
      <w:r w:rsidRPr="00F2526C">
        <w:rPr>
          <w:szCs w:val="24"/>
        </w:rPr>
        <w:t>A requirement can be defined as a condition or capability that must be processed by a product or an application. Techniques that can be used for collecting requirements are as follows:</w:t>
      </w:r>
    </w:p>
    <w:p w14:paraId="347F08EE" w14:textId="6C26C9AA" w:rsidR="002C2C5F" w:rsidRPr="00F2526C" w:rsidRDefault="002C2C5F" w:rsidP="006C2C0D">
      <w:pPr>
        <w:pStyle w:val="ListParagraph"/>
        <w:numPr>
          <w:ilvl w:val="0"/>
          <w:numId w:val="5"/>
        </w:numPr>
        <w:spacing w:before="0" w:after="160"/>
        <w:rPr>
          <w:szCs w:val="24"/>
        </w:rPr>
      </w:pPr>
      <w:r w:rsidRPr="00F2526C">
        <w:rPr>
          <w:szCs w:val="24"/>
        </w:rPr>
        <w:t>By survey</w:t>
      </w:r>
      <w:r>
        <w:rPr>
          <w:szCs w:val="24"/>
        </w:rPr>
        <w:t xml:space="preserve"> and interviews</w:t>
      </w:r>
    </w:p>
    <w:p w14:paraId="0886693B" w14:textId="77777777" w:rsidR="002C2C5F" w:rsidRPr="00F2526C" w:rsidRDefault="002C2C5F" w:rsidP="006C2C0D">
      <w:pPr>
        <w:pStyle w:val="ListParagraph"/>
        <w:numPr>
          <w:ilvl w:val="0"/>
          <w:numId w:val="5"/>
        </w:numPr>
        <w:spacing w:before="0" w:after="160"/>
        <w:rPr>
          <w:szCs w:val="24"/>
        </w:rPr>
      </w:pPr>
      <w:r w:rsidRPr="00F2526C">
        <w:rPr>
          <w:szCs w:val="24"/>
        </w:rPr>
        <w:t>By observations</w:t>
      </w:r>
    </w:p>
    <w:p w14:paraId="277FBCF3" w14:textId="77777777" w:rsidR="002C2C5F" w:rsidRPr="00F2526C" w:rsidRDefault="002C2C5F" w:rsidP="006C2C0D">
      <w:pPr>
        <w:pStyle w:val="ListParagraph"/>
        <w:numPr>
          <w:ilvl w:val="0"/>
          <w:numId w:val="5"/>
        </w:numPr>
        <w:spacing w:before="0" w:after="160"/>
        <w:rPr>
          <w:szCs w:val="24"/>
        </w:rPr>
      </w:pPr>
      <w:r w:rsidRPr="00F2526C">
        <w:rPr>
          <w:szCs w:val="24"/>
        </w:rPr>
        <w:t>Using software tools</w:t>
      </w:r>
    </w:p>
    <w:p w14:paraId="6A8078D0" w14:textId="77777777" w:rsidR="002C2C5F" w:rsidRPr="00F2526C" w:rsidRDefault="002C2C5F" w:rsidP="006C2C0D">
      <w:pPr>
        <w:pStyle w:val="ListParagraph"/>
        <w:numPr>
          <w:ilvl w:val="0"/>
          <w:numId w:val="5"/>
        </w:numPr>
        <w:spacing w:before="0" w:after="160"/>
        <w:rPr>
          <w:szCs w:val="24"/>
        </w:rPr>
      </w:pPr>
      <w:r w:rsidRPr="00F2526C">
        <w:rPr>
          <w:szCs w:val="24"/>
        </w:rPr>
        <w:t>Using techniques for decision making</w:t>
      </w:r>
    </w:p>
    <w:p w14:paraId="4412AD60" w14:textId="74586010" w:rsidR="002C2C5F" w:rsidRPr="002C2C5F" w:rsidRDefault="002C2C5F" w:rsidP="006C2C0D">
      <w:pPr>
        <w:pStyle w:val="ListParagraph"/>
        <w:numPr>
          <w:ilvl w:val="0"/>
          <w:numId w:val="5"/>
        </w:numPr>
        <w:spacing w:before="0" w:after="160"/>
      </w:pPr>
      <w:r w:rsidRPr="00F2526C">
        <w:rPr>
          <w:szCs w:val="24"/>
        </w:rPr>
        <w:t>Use of prototype</w:t>
      </w:r>
    </w:p>
    <w:p w14:paraId="4F7E1C10" w14:textId="77777777" w:rsidR="00FA2456" w:rsidRPr="00F2526C" w:rsidRDefault="00FA2456" w:rsidP="00FA2456">
      <w:pPr>
        <w:rPr>
          <w:szCs w:val="24"/>
        </w:rPr>
      </w:pPr>
      <w:r w:rsidRPr="00F2526C">
        <w:rPr>
          <w:szCs w:val="24"/>
        </w:rPr>
        <w:t>Requirements analysis is the process of planning, forecasting and studying the overall former needs of the application requirements. Requirements analysis is further divided into two parts:</w:t>
      </w:r>
    </w:p>
    <w:p w14:paraId="3407735F" w14:textId="77777777" w:rsidR="00FA2456" w:rsidRPr="00F2526C" w:rsidRDefault="00FA2456" w:rsidP="006C2C0D">
      <w:pPr>
        <w:pStyle w:val="ListParagraph"/>
        <w:numPr>
          <w:ilvl w:val="0"/>
          <w:numId w:val="6"/>
        </w:numPr>
        <w:spacing w:before="0" w:after="160"/>
        <w:rPr>
          <w:szCs w:val="24"/>
        </w:rPr>
      </w:pPr>
      <w:r w:rsidRPr="00F2526C">
        <w:rPr>
          <w:szCs w:val="24"/>
        </w:rPr>
        <w:t>Functional Requirements</w:t>
      </w:r>
    </w:p>
    <w:p w14:paraId="5D6747C8" w14:textId="55DCBEAB" w:rsidR="0004738B" w:rsidRPr="00EB2F7D" w:rsidRDefault="00FA2456" w:rsidP="006C2C0D">
      <w:pPr>
        <w:pStyle w:val="ListParagraph"/>
        <w:numPr>
          <w:ilvl w:val="0"/>
          <w:numId w:val="6"/>
        </w:numPr>
        <w:spacing w:before="0" w:after="160"/>
        <w:rPr>
          <w:szCs w:val="24"/>
        </w:rPr>
      </w:pPr>
      <w:r>
        <w:rPr>
          <w:szCs w:val="24"/>
        </w:rPr>
        <w:t>Non-Functional Requirements</w:t>
      </w:r>
    </w:p>
    <w:p w14:paraId="1D0FF8BC" w14:textId="77777777" w:rsidR="00FA2456" w:rsidRPr="008040BB" w:rsidRDefault="00FA2456" w:rsidP="00AB0FD1">
      <w:pPr>
        <w:pStyle w:val="Heading2"/>
        <w:rPr>
          <w:sz w:val="20"/>
          <w:szCs w:val="20"/>
        </w:rPr>
      </w:pPr>
      <w:bookmarkStart w:id="70" w:name="_Toc43224352"/>
      <w:bookmarkStart w:id="71" w:name="_Toc67529232"/>
      <w:r>
        <w:t>Functional Requirements</w:t>
      </w:r>
      <w:bookmarkEnd w:id="70"/>
      <w:bookmarkEnd w:id="71"/>
    </w:p>
    <w:p w14:paraId="4B704171" w14:textId="77777777" w:rsidR="00102A28" w:rsidRDefault="00102A28" w:rsidP="00102A28">
      <w:pPr>
        <w:rPr>
          <w:szCs w:val="24"/>
        </w:rPr>
      </w:pPr>
      <w:r w:rsidRPr="000D149D">
        <w:rPr>
          <w:szCs w:val="24"/>
        </w:rPr>
        <w:t>Functional requirements are the requirements that should be provided by an application. It is defined as a service statement. Functional requirements tell how an application should behave in different situations and how it will react to a particular input</w:t>
      </w:r>
      <w:r>
        <w:rPr>
          <w:szCs w:val="24"/>
        </w:rPr>
        <w:t>.</w:t>
      </w:r>
    </w:p>
    <w:p w14:paraId="588E3AC2" w14:textId="77777777" w:rsidR="006827DE" w:rsidRDefault="006827DE" w:rsidP="00102A28">
      <w:pPr>
        <w:pStyle w:val="Default"/>
        <w:spacing w:line="360" w:lineRule="auto"/>
        <w:jc w:val="both"/>
        <w:rPr>
          <w:b/>
          <w:bCs/>
        </w:rPr>
      </w:pPr>
    </w:p>
    <w:p w14:paraId="042C14D2" w14:textId="77777777" w:rsidR="006827DE" w:rsidRDefault="006827DE" w:rsidP="00102A28">
      <w:pPr>
        <w:pStyle w:val="Default"/>
        <w:spacing w:line="360" w:lineRule="auto"/>
        <w:jc w:val="both"/>
        <w:rPr>
          <w:b/>
          <w:bCs/>
        </w:rPr>
      </w:pPr>
    </w:p>
    <w:p w14:paraId="6702C837" w14:textId="77777777" w:rsidR="00557C7C" w:rsidRPr="00557C7C" w:rsidRDefault="00557C7C" w:rsidP="006C2C0D">
      <w:pPr>
        <w:pStyle w:val="ListParagraph"/>
        <w:keepNext/>
        <w:numPr>
          <w:ilvl w:val="0"/>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72" w:name="_Toc67528644"/>
      <w:bookmarkStart w:id="73" w:name="_Toc67528934"/>
      <w:bookmarkStart w:id="74" w:name="_Toc67529233"/>
      <w:bookmarkEnd w:id="72"/>
      <w:bookmarkEnd w:id="73"/>
      <w:bookmarkEnd w:id="74"/>
    </w:p>
    <w:p w14:paraId="3EB6F7AE"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75" w:name="_Toc67528645"/>
      <w:bookmarkStart w:id="76" w:name="_Toc67528935"/>
      <w:bookmarkStart w:id="77" w:name="_Toc67529234"/>
      <w:bookmarkEnd w:id="75"/>
      <w:bookmarkEnd w:id="76"/>
      <w:bookmarkEnd w:id="77"/>
    </w:p>
    <w:p w14:paraId="58DCDDFB"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78" w:name="_Toc67528646"/>
      <w:bookmarkStart w:id="79" w:name="_Toc67528936"/>
      <w:bookmarkStart w:id="80" w:name="_Toc67529235"/>
      <w:bookmarkEnd w:id="78"/>
      <w:bookmarkEnd w:id="79"/>
      <w:bookmarkEnd w:id="80"/>
    </w:p>
    <w:p w14:paraId="2C8B5B54" w14:textId="1CF46367" w:rsidR="00102A28" w:rsidRPr="003F6D01" w:rsidRDefault="003F6D01" w:rsidP="003F6D01">
      <w:pPr>
        <w:rPr>
          <w:b/>
          <w:bCs/>
          <w:sz w:val="28"/>
          <w:szCs w:val="26"/>
        </w:rPr>
      </w:pPr>
      <w:r>
        <w:rPr>
          <w:b/>
          <w:bCs/>
          <w:sz w:val="28"/>
          <w:szCs w:val="26"/>
        </w:rPr>
        <w:t>FR1-</w:t>
      </w:r>
      <w:r w:rsidR="00102A28" w:rsidRPr="003F6D01">
        <w:rPr>
          <w:b/>
          <w:bCs/>
          <w:sz w:val="28"/>
          <w:szCs w:val="26"/>
        </w:rPr>
        <w:t xml:space="preserve">Authentication </w:t>
      </w:r>
    </w:p>
    <w:p w14:paraId="4465BF1E" w14:textId="77777777" w:rsidR="006827DE" w:rsidRDefault="00102A28" w:rsidP="006C2C0D">
      <w:pPr>
        <w:pStyle w:val="Default"/>
        <w:numPr>
          <w:ilvl w:val="0"/>
          <w:numId w:val="19"/>
        </w:numPr>
        <w:spacing w:line="360" w:lineRule="auto"/>
        <w:jc w:val="both"/>
      </w:pPr>
      <w:r w:rsidRPr="00CF19FE">
        <w:t xml:space="preserve">A valid email and login </w:t>
      </w:r>
      <w:r w:rsidR="006827DE" w:rsidRPr="00CF19FE">
        <w:t>are</w:t>
      </w:r>
      <w:r w:rsidRPr="00CF19FE">
        <w:t xml:space="preserve"> required to create an account </w:t>
      </w:r>
    </w:p>
    <w:p w14:paraId="75D48E4E" w14:textId="6A651F11" w:rsidR="00102A28" w:rsidRPr="00CF19FE" w:rsidRDefault="00102A28" w:rsidP="006C2C0D">
      <w:pPr>
        <w:pStyle w:val="Default"/>
        <w:numPr>
          <w:ilvl w:val="0"/>
          <w:numId w:val="19"/>
        </w:numPr>
        <w:spacing w:line="360" w:lineRule="auto"/>
        <w:jc w:val="both"/>
      </w:pPr>
      <w:r w:rsidRPr="00CF19FE">
        <w:t xml:space="preserve">Account will be approved by the Admin </w:t>
      </w:r>
    </w:p>
    <w:p w14:paraId="76642C76" w14:textId="14D25460" w:rsidR="00102A28" w:rsidRPr="003F6D01" w:rsidRDefault="003F6D01" w:rsidP="003F6D01">
      <w:pPr>
        <w:rPr>
          <w:b/>
          <w:bCs/>
          <w:sz w:val="28"/>
          <w:szCs w:val="26"/>
        </w:rPr>
      </w:pPr>
      <w:r>
        <w:rPr>
          <w:b/>
          <w:bCs/>
          <w:sz w:val="28"/>
          <w:szCs w:val="26"/>
        </w:rPr>
        <w:t>FR2-</w:t>
      </w:r>
      <w:r w:rsidR="00102A28" w:rsidRPr="003F6D01">
        <w:rPr>
          <w:b/>
          <w:bCs/>
          <w:sz w:val="28"/>
          <w:szCs w:val="26"/>
        </w:rPr>
        <w:t xml:space="preserve">Venue Search </w:t>
      </w:r>
    </w:p>
    <w:p w14:paraId="4D647985" w14:textId="77777777" w:rsidR="006827DE" w:rsidRDefault="00102A28" w:rsidP="006C2C0D">
      <w:pPr>
        <w:pStyle w:val="ListParagraph"/>
        <w:numPr>
          <w:ilvl w:val="0"/>
          <w:numId w:val="20"/>
        </w:numPr>
        <w:rPr>
          <w:szCs w:val="24"/>
        </w:rPr>
      </w:pPr>
      <w:r w:rsidRPr="006827DE">
        <w:rPr>
          <w:szCs w:val="24"/>
        </w:rPr>
        <w:t>The system shall allow the user to search venues</w:t>
      </w:r>
      <w:r w:rsidR="006827DE" w:rsidRPr="006827DE">
        <w:rPr>
          <w:szCs w:val="24"/>
        </w:rPr>
        <w:t xml:space="preserve"> </w:t>
      </w:r>
    </w:p>
    <w:p w14:paraId="0AB99862" w14:textId="77777777" w:rsidR="006827DE" w:rsidRPr="006827DE" w:rsidRDefault="00102A28" w:rsidP="006C2C0D">
      <w:pPr>
        <w:pStyle w:val="ListParagraph"/>
        <w:numPr>
          <w:ilvl w:val="0"/>
          <w:numId w:val="20"/>
        </w:numPr>
        <w:rPr>
          <w:szCs w:val="24"/>
        </w:rPr>
      </w:pPr>
      <w:r w:rsidRPr="00CF19FE">
        <w:t xml:space="preserve">After clicking on required venue from search results, all the details of particular venue can be seen. </w:t>
      </w:r>
    </w:p>
    <w:p w14:paraId="0B88AF93" w14:textId="29D9A6E0" w:rsidR="00102A28" w:rsidRPr="003F6D01" w:rsidRDefault="003F6D01" w:rsidP="003F6D01">
      <w:pPr>
        <w:rPr>
          <w:b/>
          <w:bCs/>
          <w:sz w:val="28"/>
          <w:szCs w:val="28"/>
        </w:rPr>
      </w:pPr>
      <w:r>
        <w:rPr>
          <w:b/>
          <w:bCs/>
          <w:sz w:val="28"/>
          <w:szCs w:val="26"/>
        </w:rPr>
        <w:t>FR3-</w:t>
      </w:r>
      <w:r w:rsidR="00102A28" w:rsidRPr="003F6D01">
        <w:rPr>
          <w:b/>
          <w:bCs/>
          <w:sz w:val="28"/>
          <w:szCs w:val="26"/>
        </w:rPr>
        <w:t xml:space="preserve">Venue Suggestion </w:t>
      </w:r>
    </w:p>
    <w:p w14:paraId="15C440EB" w14:textId="77777777" w:rsidR="00102A28" w:rsidRPr="00CF19FE" w:rsidRDefault="00102A28" w:rsidP="006C2C0D">
      <w:pPr>
        <w:pStyle w:val="Default"/>
        <w:numPr>
          <w:ilvl w:val="0"/>
          <w:numId w:val="21"/>
        </w:numPr>
        <w:spacing w:line="360" w:lineRule="auto"/>
        <w:jc w:val="both"/>
      </w:pPr>
      <w:r w:rsidRPr="00CF19FE">
        <w:t xml:space="preserve">The system will suggest the Venues with help of NLP (semantic analysis) </w:t>
      </w:r>
    </w:p>
    <w:p w14:paraId="24FB38C9" w14:textId="77777777" w:rsidR="00102A28" w:rsidRPr="00CF19FE" w:rsidRDefault="00102A28" w:rsidP="006C2C0D">
      <w:pPr>
        <w:pStyle w:val="Default"/>
        <w:numPr>
          <w:ilvl w:val="0"/>
          <w:numId w:val="21"/>
        </w:numPr>
        <w:spacing w:line="360" w:lineRule="auto"/>
        <w:jc w:val="both"/>
      </w:pPr>
      <w:r w:rsidRPr="00CF19FE">
        <w:t xml:space="preserve">It’s depending on the previous reviews and distance </w:t>
      </w:r>
    </w:p>
    <w:p w14:paraId="54BE4073" w14:textId="04E23959" w:rsidR="00102A28" w:rsidRPr="003F6D01" w:rsidRDefault="003F6D01" w:rsidP="003F6D01">
      <w:pPr>
        <w:rPr>
          <w:b/>
          <w:bCs/>
          <w:sz w:val="28"/>
          <w:szCs w:val="26"/>
        </w:rPr>
      </w:pPr>
      <w:r>
        <w:rPr>
          <w:b/>
          <w:bCs/>
          <w:sz w:val="28"/>
          <w:szCs w:val="26"/>
        </w:rPr>
        <w:t>FR4-</w:t>
      </w:r>
      <w:r w:rsidR="00102A28" w:rsidRPr="003F6D01">
        <w:rPr>
          <w:b/>
          <w:bCs/>
          <w:sz w:val="28"/>
          <w:szCs w:val="26"/>
        </w:rPr>
        <w:t xml:space="preserve">Venue Comparison </w:t>
      </w:r>
    </w:p>
    <w:p w14:paraId="21BB55EB" w14:textId="77777777" w:rsidR="00102A28" w:rsidRPr="00CF19FE" w:rsidRDefault="00102A28" w:rsidP="006C2C0D">
      <w:pPr>
        <w:pStyle w:val="Default"/>
        <w:numPr>
          <w:ilvl w:val="0"/>
          <w:numId w:val="22"/>
        </w:numPr>
        <w:spacing w:line="360" w:lineRule="auto"/>
        <w:jc w:val="both"/>
      </w:pPr>
      <w:r w:rsidRPr="00CF19FE">
        <w:t xml:space="preserve">The system shall allow the user to do the comparison between 2 Venues </w:t>
      </w:r>
    </w:p>
    <w:p w14:paraId="2ADBDF8E" w14:textId="4EF308E3" w:rsidR="00102A28" w:rsidRPr="003F6D01" w:rsidRDefault="003F6D01" w:rsidP="003F6D01">
      <w:pPr>
        <w:rPr>
          <w:b/>
          <w:bCs/>
          <w:sz w:val="28"/>
          <w:szCs w:val="26"/>
        </w:rPr>
      </w:pPr>
      <w:r>
        <w:rPr>
          <w:b/>
          <w:bCs/>
          <w:sz w:val="28"/>
          <w:szCs w:val="26"/>
        </w:rPr>
        <w:t>FR5-</w:t>
      </w:r>
      <w:r w:rsidR="00102A28" w:rsidRPr="003F6D01">
        <w:rPr>
          <w:b/>
          <w:bCs/>
          <w:sz w:val="28"/>
          <w:szCs w:val="26"/>
        </w:rPr>
        <w:t xml:space="preserve">Chat Option </w:t>
      </w:r>
    </w:p>
    <w:p w14:paraId="6024987F" w14:textId="4C5CC79F" w:rsidR="00102A28" w:rsidRPr="00CF19FE" w:rsidRDefault="00102A28" w:rsidP="006C2C0D">
      <w:pPr>
        <w:pStyle w:val="Default"/>
        <w:numPr>
          <w:ilvl w:val="0"/>
          <w:numId w:val="22"/>
        </w:numPr>
        <w:spacing w:line="360" w:lineRule="auto"/>
        <w:jc w:val="both"/>
      </w:pPr>
      <w:r w:rsidRPr="00CF19FE">
        <w:t xml:space="preserve">The system shall allow the user to chat with the manager without sharing their personal details </w:t>
      </w:r>
    </w:p>
    <w:p w14:paraId="76FB242A" w14:textId="3E574572" w:rsidR="00102A28" w:rsidRPr="003F6D01" w:rsidRDefault="003F6D01" w:rsidP="003F6D01">
      <w:pPr>
        <w:rPr>
          <w:b/>
          <w:bCs/>
          <w:sz w:val="28"/>
          <w:szCs w:val="26"/>
        </w:rPr>
      </w:pPr>
      <w:r>
        <w:rPr>
          <w:b/>
          <w:bCs/>
          <w:sz w:val="28"/>
          <w:szCs w:val="26"/>
        </w:rPr>
        <w:t>FR6-</w:t>
      </w:r>
      <w:r w:rsidR="00102A28" w:rsidRPr="003F6D01">
        <w:rPr>
          <w:b/>
          <w:bCs/>
          <w:sz w:val="28"/>
          <w:szCs w:val="26"/>
        </w:rPr>
        <w:t xml:space="preserve">Booking Essentials </w:t>
      </w:r>
    </w:p>
    <w:p w14:paraId="1BA74BE8" w14:textId="77777777" w:rsidR="00102A28" w:rsidRPr="00CF19FE" w:rsidRDefault="00102A28" w:rsidP="006C2C0D">
      <w:pPr>
        <w:pStyle w:val="Default"/>
        <w:numPr>
          <w:ilvl w:val="0"/>
          <w:numId w:val="22"/>
        </w:numPr>
        <w:spacing w:line="360" w:lineRule="auto"/>
        <w:jc w:val="both"/>
      </w:pPr>
      <w:r w:rsidRPr="00CF19FE">
        <w:t xml:space="preserve">The system shall allow the user to book the essentials whatever he/she want for the event like Dj, Food, Decoration etc. </w:t>
      </w:r>
    </w:p>
    <w:p w14:paraId="7C17C571" w14:textId="77777777" w:rsidR="00102A28" w:rsidRPr="00CF19FE" w:rsidRDefault="00102A28" w:rsidP="006C2C0D">
      <w:pPr>
        <w:pStyle w:val="Default"/>
        <w:numPr>
          <w:ilvl w:val="0"/>
          <w:numId w:val="22"/>
        </w:numPr>
        <w:spacing w:line="360" w:lineRule="auto"/>
        <w:jc w:val="both"/>
      </w:pPr>
      <w:r w:rsidRPr="00CF19FE">
        <w:t xml:space="preserve">The system shall allow the Manager to manage and update the essential details like categories and budget etc. </w:t>
      </w:r>
    </w:p>
    <w:p w14:paraId="36FE68CD" w14:textId="784399F4" w:rsidR="00102A28" w:rsidRPr="003F6D01" w:rsidRDefault="003F6D01" w:rsidP="003F6D01">
      <w:pPr>
        <w:rPr>
          <w:b/>
          <w:bCs/>
          <w:sz w:val="28"/>
          <w:szCs w:val="26"/>
        </w:rPr>
      </w:pPr>
      <w:r>
        <w:rPr>
          <w:b/>
          <w:bCs/>
          <w:sz w:val="28"/>
          <w:szCs w:val="26"/>
        </w:rPr>
        <w:t>FR7-</w:t>
      </w:r>
      <w:r w:rsidR="00102A28" w:rsidRPr="003F6D01">
        <w:rPr>
          <w:b/>
          <w:bCs/>
          <w:sz w:val="28"/>
          <w:szCs w:val="26"/>
        </w:rPr>
        <w:t xml:space="preserve">Feedback </w:t>
      </w:r>
    </w:p>
    <w:p w14:paraId="590757EA" w14:textId="77777777" w:rsidR="00102A28" w:rsidRPr="00CF19FE" w:rsidRDefault="00102A28" w:rsidP="006C2C0D">
      <w:pPr>
        <w:pStyle w:val="Default"/>
        <w:numPr>
          <w:ilvl w:val="0"/>
          <w:numId w:val="23"/>
        </w:numPr>
        <w:spacing w:line="360" w:lineRule="auto"/>
        <w:jc w:val="both"/>
      </w:pPr>
      <w:r w:rsidRPr="00CF19FE">
        <w:t xml:space="preserve">The system shall allow the user to give Feedback / Ratings about the place to recommend </w:t>
      </w:r>
    </w:p>
    <w:p w14:paraId="09C484E0" w14:textId="5B8BF539" w:rsidR="00102A28" w:rsidRPr="003F6D01" w:rsidRDefault="003F6D01" w:rsidP="003F6D01">
      <w:pPr>
        <w:rPr>
          <w:b/>
          <w:bCs/>
          <w:sz w:val="28"/>
          <w:szCs w:val="26"/>
        </w:rPr>
      </w:pPr>
      <w:r>
        <w:rPr>
          <w:b/>
          <w:bCs/>
          <w:sz w:val="28"/>
          <w:szCs w:val="26"/>
        </w:rPr>
        <w:t>FR8-</w:t>
      </w:r>
      <w:r w:rsidR="00102A28" w:rsidRPr="003F6D01">
        <w:rPr>
          <w:b/>
          <w:bCs/>
          <w:sz w:val="28"/>
          <w:szCs w:val="26"/>
        </w:rPr>
        <w:t xml:space="preserve">Payment </w:t>
      </w:r>
    </w:p>
    <w:p w14:paraId="600D3CD2" w14:textId="77777777" w:rsidR="006827DE" w:rsidRDefault="00102A28" w:rsidP="006C2C0D">
      <w:pPr>
        <w:pStyle w:val="ListParagraph"/>
        <w:numPr>
          <w:ilvl w:val="0"/>
          <w:numId w:val="23"/>
        </w:numPr>
        <w:rPr>
          <w:szCs w:val="24"/>
        </w:rPr>
      </w:pPr>
      <w:r w:rsidRPr="006827DE">
        <w:rPr>
          <w:szCs w:val="24"/>
        </w:rPr>
        <w:t>The system shall allow the user to pay their total charges of the event</w:t>
      </w:r>
    </w:p>
    <w:p w14:paraId="16F18218" w14:textId="77777777" w:rsidR="006827DE" w:rsidRDefault="006827DE" w:rsidP="006827DE">
      <w:pPr>
        <w:rPr>
          <w:szCs w:val="24"/>
        </w:rPr>
      </w:pPr>
    </w:p>
    <w:p w14:paraId="7164C830" w14:textId="066CCC97" w:rsidR="006C521B" w:rsidRPr="006827DE" w:rsidRDefault="00102A28" w:rsidP="006827DE">
      <w:pPr>
        <w:rPr>
          <w:szCs w:val="24"/>
        </w:rPr>
      </w:pPr>
      <w:r w:rsidRPr="006827DE">
        <w:rPr>
          <w:szCs w:val="24"/>
        </w:rPr>
        <w:lastRenderedPageBreak/>
        <w:t xml:space="preserve"> </w:t>
      </w:r>
    </w:p>
    <w:p w14:paraId="2D8EAC36" w14:textId="77777777" w:rsidR="00FA2456" w:rsidRDefault="00FA2456" w:rsidP="00AB0FD1">
      <w:pPr>
        <w:pStyle w:val="Heading2"/>
        <w:rPr>
          <w:sz w:val="20"/>
          <w:szCs w:val="20"/>
        </w:rPr>
      </w:pPr>
      <w:bookmarkStart w:id="81" w:name="_Toc43224353"/>
      <w:bookmarkStart w:id="82" w:name="_Toc67529236"/>
      <w:r>
        <w:t>Non-Functional Requirements</w:t>
      </w:r>
      <w:bookmarkEnd w:id="81"/>
      <w:bookmarkEnd w:id="82"/>
    </w:p>
    <w:p w14:paraId="55715F25" w14:textId="77777777" w:rsidR="00FA2456" w:rsidRDefault="00FA2456" w:rsidP="00FA2456">
      <w:pPr>
        <w:spacing w:line="200" w:lineRule="exact"/>
        <w:rPr>
          <w:sz w:val="20"/>
          <w:szCs w:val="20"/>
        </w:rPr>
      </w:pPr>
    </w:p>
    <w:p w14:paraId="2DF27A7D" w14:textId="293BA823" w:rsidR="00102A28" w:rsidRDefault="006827DE" w:rsidP="00102A28">
      <w:r>
        <w:t>Non-Functional</w:t>
      </w:r>
      <w:r w:rsidR="00102A28">
        <w:t xml:space="preserve"> Requirements characterize the requirements as far as execution, plan imperatives, measures consistence, unwavering quality, accessibility, security, viability, and convey ability.</w:t>
      </w:r>
      <w:bookmarkStart w:id="83" w:name="_Toc32585343"/>
    </w:p>
    <w:p w14:paraId="1D655D54"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84" w:name="_Toc52708824"/>
      <w:bookmarkStart w:id="85" w:name="_Toc67528656"/>
      <w:bookmarkStart w:id="86" w:name="_Toc67528938"/>
      <w:bookmarkStart w:id="87" w:name="_Toc67529237"/>
      <w:bookmarkEnd w:id="85"/>
      <w:bookmarkEnd w:id="86"/>
      <w:bookmarkEnd w:id="87"/>
    </w:p>
    <w:p w14:paraId="4A51E7C6" w14:textId="6BEA7A5E" w:rsidR="00102A28" w:rsidRDefault="00102A28" w:rsidP="00557C7C">
      <w:pPr>
        <w:pStyle w:val="Heading3"/>
      </w:pPr>
      <w:bookmarkStart w:id="88" w:name="_Toc67529238"/>
      <w:r>
        <w:t>Security Requirements</w:t>
      </w:r>
      <w:bookmarkEnd w:id="84"/>
      <w:bookmarkEnd w:id="88"/>
    </w:p>
    <w:p w14:paraId="43357304" w14:textId="77777777" w:rsidR="00102A28" w:rsidRDefault="00102A28" w:rsidP="006C2C0D">
      <w:pPr>
        <w:pStyle w:val="ListParagraph"/>
        <w:numPr>
          <w:ilvl w:val="0"/>
          <w:numId w:val="14"/>
        </w:numPr>
        <w:spacing w:before="0" w:after="0"/>
        <w:ind w:left="540" w:hanging="450"/>
      </w:pPr>
      <w:r>
        <w:t>Only authorized users can access the system.</w:t>
      </w:r>
    </w:p>
    <w:p w14:paraId="748A435B" w14:textId="37C6C4E5" w:rsidR="00102A28" w:rsidRDefault="00102A28" w:rsidP="00557C7C">
      <w:pPr>
        <w:pStyle w:val="Heading3"/>
      </w:pPr>
      <w:bookmarkStart w:id="89" w:name="_Toc32585344"/>
      <w:bookmarkStart w:id="90" w:name="_Toc52708825"/>
      <w:bookmarkStart w:id="91" w:name="_Toc67529239"/>
      <w:r>
        <w:t>Maintainability</w:t>
      </w:r>
      <w:bookmarkEnd w:id="89"/>
      <w:bookmarkEnd w:id="90"/>
      <w:bookmarkEnd w:id="91"/>
    </w:p>
    <w:p w14:paraId="7746F144" w14:textId="77777777" w:rsidR="00102A28" w:rsidRDefault="00102A28" w:rsidP="006C2C0D">
      <w:pPr>
        <w:pStyle w:val="ListParagraph"/>
        <w:numPr>
          <w:ilvl w:val="0"/>
          <w:numId w:val="15"/>
        </w:numPr>
        <w:tabs>
          <w:tab w:val="left" w:pos="1260"/>
          <w:tab w:val="left" w:pos="1620"/>
        </w:tabs>
        <w:spacing w:before="0" w:after="0"/>
        <w:ind w:left="540" w:hanging="450"/>
      </w:pPr>
      <w:r>
        <w:t xml:space="preserve"> Making changes or upgradeability in the application won't be that much troublesome. By having some information on programming, a few highlights of the application may be changed over to another adaptation.</w:t>
      </w:r>
    </w:p>
    <w:p w14:paraId="77A2BD9A" w14:textId="34E99248" w:rsidR="00102A28" w:rsidRDefault="00102A28" w:rsidP="00557C7C">
      <w:pPr>
        <w:pStyle w:val="Heading3"/>
      </w:pPr>
      <w:bookmarkStart w:id="92" w:name="_Toc52708826"/>
      <w:bookmarkStart w:id="93" w:name="_Toc67529240"/>
      <w:r>
        <w:t>Availability</w:t>
      </w:r>
      <w:bookmarkEnd w:id="83"/>
      <w:bookmarkEnd w:id="92"/>
      <w:bookmarkEnd w:id="93"/>
    </w:p>
    <w:p w14:paraId="3950BF8C" w14:textId="77777777" w:rsidR="00102A28" w:rsidRDefault="00102A28" w:rsidP="006C2C0D">
      <w:pPr>
        <w:numPr>
          <w:ilvl w:val="0"/>
          <w:numId w:val="7"/>
        </w:numPr>
        <w:tabs>
          <w:tab w:val="left" w:pos="1620"/>
        </w:tabs>
        <w:ind w:left="540" w:hanging="450"/>
      </w:pPr>
      <w:r>
        <w:t>The Application must be receptive and will be available each time.</w:t>
      </w:r>
    </w:p>
    <w:p w14:paraId="69D12869" w14:textId="77777777" w:rsidR="00102A28" w:rsidRDefault="00102A28" w:rsidP="006C2C0D">
      <w:pPr>
        <w:numPr>
          <w:ilvl w:val="0"/>
          <w:numId w:val="7"/>
        </w:numPr>
        <w:tabs>
          <w:tab w:val="left" w:pos="1620"/>
        </w:tabs>
        <w:ind w:left="540" w:hanging="450"/>
      </w:pPr>
      <w:r>
        <w:t>Application must be work on time efficiently.</w:t>
      </w:r>
    </w:p>
    <w:p w14:paraId="18083A16" w14:textId="77777777" w:rsidR="00102A28" w:rsidRDefault="00102A28" w:rsidP="006C2C0D">
      <w:pPr>
        <w:numPr>
          <w:ilvl w:val="0"/>
          <w:numId w:val="7"/>
        </w:numPr>
        <w:tabs>
          <w:tab w:val="left" w:pos="1620"/>
        </w:tabs>
        <w:ind w:left="540" w:hanging="450"/>
      </w:pPr>
      <w:r>
        <w:t>Application connectivity time must be good</w:t>
      </w:r>
    </w:p>
    <w:p w14:paraId="7DF8C937" w14:textId="71ECC4C2" w:rsidR="00102A28" w:rsidRDefault="00102A28" w:rsidP="00557C7C">
      <w:pPr>
        <w:pStyle w:val="Heading3"/>
      </w:pPr>
      <w:bookmarkStart w:id="94" w:name="_Toc32585345"/>
      <w:bookmarkStart w:id="95" w:name="_Toc52708827"/>
      <w:bookmarkStart w:id="96" w:name="_Toc67529241"/>
      <w:r>
        <w:t>Performance</w:t>
      </w:r>
      <w:bookmarkEnd w:id="94"/>
      <w:bookmarkEnd w:id="95"/>
      <w:bookmarkEnd w:id="96"/>
    </w:p>
    <w:p w14:paraId="4C4C3B47" w14:textId="040CCF24" w:rsidR="00102A28" w:rsidRPr="00F870A0" w:rsidRDefault="00102A28" w:rsidP="006C2C0D">
      <w:pPr>
        <w:pStyle w:val="ListParagraph"/>
        <w:numPr>
          <w:ilvl w:val="0"/>
          <w:numId w:val="16"/>
        </w:numPr>
        <w:tabs>
          <w:tab w:val="left" w:pos="360"/>
        </w:tabs>
        <w:spacing w:before="0" w:after="160"/>
        <w:ind w:left="-360" w:firstLine="450"/>
        <w:jc w:val="left"/>
      </w:pPr>
      <w:r>
        <w:t xml:space="preserve"> </w:t>
      </w:r>
      <w:r w:rsidR="00B246A6">
        <w:t xml:space="preserve"> </w:t>
      </w:r>
      <w:r>
        <w:t xml:space="preserve"> </w:t>
      </w:r>
      <w:r w:rsidRPr="00F870A0">
        <w:t xml:space="preserve">This application must perform the action on time without any </w:t>
      </w:r>
      <w:r>
        <w:t>delay</w:t>
      </w:r>
    </w:p>
    <w:p w14:paraId="238AF16E" w14:textId="77777777" w:rsidR="00102A28" w:rsidRPr="00F870A0" w:rsidRDefault="00102A28" w:rsidP="006C2C0D">
      <w:pPr>
        <w:pStyle w:val="ListParagraph"/>
        <w:numPr>
          <w:ilvl w:val="0"/>
          <w:numId w:val="16"/>
        </w:numPr>
        <w:tabs>
          <w:tab w:val="left" w:pos="360"/>
        </w:tabs>
        <w:spacing w:before="0" w:after="160"/>
        <w:ind w:left="-360" w:firstLine="450"/>
        <w:jc w:val="left"/>
      </w:pPr>
      <w:r>
        <w:t xml:space="preserve">   </w:t>
      </w:r>
      <w:r w:rsidRPr="00F870A0">
        <w:t>Over Applic</w:t>
      </w:r>
      <w:r>
        <w:t>ation through an output in time</w:t>
      </w:r>
    </w:p>
    <w:p w14:paraId="245CCC40" w14:textId="77777777" w:rsidR="00102A28" w:rsidRPr="00F870A0" w:rsidRDefault="00102A28" w:rsidP="006C2C0D">
      <w:pPr>
        <w:pStyle w:val="ListParagraph"/>
        <w:numPr>
          <w:ilvl w:val="0"/>
          <w:numId w:val="16"/>
        </w:numPr>
        <w:tabs>
          <w:tab w:val="left" w:pos="360"/>
        </w:tabs>
        <w:spacing w:before="0" w:after="160"/>
        <w:ind w:left="-360" w:firstLine="450"/>
        <w:jc w:val="left"/>
      </w:pPr>
      <w:r>
        <w:t xml:space="preserve">   </w:t>
      </w:r>
      <w:r w:rsidRPr="00F870A0">
        <w:t xml:space="preserve">This </w:t>
      </w:r>
      <w:r>
        <w:t>Application perform efficiently</w:t>
      </w:r>
    </w:p>
    <w:p w14:paraId="17146B13" w14:textId="720AFBE3" w:rsidR="00102A28" w:rsidRDefault="00102A28" w:rsidP="00557C7C">
      <w:pPr>
        <w:pStyle w:val="Heading3"/>
      </w:pPr>
      <w:bookmarkStart w:id="97" w:name="_Toc32585347"/>
      <w:bookmarkStart w:id="98" w:name="_Toc52708828"/>
      <w:bookmarkStart w:id="99" w:name="_Toc67529242"/>
      <w:r>
        <w:t>Portability</w:t>
      </w:r>
      <w:bookmarkEnd w:id="97"/>
      <w:bookmarkEnd w:id="98"/>
      <w:bookmarkEnd w:id="99"/>
    </w:p>
    <w:p w14:paraId="055C77BF" w14:textId="77777777" w:rsidR="00102A28" w:rsidRDefault="00102A28" w:rsidP="006C2C0D">
      <w:pPr>
        <w:numPr>
          <w:ilvl w:val="0"/>
          <w:numId w:val="8"/>
        </w:numPr>
        <w:ind w:left="540" w:hanging="450"/>
        <w:jc w:val="left"/>
        <w:rPr>
          <w:b/>
        </w:rPr>
      </w:pPr>
      <w:r>
        <w:t xml:space="preserve">    This is android-app that is why there is no problem in portability.</w:t>
      </w:r>
    </w:p>
    <w:p w14:paraId="476A8492" w14:textId="77777777" w:rsidR="00102A28" w:rsidRDefault="00102A28" w:rsidP="00557C7C">
      <w:pPr>
        <w:pStyle w:val="Heading3"/>
      </w:pPr>
      <w:bookmarkStart w:id="100" w:name="_Toc52708829"/>
      <w:bookmarkStart w:id="101" w:name="_Toc67529243"/>
      <w:r>
        <w:t>Scalability</w:t>
      </w:r>
      <w:bookmarkEnd w:id="100"/>
      <w:bookmarkEnd w:id="101"/>
      <w:r>
        <w:t xml:space="preserve"> </w:t>
      </w:r>
    </w:p>
    <w:p w14:paraId="7EC09FA6" w14:textId="0F4D0328" w:rsidR="0094683C" w:rsidRPr="00B246A6" w:rsidRDefault="00102A28" w:rsidP="006C2C0D">
      <w:pPr>
        <w:numPr>
          <w:ilvl w:val="0"/>
          <w:numId w:val="8"/>
        </w:numPr>
        <w:ind w:left="540" w:hanging="450"/>
        <w:jc w:val="left"/>
      </w:pPr>
      <w:r>
        <w:t xml:space="preserve">    The System shall be able to support multiple users at a time</w:t>
      </w:r>
    </w:p>
    <w:p w14:paraId="4FAA998B" w14:textId="5ED15085" w:rsidR="006827DE" w:rsidRDefault="006827DE" w:rsidP="006827DE">
      <w:bookmarkStart w:id="102" w:name="_Toc28584406"/>
      <w:bookmarkEnd w:id="67"/>
    </w:p>
    <w:p w14:paraId="1F0AF528" w14:textId="026BB628" w:rsidR="006827DE" w:rsidRDefault="006827DE" w:rsidP="006827DE"/>
    <w:p w14:paraId="7937DFF7" w14:textId="77777777" w:rsidR="006827DE" w:rsidRPr="006827DE" w:rsidRDefault="006827DE" w:rsidP="006827DE"/>
    <w:p w14:paraId="3E7F3AF2" w14:textId="4A187FE6" w:rsidR="00E814A2" w:rsidRDefault="00E814A2" w:rsidP="00AB0FD1">
      <w:pPr>
        <w:pStyle w:val="Heading2"/>
      </w:pPr>
      <w:bookmarkStart w:id="103" w:name="_Toc67529244"/>
      <w:r>
        <w:lastRenderedPageBreak/>
        <w:t xml:space="preserve">Use </w:t>
      </w:r>
      <w:r w:rsidRPr="00B8129B">
        <w:t>Cases</w:t>
      </w:r>
      <w:r>
        <w:t xml:space="preserve"> </w:t>
      </w:r>
      <w:r w:rsidRPr="003140AC">
        <w:t>Diagram</w:t>
      </w:r>
      <w:r>
        <w:t>(s)</w:t>
      </w:r>
      <w:bookmarkStart w:id="104" w:name="_Toc28584412"/>
      <w:bookmarkEnd w:id="102"/>
      <w:bookmarkEnd w:id="103"/>
    </w:p>
    <w:p w14:paraId="449D8A8D" w14:textId="709C3E8A" w:rsidR="0004738B" w:rsidRDefault="002C2C5F" w:rsidP="006C521B">
      <w:pPr>
        <w:rPr>
          <w:szCs w:val="24"/>
        </w:rPr>
      </w:pPr>
      <w:r w:rsidRPr="00F2526C">
        <w:rPr>
          <w:szCs w:val="24"/>
        </w:rPr>
        <w:t xml:space="preserve">An important part of the analysis phase is to drawing the diagrams of Use cases. They are used through the phase of analysis of a project to find and divide functionality of the application. Application is separated into actors and use cases. Actors play the role that are played by the application users. Use cases define the application behavior when one of the actors </w:t>
      </w:r>
      <w:r w:rsidR="0004738B">
        <w:rPr>
          <w:szCs w:val="24"/>
        </w:rPr>
        <w:t>sends any particular motivation</w:t>
      </w:r>
      <w:r>
        <w:rPr>
          <w:szCs w:val="24"/>
        </w:rPr>
        <w:t>.</w:t>
      </w:r>
      <w:r w:rsidRPr="00F2526C">
        <w:rPr>
          <w:szCs w:val="24"/>
        </w:rPr>
        <w:t xml:space="preserve"> Some of the use cases are as follows</w:t>
      </w:r>
    </w:p>
    <w:p w14:paraId="4A9C72F8"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105" w:name="_Toc67528664"/>
      <w:bookmarkStart w:id="106" w:name="_Toc67528946"/>
      <w:bookmarkStart w:id="107" w:name="_Toc67529245"/>
      <w:bookmarkEnd w:id="105"/>
      <w:bookmarkEnd w:id="106"/>
      <w:bookmarkEnd w:id="107"/>
    </w:p>
    <w:p w14:paraId="053C2E2B" w14:textId="2003BDFE" w:rsidR="0004738B" w:rsidRPr="0004738B" w:rsidRDefault="0004738B" w:rsidP="00557C7C">
      <w:pPr>
        <w:pStyle w:val="Heading3"/>
      </w:pPr>
      <w:bookmarkStart w:id="108" w:name="_Toc67529246"/>
      <w:r w:rsidRPr="0004738B">
        <w:t>System Level Use Case</w:t>
      </w:r>
      <w:bookmarkEnd w:id="108"/>
    </w:p>
    <w:p w14:paraId="1F011CCE" w14:textId="053CB90C" w:rsidR="0004738B" w:rsidRDefault="00B246A6" w:rsidP="0004738B">
      <w:pPr>
        <w:rPr>
          <w:szCs w:val="24"/>
        </w:rPr>
      </w:pPr>
      <w:r>
        <w:rPr>
          <w:noProof/>
          <w:sz w:val="20"/>
          <w:szCs w:val="20"/>
        </w:rPr>
        <w:drawing>
          <wp:anchor distT="0" distB="0" distL="114300" distR="114300" simplePos="0" relativeHeight="251727872" behindDoc="1" locked="0" layoutInCell="1" allowOverlap="1" wp14:anchorId="5D37F635" wp14:editId="191EE948">
            <wp:simplePos x="0" y="0"/>
            <wp:positionH relativeFrom="column">
              <wp:posOffset>261847</wp:posOffset>
            </wp:positionH>
            <wp:positionV relativeFrom="paragraph">
              <wp:posOffset>99098</wp:posOffset>
            </wp:positionV>
            <wp:extent cx="3937635" cy="7069455"/>
            <wp:effectExtent l="0" t="0" r="5715" b="0"/>
            <wp:wrapTight wrapText="bothSides">
              <wp:wrapPolygon edited="0">
                <wp:start x="0" y="0"/>
                <wp:lineTo x="0" y="21536"/>
                <wp:lineTo x="21527" y="21536"/>
                <wp:lineTo x="2152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stem Level Diagram1.png"/>
                    <pic:cNvPicPr/>
                  </pic:nvPicPr>
                  <pic:blipFill>
                    <a:blip r:embed="rId28">
                      <a:extLst>
                        <a:ext uri="{28A0092B-C50C-407E-A947-70E740481C1C}">
                          <a14:useLocalDpi xmlns:a14="http://schemas.microsoft.com/office/drawing/2010/main" val="0"/>
                        </a:ext>
                      </a:extLst>
                    </a:blip>
                    <a:stretch>
                      <a:fillRect/>
                    </a:stretch>
                  </pic:blipFill>
                  <pic:spPr>
                    <a:xfrm>
                      <a:off x="0" y="0"/>
                      <a:ext cx="3937635" cy="7069455"/>
                    </a:xfrm>
                    <a:prstGeom prst="rect">
                      <a:avLst/>
                    </a:prstGeom>
                  </pic:spPr>
                </pic:pic>
              </a:graphicData>
            </a:graphic>
            <wp14:sizeRelH relativeFrom="margin">
              <wp14:pctWidth>0</wp14:pctWidth>
            </wp14:sizeRelH>
            <wp14:sizeRelV relativeFrom="margin">
              <wp14:pctHeight>0</wp14:pctHeight>
            </wp14:sizeRelV>
          </wp:anchor>
        </w:drawing>
      </w:r>
      <w:r w:rsidR="00B81F7F">
        <w:rPr>
          <w:noProof/>
        </w:rPr>
        <mc:AlternateContent>
          <mc:Choice Requires="wps">
            <w:drawing>
              <wp:anchor distT="0" distB="0" distL="114300" distR="114300" simplePos="0" relativeHeight="251675648" behindDoc="1" locked="0" layoutInCell="1" allowOverlap="1" wp14:anchorId="74A84CC6" wp14:editId="40111F8E">
                <wp:simplePos x="0" y="0"/>
                <wp:positionH relativeFrom="column">
                  <wp:posOffset>1184275</wp:posOffset>
                </wp:positionH>
                <wp:positionV relativeFrom="paragraph">
                  <wp:posOffset>6177915</wp:posOffset>
                </wp:positionV>
                <wp:extent cx="3684270" cy="635"/>
                <wp:effectExtent l="0" t="0" r="0" b="0"/>
                <wp:wrapTight wrapText="bothSides">
                  <wp:wrapPolygon edited="0">
                    <wp:start x="0" y="0"/>
                    <wp:lineTo x="0" y="21600"/>
                    <wp:lineTo x="21600" y="21600"/>
                    <wp:lineTo x="21600" y="0"/>
                  </wp:wrapPolygon>
                </wp:wrapTight>
                <wp:docPr id="23" name="Text Box 23"/>
                <wp:cNvGraphicFramePr/>
                <a:graphic xmlns:a="http://schemas.openxmlformats.org/drawingml/2006/main">
                  <a:graphicData uri="http://schemas.microsoft.com/office/word/2010/wordprocessingShape">
                    <wps:wsp>
                      <wps:cNvSpPr txBox="1"/>
                      <wps:spPr>
                        <a:xfrm>
                          <a:off x="0" y="0"/>
                          <a:ext cx="3684270" cy="635"/>
                        </a:xfrm>
                        <a:prstGeom prst="rect">
                          <a:avLst/>
                        </a:prstGeom>
                        <a:solidFill>
                          <a:prstClr val="white"/>
                        </a:solidFill>
                        <a:ln>
                          <a:noFill/>
                        </a:ln>
                      </wps:spPr>
                      <wps:txbx>
                        <w:txbxContent>
                          <w:p w14:paraId="66CE8DB9" w14:textId="587E1B15" w:rsidR="00B72B88" w:rsidRPr="0004738B" w:rsidRDefault="00B72B88" w:rsidP="0004738B">
                            <w:pPr>
                              <w:pStyle w:val="Caption"/>
                              <w:jc w:val="center"/>
                              <w:rPr>
                                <w:rFonts w:cs="Times New Roman"/>
                                <w:b/>
                                <w:bCs/>
                                <w:noProof/>
                                <w:color w:val="000000" w:themeColor="text1"/>
                                <w:sz w:val="24"/>
                                <w:szCs w:val="24"/>
                              </w:rPr>
                            </w:pPr>
                            <w:bookmarkStart w:id="109" w:name="_Toc67260382"/>
                            <w:r w:rsidRPr="0004738B">
                              <w:rPr>
                                <w:b/>
                                <w:bCs/>
                                <w:color w:val="000000" w:themeColor="text1"/>
                              </w:rPr>
                              <w:t xml:space="preserve">Figure </w:t>
                            </w:r>
                            <w:r w:rsidRPr="0004738B">
                              <w:rPr>
                                <w:b/>
                                <w:bCs/>
                                <w:color w:val="000000" w:themeColor="text1"/>
                              </w:rPr>
                              <w:fldChar w:fldCharType="begin"/>
                            </w:r>
                            <w:r w:rsidRPr="0004738B">
                              <w:rPr>
                                <w:b/>
                                <w:bCs/>
                                <w:color w:val="000000" w:themeColor="text1"/>
                              </w:rPr>
                              <w:instrText xml:space="preserve"> SEQ Figure \* ARABIC </w:instrText>
                            </w:r>
                            <w:r w:rsidRPr="0004738B">
                              <w:rPr>
                                <w:b/>
                                <w:bCs/>
                                <w:color w:val="000000" w:themeColor="text1"/>
                              </w:rPr>
                              <w:fldChar w:fldCharType="separate"/>
                            </w:r>
                            <w:r w:rsidR="00F56D53">
                              <w:rPr>
                                <w:b/>
                                <w:bCs/>
                                <w:noProof/>
                                <w:color w:val="000000" w:themeColor="text1"/>
                              </w:rPr>
                              <w:t>2</w:t>
                            </w:r>
                            <w:r w:rsidRPr="0004738B">
                              <w:rPr>
                                <w:b/>
                                <w:bCs/>
                                <w:color w:val="000000" w:themeColor="text1"/>
                              </w:rPr>
                              <w:fldChar w:fldCharType="end"/>
                            </w:r>
                            <w:r w:rsidRPr="0004738B">
                              <w:rPr>
                                <w:b/>
                                <w:bCs/>
                                <w:color w:val="000000" w:themeColor="text1"/>
                              </w:rPr>
                              <w:t>: System Level Use case</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A84CC6" id="Text Box 23" o:spid="_x0000_s1027" type="#_x0000_t202" style="position:absolute;left:0;text-align:left;margin-left:93.25pt;margin-top:486.45pt;width:290.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" stroked="f">
                <v:textbox style="mso-fit-shape-to-text:t" inset="0,0,0,0">
                  <w:txbxContent>
                    <w:p w14:paraId="66CE8DB9" w14:textId="587E1B15" w:rsidR="00B72B88" w:rsidRPr="0004738B" w:rsidRDefault="00B72B88" w:rsidP="0004738B">
                      <w:pPr>
                        <w:pStyle w:val="Caption"/>
                        <w:jc w:val="center"/>
                        <w:rPr>
                          <w:rFonts w:cs="Times New Roman"/>
                          <w:b/>
                          <w:bCs/>
                          <w:noProof/>
                          <w:color w:val="000000" w:themeColor="text1"/>
                          <w:sz w:val="24"/>
                          <w:szCs w:val="24"/>
                        </w:rPr>
                      </w:pPr>
                      <w:bookmarkStart w:id="110" w:name="_Toc67260382"/>
                      <w:r w:rsidRPr="0004738B">
                        <w:rPr>
                          <w:b/>
                          <w:bCs/>
                          <w:color w:val="000000" w:themeColor="text1"/>
                        </w:rPr>
                        <w:t xml:space="preserve">Figure </w:t>
                      </w:r>
                      <w:r w:rsidRPr="0004738B">
                        <w:rPr>
                          <w:b/>
                          <w:bCs/>
                          <w:color w:val="000000" w:themeColor="text1"/>
                        </w:rPr>
                        <w:fldChar w:fldCharType="begin"/>
                      </w:r>
                      <w:r w:rsidRPr="0004738B">
                        <w:rPr>
                          <w:b/>
                          <w:bCs/>
                          <w:color w:val="000000" w:themeColor="text1"/>
                        </w:rPr>
                        <w:instrText xml:space="preserve"> SEQ Figure \* ARABIC </w:instrText>
                      </w:r>
                      <w:r w:rsidRPr="0004738B">
                        <w:rPr>
                          <w:b/>
                          <w:bCs/>
                          <w:color w:val="000000" w:themeColor="text1"/>
                        </w:rPr>
                        <w:fldChar w:fldCharType="separate"/>
                      </w:r>
                      <w:r w:rsidR="00F56D53">
                        <w:rPr>
                          <w:b/>
                          <w:bCs/>
                          <w:noProof/>
                          <w:color w:val="000000" w:themeColor="text1"/>
                        </w:rPr>
                        <w:t>2</w:t>
                      </w:r>
                      <w:r w:rsidRPr="0004738B">
                        <w:rPr>
                          <w:b/>
                          <w:bCs/>
                          <w:color w:val="000000" w:themeColor="text1"/>
                        </w:rPr>
                        <w:fldChar w:fldCharType="end"/>
                      </w:r>
                      <w:r w:rsidRPr="0004738B">
                        <w:rPr>
                          <w:b/>
                          <w:bCs/>
                          <w:color w:val="000000" w:themeColor="text1"/>
                        </w:rPr>
                        <w:t>: System Level Use case</w:t>
                      </w:r>
                      <w:bookmarkEnd w:id="110"/>
                    </w:p>
                  </w:txbxContent>
                </v:textbox>
                <w10:wrap type="tight"/>
              </v:shape>
            </w:pict>
          </mc:Fallback>
        </mc:AlternateContent>
      </w:r>
    </w:p>
    <w:p w14:paraId="2EB5D585" w14:textId="3ECA7F53" w:rsidR="0004738B" w:rsidRDefault="0004738B" w:rsidP="0004738B">
      <w:pPr>
        <w:rPr>
          <w:szCs w:val="24"/>
        </w:rPr>
      </w:pPr>
    </w:p>
    <w:p w14:paraId="19C2DFBD" w14:textId="25754DE8" w:rsidR="0004738B" w:rsidRDefault="0004738B" w:rsidP="0004738B">
      <w:pPr>
        <w:rPr>
          <w:szCs w:val="24"/>
        </w:rPr>
      </w:pPr>
    </w:p>
    <w:p w14:paraId="63774481" w14:textId="33B31B07" w:rsidR="002C2C5F" w:rsidRPr="002C2C5F" w:rsidRDefault="002C2C5F" w:rsidP="002C2C5F"/>
    <w:p w14:paraId="261F0AB1" w14:textId="22261646" w:rsidR="00984CFF" w:rsidRDefault="00984CFF" w:rsidP="00984CFF">
      <w:bookmarkStart w:id="111" w:name="_Toc27612019"/>
      <w:bookmarkStart w:id="112" w:name="_Toc28584966"/>
      <w:bookmarkEnd w:id="104"/>
    </w:p>
    <w:p w14:paraId="2A312E62" w14:textId="48F36D96" w:rsidR="00984CFF" w:rsidRDefault="00984CFF" w:rsidP="00984CFF"/>
    <w:p w14:paraId="3DBFF234" w14:textId="1E051573" w:rsidR="00984CFF" w:rsidRDefault="00984CFF" w:rsidP="00984CFF"/>
    <w:p w14:paraId="4414A60F" w14:textId="74FF75EB" w:rsidR="00984CFF" w:rsidRDefault="00984CFF" w:rsidP="00984CFF"/>
    <w:p w14:paraId="075B9D9A" w14:textId="2411A83D" w:rsidR="00984CFF" w:rsidRDefault="00984CFF" w:rsidP="00984CFF"/>
    <w:p w14:paraId="546FF896" w14:textId="42C3703E" w:rsidR="00984CFF" w:rsidRDefault="00984CFF" w:rsidP="00984CFF"/>
    <w:p w14:paraId="5EB5E0A6" w14:textId="77777777" w:rsidR="00984CFF" w:rsidRPr="00984CFF" w:rsidRDefault="00984CFF" w:rsidP="00984CFF"/>
    <w:p w14:paraId="419B5E71" w14:textId="4BC18A0E" w:rsidR="00B81F7F" w:rsidRDefault="00B81F7F" w:rsidP="00B81F7F"/>
    <w:p w14:paraId="5ADA0DBB" w14:textId="75EE5DDD" w:rsidR="00B81F7F" w:rsidRDefault="00B81F7F" w:rsidP="00B81F7F"/>
    <w:p w14:paraId="5493E563" w14:textId="3244622E" w:rsidR="00B81F7F" w:rsidRDefault="00B81F7F" w:rsidP="00B81F7F"/>
    <w:p w14:paraId="04775748" w14:textId="6A885DDE" w:rsidR="00B81F7F" w:rsidRDefault="00B81F7F" w:rsidP="00B81F7F"/>
    <w:p w14:paraId="0C85F9D9" w14:textId="6ED7718B" w:rsidR="004A43E0" w:rsidRDefault="004A43E0" w:rsidP="00B81F7F"/>
    <w:p w14:paraId="5A2BD017" w14:textId="2FF2C112" w:rsidR="004A43E0" w:rsidRDefault="004A43E0" w:rsidP="00B81F7F"/>
    <w:p w14:paraId="0EE5929A" w14:textId="71A236CE" w:rsidR="004A43E0" w:rsidRDefault="004A43E0" w:rsidP="00B81F7F"/>
    <w:p w14:paraId="771D6F40" w14:textId="40081A36" w:rsidR="004A43E0" w:rsidRDefault="004A43E0" w:rsidP="00B81F7F"/>
    <w:p w14:paraId="11E26675" w14:textId="56F9888E" w:rsidR="004A43E0" w:rsidRDefault="004A43E0" w:rsidP="00B81F7F"/>
    <w:p w14:paraId="3DF887A1" w14:textId="16D7D577" w:rsidR="004A43E0" w:rsidRDefault="004A43E0" w:rsidP="00B81F7F"/>
    <w:p w14:paraId="7124FDDC" w14:textId="5B6572F3" w:rsidR="004A43E0" w:rsidRDefault="004A43E0" w:rsidP="00B81F7F"/>
    <w:p w14:paraId="5DF7B4A2" w14:textId="2C92DCF6" w:rsidR="004A43E0" w:rsidRDefault="004A43E0" w:rsidP="00B81F7F"/>
    <w:p w14:paraId="1933A24F" w14:textId="3D92F403" w:rsidR="004A43E0" w:rsidRDefault="004A43E0" w:rsidP="00B81F7F"/>
    <w:p w14:paraId="49A7FA5F" w14:textId="29CB3C0C" w:rsidR="004A43E0" w:rsidRDefault="004A43E0" w:rsidP="00B81F7F"/>
    <w:p w14:paraId="74CB6BC0" w14:textId="3F12BD7C" w:rsidR="004A43E0" w:rsidRDefault="004A43E0" w:rsidP="00B81F7F"/>
    <w:p w14:paraId="4CFC0BF9" w14:textId="47D822D0" w:rsidR="004A43E0" w:rsidRDefault="004A43E0" w:rsidP="00B81F7F"/>
    <w:p w14:paraId="49BC6F36" w14:textId="0593B30A" w:rsidR="00B246A6" w:rsidRDefault="00087909" w:rsidP="00B81F7F">
      <w:r>
        <w:rPr>
          <w:noProof/>
        </w:rPr>
        <mc:AlternateContent>
          <mc:Choice Requires="wps">
            <w:drawing>
              <wp:anchor distT="0" distB="0" distL="114300" distR="114300" simplePos="0" relativeHeight="251748352" behindDoc="1" locked="0" layoutInCell="1" allowOverlap="1" wp14:anchorId="0ADE0895" wp14:editId="7EC7653B">
                <wp:simplePos x="0" y="0"/>
                <wp:positionH relativeFrom="column">
                  <wp:posOffset>910590</wp:posOffset>
                </wp:positionH>
                <wp:positionV relativeFrom="paragraph">
                  <wp:posOffset>130175</wp:posOffset>
                </wp:positionV>
                <wp:extent cx="3937635" cy="228600"/>
                <wp:effectExtent l="0" t="0" r="5715" b="0"/>
                <wp:wrapTight wrapText="bothSides">
                  <wp:wrapPolygon edited="0">
                    <wp:start x="0" y="0"/>
                    <wp:lineTo x="0" y="19800"/>
                    <wp:lineTo x="21527" y="19800"/>
                    <wp:lineTo x="21527"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3937635" cy="228600"/>
                        </a:xfrm>
                        <a:prstGeom prst="rect">
                          <a:avLst/>
                        </a:prstGeom>
                        <a:solidFill>
                          <a:prstClr val="white"/>
                        </a:solidFill>
                        <a:ln>
                          <a:noFill/>
                        </a:ln>
                      </wps:spPr>
                      <wps:txbx>
                        <w:txbxContent>
                          <w:p w14:paraId="6AD1B35F" w14:textId="08FE9546" w:rsidR="00B72B88" w:rsidRPr="00E03EC1" w:rsidRDefault="00B72B88" w:rsidP="00087909">
                            <w:pPr>
                              <w:pStyle w:val="Caption"/>
                              <w:jc w:val="center"/>
                              <w:rPr>
                                <w:rFonts w:cs="Times New Roman"/>
                                <w:noProof/>
                                <w:sz w:val="20"/>
                                <w:szCs w:val="20"/>
                              </w:rPr>
                            </w:pPr>
                            <w:bookmarkStart w:id="113" w:name="_Toc67260383"/>
                            <w:r>
                              <w:t xml:space="preserve">Figure </w:t>
                            </w:r>
                            <w:r>
                              <w:fldChar w:fldCharType="begin"/>
                            </w:r>
                            <w:r>
                              <w:instrText xml:space="preserve"> SEQ Figure \* ARABIC </w:instrText>
                            </w:r>
                            <w:r>
                              <w:fldChar w:fldCharType="separate"/>
                            </w:r>
                            <w:r w:rsidR="00F56D53">
                              <w:rPr>
                                <w:noProof/>
                              </w:rPr>
                              <w:t>3</w:t>
                            </w:r>
                            <w:r>
                              <w:rPr>
                                <w:noProof/>
                              </w:rPr>
                              <w:fldChar w:fldCharType="end"/>
                            </w:r>
                            <w:r>
                              <w:t>: System Level Use Case</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DE0895" id="Text Box 3" o:spid="_x0000_s1028" type="#_x0000_t202" style="position:absolute;left:0;text-align:left;margin-left:71.7pt;margin-top:10.25pt;width:310.05pt;height:18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6sLMwIAAGcEAAAOAAAAZHJzL2Uyb0RvYy54bWysVE2P2yAQvVfqf0DcG+dDTXetOKs0q1SV&#10;VrsrJdWeCYYYCRgKJHb66zvgONtue6p6wcPMMPDem/HirjOanIQPCmxFJ6MxJcJyqJU9VPTbbvPh&#10;h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" stroked="f">
                <v:textbox inset="0,0,0,0">
                  <w:txbxContent>
                    <w:p w14:paraId="6AD1B35F" w14:textId="08FE9546" w:rsidR="00B72B88" w:rsidRPr="00E03EC1" w:rsidRDefault="00B72B88" w:rsidP="00087909">
                      <w:pPr>
                        <w:pStyle w:val="Caption"/>
                        <w:jc w:val="center"/>
                        <w:rPr>
                          <w:rFonts w:cs="Times New Roman"/>
                          <w:noProof/>
                          <w:sz w:val="20"/>
                          <w:szCs w:val="20"/>
                        </w:rPr>
                      </w:pPr>
                      <w:bookmarkStart w:id="114" w:name="_Toc67260383"/>
                      <w:r>
                        <w:t xml:space="preserve">Figure </w:t>
                      </w:r>
                      <w:r>
                        <w:fldChar w:fldCharType="begin"/>
                      </w:r>
                      <w:r>
                        <w:instrText xml:space="preserve"> SEQ Figure \* ARABIC </w:instrText>
                      </w:r>
                      <w:r>
                        <w:fldChar w:fldCharType="separate"/>
                      </w:r>
                      <w:r w:rsidR="00F56D53">
                        <w:rPr>
                          <w:noProof/>
                        </w:rPr>
                        <w:t>3</w:t>
                      </w:r>
                      <w:r>
                        <w:rPr>
                          <w:noProof/>
                        </w:rPr>
                        <w:fldChar w:fldCharType="end"/>
                      </w:r>
                      <w:r>
                        <w:t>: System Level Use Case</w:t>
                      </w:r>
                      <w:bookmarkEnd w:id="114"/>
                    </w:p>
                  </w:txbxContent>
                </v:textbox>
                <w10:wrap type="tight"/>
              </v:shape>
            </w:pict>
          </mc:Fallback>
        </mc:AlternateContent>
      </w:r>
    </w:p>
    <w:p w14:paraId="393CBAFB" w14:textId="1DBBD742" w:rsidR="00B246A6" w:rsidRDefault="00B246A6" w:rsidP="00B81F7F"/>
    <w:p w14:paraId="5F5BB9EE" w14:textId="77777777" w:rsidR="00B246A6" w:rsidRPr="00E6305E" w:rsidRDefault="00B246A6" w:rsidP="00AB0FD1">
      <w:pPr>
        <w:pStyle w:val="Heading2"/>
      </w:pPr>
      <w:bookmarkStart w:id="115" w:name="_Toc57284255"/>
      <w:bookmarkStart w:id="116" w:name="_Toc67529247"/>
      <w:r w:rsidRPr="00E6305E">
        <w:t>Use case description</w:t>
      </w:r>
      <w:bookmarkEnd w:id="115"/>
      <w:bookmarkEnd w:id="116"/>
    </w:p>
    <w:p w14:paraId="5CF8C0CB" w14:textId="77777777" w:rsidR="00B246A6" w:rsidRPr="00CF19FE" w:rsidRDefault="00B246A6" w:rsidP="00B246A6">
      <w:pPr>
        <w:rPr>
          <w:b/>
          <w:bCs/>
        </w:rPr>
      </w:pPr>
      <w:r w:rsidRPr="00CF19FE">
        <w:rPr>
          <w:b/>
          <w:bCs/>
        </w:rPr>
        <w:t>Search Venue</w:t>
      </w:r>
    </w:p>
    <w:p w14:paraId="4E0903B6" w14:textId="63EDD09A"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17" w:name="_Toc67260364"/>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2</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Search Venue</w:t>
      </w:r>
      <w:bookmarkEnd w:id="117"/>
    </w:p>
    <w:tbl>
      <w:tblPr>
        <w:tblStyle w:val="TableGrid"/>
        <w:tblW w:w="8100" w:type="dxa"/>
        <w:tblInd w:w="535" w:type="dxa"/>
        <w:tblLook w:val="04A0" w:firstRow="1" w:lastRow="0" w:firstColumn="1" w:lastColumn="0" w:noHBand="0" w:noVBand="1"/>
      </w:tblPr>
      <w:tblGrid>
        <w:gridCol w:w="2601"/>
        <w:gridCol w:w="5499"/>
      </w:tblGrid>
      <w:tr w:rsidR="00B246A6" w:rsidRPr="00087909" w14:paraId="38E5B276" w14:textId="77777777" w:rsidTr="002D48DE">
        <w:trPr>
          <w:trHeight w:val="252"/>
        </w:trPr>
        <w:tc>
          <w:tcPr>
            <w:tcW w:w="2601" w:type="dxa"/>
          </w:tcPr>
          <w:p w14:paraId="4AE04066"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499" w:type="dxa"/>
          </w:tcPr>
          <w:p w14:paraId="18135662"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earch venue</w:t>
            </w:r>
          </w:p>
        </w:tc>
      </w:tr>
      <w:tr w:rsidR="00B246A6" w:rsidRPr="00087909" w14:paraId="0925B009" w14:textId="77777777" w:rsidTr="002D48DE">
        <w:trPr>
          <w:trHeight w:val="255"/>
        </w:trPr>
        <w:tc>
          <w:tcPr>
            <w:tcW w:w="2601" w:type="dxa"/>
          </w:tcPr>
          <w:p w14:paraId="5EFC2FEF"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499" w:type="dxa"/>
          </w:tcPr>
          <w:p w14:paraId="0BC7C037"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77522708" w14:textId="77777777" w:rsidTr="002D48DE">
        <w:trPr>
          <w:trHeight w:val="288"/>
        </w:trPr>
        <w:tc>
          <w:tcPr>
            <w:tcW w:w="2601" w:type="dxa"/>
          </w:tcPr>
          <w:p w14:paraId="05DF09A3"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499" w:type="dxa"/>
          </w:tcPr>
          <w:p w14:paraId="588166D0"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User</w:t>
            </w:r>
          </w:p>
        </w:tc>
      </w:tr>
      <w:tr w:rsidR="00B246A6" w:rsidRPr="00087909" w14:paraId="7BEF29BC" w14:textId="77777777" w:rsidTr="002D48DE">
        <w:trPr>
          <w:trHeight w:val="317"/>
        </w:trPr>
        <w:tc>
          <w:tcPr>
            <w:tcW w:w="2601" w:type="dxa"/>
          </w:tcPr>
          <w:p w14:paraId="25B04635"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499" w:type="dxa"/>
          </w:tcPr>
          <w:p w14:paraId="76823318"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7EE9F96C" w14:textId="77777777" w:rsidTr="002D48DE">
        <w:trPr>
          <w:trHeight w:val="437"/>
        </w:trPr>
        <w:tc>
          <w:tcPr>
            <w:tcW w:w="2601" w:type="dxa"/>
          </w:tcPr>
          <w:p w14:paraId="2121019E"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499" w:type="dxa"/>
          </w:tcPr>
          <w:p w14:paraId="0A47C8AB"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 xml:space="preserve">The user can search about the venues by adding location or application show the user nearby halls automatically </w:t>
            </w:r>
          </w:p>
        </w:tc>
      </w:tr>
    </w:tbl>
    <w:p w14:paraId="71129200" w14:textId="77777777" w:rsidR="00B246A6" w:rsidRPr="00087909" w:rsidRDefault="00B246A6" w:rsidP="00B246A6">
      <w:pPr>
        <w:spacing w:before="240"/>
        <w:rPr>
          <w:rFonts w:asciiTheme="majorBidi" w:hAnsiTheme="majorBidi" w:cstheme="majorBidi"/>
          <w:b/>
          <w:bCs/>
        </w:rPr>
      </w:pPr>
      <w:bookmarkStart w:id="118" w:name="_Toc52708833"/>
      <w:r w:rsidRPr="00087909">
        <w:rPr>
          <w:rFonts w:asciiTheme="majorBidi" w:hAnsiTheme="majorBidi" w:cstheme="majorBidi"/>
          <w:b/>
          <w:bCs/>
        </w:rPr>
        <w:t>Take Suggestions</w:t>
      </w:r>
      <w:bookmarkEnd w:id="118"/>
    </w:p>
    <w:p w14:paraId="70780E3F" w14:textId="16A44F47"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19" w:name="_Toc67260365"/>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3</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Take Suggestions</w:t>
      </w:r>
      <w:bookmarkEnd w:id="119"/>
    </w:p>
    <w:tbl>
      <w:tblPr>
        <w:tblStyle w:val="TableGrid"/>
        <w:tblW w:w="8129" w:type="dxa"/>
        <w:tblInd w:w="535" w:type="dxa"/>
        <w:tblLook w:val="04A0" w:firstRow="1" w:lastRow="0" w:firstColumn="1" w:lastColumn="0" w:noHBand="0" w:noVBand="1"/>
      </w:tblPr>
      <w:tblGrid>
        <w:gridCol w:w="2970"/>
        <w:gridCol w:w="5159"/>
      </w:tblGrid>
      <w:tr w:rsidR="00B246A6" w:rsidRPr="00087909" w14:paraId="49BC4354" w14:textId="77777777" w:rsidTr="002D48DE">
        <w:trPr>
          <w:trHeight w:val="455"/>
        </w:trPr>
        <w:tc>
          <w:tcPr>
            <w:tcW w:w="2970" w:type="dxa"/>
          </w:tcPr>
          <w:p w14:paraId="48C777A7"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159" w:type="dxa"/>
          </w:tcPr>
          <w:p w14:paraId="274629BF"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Take Suggestions</w:t>
            </w:r>
          </w:p>
        </w:tc>
      </w:tr>
      <w:tr w:rsidR="00B246A6" w:rsidRPr="00087909" w14:paraId="3241E9F1" w14:textId="77777777" w:rsidTr="002D48DE">
        <w:trPr>
          <w:trHeight w:val="422"/>
        </w:trPr>
        <w:tc>
          <w:tcPr>
            <w:tcW w:w="2970" w:type="dxa"/>
          </w:tcPr>
          <w:p w14:paraId="566FB72B"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159" w:type="dxa"/>
          </w:tcPr>
          <w:p w14:paraId="16D2DBAB"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7DCFE475" w14:textId="77777777" w:rsidTr="002D48DE">
        <w:trPr>
          <w:trHeight w:val="433"/>
        </w:trPr>
        <w:tc>
          <w:tcPr>
            <w:tcW w:w="2970" w:type="dxa"/>
          </w:tcPr>
          <w:p w14:paraId="25B88C95"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159" w:type="dxa"/>
          </w:tcPr>
          <w:p w14:paraId="33F5F54A"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User</w:t>
            </w:r>
          </w:p>
        </w:tc>
      </w:tr>
      <w:tr w:rsidR="00B246A6" w:rsidRPr="00087909" w14:paraId="5FCFE831" w14:textId="77777777" w:rsidTr="002D48DE">
        <w:trPr>
          <w:trHeight w:val="476"/>
        </w:trPr>
        <w:tc>
          <w:tcPr>
            <w:tcW w:w="2970" w:type="dxa"/>
          </w:tcPr>
          <w:p w14:paraId="2B7C4EC5"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159" w:type="dxa"/>
          </w:tcPr>
          <w:p w14:paraId="5AE6B58E"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57ECEF57" w14:textId="77777777" w:rsidTr="002D48DE">
        <w:trPr>
          <w:trHeight w:val="731"/>
        </w:trPr>
        <w:tc>
          <w:tcPr>
            <w:tcW w:w="2970" w:type="dxa"/>
          </w:tcPr>
          <w:p w14:paraId="460B9750"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159" w:type="dxa"/>
          </w:tcPr>
          <w:p w14:paraId="45B8A709"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 xml:space="preserve">The user can get suggestions from the system about the best hall for booking with respect to food and sitting. </w:t>
            </w:r>
          </w:p>
        </w:tc>
      </w:tr>
    </w:tbl>
    <w:p w14:paraId="3BDC65A0" w14:textId="77777777" w:rsidR="00B246A6" w:rsidRPr="00087909" w:rsidRDefault="00B246A6" w:rsidP="00B246A6">
      <w:pPr>
        <w:spacing w:before="240"/>
        <w:rPr>
          <w:rFonts w:asciiTheme="majorBidi" w:hAnsiTheme="majorBidi" w:cstheme="majorBidi"/>
          <w:b/>
          <w:bCs/>
        </w:rPr>
      </w:pPr>
      <w:bookmarkStart w:id="120" w:name="_Toc52708834"/>
    </w:p>
    <w:p w14:paraId="37A6CC19" w14:textId="33A0D371" w:rsidR="00B246A6" w:rsidRPr="00087909" w:rsidRDefault="00B246A6" w:rsidP="00B246A6">
      <w:pPr>
        <w:spacing w:before="240"/>
        <w:rPr>
          <w:rFonts w:asciiTheme="majorBidi" w:hAnsiTheme="majorBidi" w:cstheme="majorBidi"/>
          <w:b/>
          <w:bCs/>
        </w:rPr>
      </w:pPr>
      <w:r w:rsidRPr="00087909">
        <w:rPr>
          <w:rFonts w:asciiTheme="majorBidi" w:hAnsiTheme="majorBidi" w:cstheme="majorBidi"/>
          <w:b/>
          <w:bCs/>
        </w:rPr>
        <w:t xml:space="preserve"> Do Comparison</w:t>
      </w:r>
      <w:bookmarkEnd w:id="120"/>
      <w:r w:rsidRPr="00087909">
        <w:rPr>
          <w:rFonts w:asciiTheme="majorBidi" w:hAnsiTheme="majorBidi" w:cstheme="majorBidi"/>
          <w:b/>
          <w:bCs/>
        </w:rPr>
        <w:t xml:space="preserve"> </w:t>
      </w:r>
    </w:p>
    <w:p w14:paraId="14F0BFB7" w14:textId="40F4879D"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21" w:name="_Toc67260366"/>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4</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Do Comparison</w:t>
      </w:r>
      <w:bookmarkEnd w:id="121"/>
    </w:p>
    <w:tbl>
      <w:tblPr>
        <w:tblStyle w:val="TableGrid"/>
        <w:tblW w:w="8190" w:type="dxa"/>
        <w:tblInd w:w="535" w:type="dxa"/>
        <w:tblLook w:val="04A0" w:firstRow="1" w:lastRow="0" w:firstColumn="1" w:lastColumn="0" w:noHBand="0" w:noVBand="1"/>
      </w:tblPr>
      <w:tblGrid>
        <w:gridCol w:w="2970"/>
        <w:gridCol w:w="5220"/>
      </w:tblGrid>
      <w:tr w:rsidR="00B246A6" w:rsidRPr="00087909" w14:paraId="55AA417B" w14:textId="77777777" w:rsidTr="002D48DE">
        <w:trPr>
          <w:trHeight w:val="481"/>
        </w:trPr>
        <w:tc>
          <w:tcPr>
            <w:tcW w:w="2970" w:type="dxa"/>
          </w:tcPr>
          <w:p w14:paraId="72F780C8"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220" w:type="dxa"/>
          </w:tcPr>
          <w:p w14:paraId="1C14666E"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Do Comparison</w:t>
            </w:r>
          </w:p>
        </w:tc>
      </w:tr>
      <w:tr w:rsidR="00B246A6" w:rsidRPr="00087909" w14:paraId="17E8D9D1" w14:textId="77777777" w:rsidTr="002D48DE">
        <w:trPr>
          <w:trHeight w:val="506"/>
        </w:trPr>
        <w:tc>
          <w:tcPr>
            <w:tcW w:w="2970" w:type="dxa"/>
          </w:tcPr>
          <w:p w14:paraId="7F9EFC5F"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220" w:type="dxa"/>
          </w:tcPr>
          <w:p w14:paraId="1144CFE9"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003AE0BB" w14:textId="77777777" w:rsidTr="002D48DE">
        <w:trPr>
          <w:trHeight w:val="557"/>
        </w:trPr>
        <w:tc>
          <w:tcPr>
            <w:tcW w:w="2970" w:type="dxa"/>
          </w:tcPr>
          <w:p w14:paraId="5AF8D4EE"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220" w:type="dxa"/>
          </w:tcPr>
          <w:p w14:paraId="170D9C89"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User</w:t>
            </w:r>
          </w:p>
        </w:tc>
      </w:tr>
      <w:tr w:rsidR="00B246A6" w:rsidRPr="00087909" w14:paraId="49FAC493" w14:textId="77777777" w:rsidTr="002D48DE">
        <w:trPr>
          <w:trHeight w:val="563"/>
        </w:trPr>
        <w:tc>
          <w:tcPr>
            <w:tcW w:w="2970" w:type="dxa"/>
          </w:tcPr>
          <w:p w14:paraId="6DCC18CF"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220" w:type="dxa"/>
          </w:tcPr>
          <w:p w14:paraId="49E0A3DA"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0A60A6E5" w14:textId="77777777" w:rsidTr="002D48DE">
        <w:trPr>
          <w:trHeight w:val="49"/>
        </w:trPr>
        <w:tc>
          <w:tcPr>
            <w:tcW w:w="2970" w:type="dxa"/>
          </w:tcPr>
          <w:p w14:paraId="34542833"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220" w:type="dxa"/>
          </w:tcPr>
          <w:p w14:paraId="1B96FC7A"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 xml:space="preserve">The user can compare the different marquees or halls on the base of food and sitting criteria. </w:t>
            </w:r>
          </w:p>
        </w:tc>
      </w:tr>
    </w:tbl>
    <w:p w14:paraId="38EF591D" w14:textId="77777777" w:rsidR="00B246A6" w:rsidRPr="00087909" w:rsidRDefault="00B246A6" w:rsidP="00B246A6">
      <w:pPr>
        <w:pStyle w:val="BodyText"/>
        <w:rPr>
          <w:rFonts w:asciiTheme="majorBidi" w:hAnsiTheme="majorBidi" w:cstheme="majorBidi"/>
        </w:rPr>
      </w:pPr>
    </w:p>
    <w:p w14:paraId="513A70AC" w14:textId="77777777" w:rsidR="00B246A6" w:rsidRPr="00087909" w:rsidRDefault="00B246A6" w:rsidP="00B246A6">
      <w:pPr>
        <w:rPr>
          <w:rFonts w:asciiTheme="majorBidi" w:hAnsiTheme="majorBidi" w:cstheme="majorBidi"/>
          <w:b/>
          <w:bCs/>
        </w:rPr>
      </w:pPr>
      <w:bookmarkStart w:id="122" w:name="_Toc52708835"/>
      <w:r w:rsidRPr="00087909">
        <w:rPr>
          <w:rFonts w:asciiTheme="majorBidi" w:hAnsiTheme="majorBidi" w:cstheme="majorBidi"/>
          <w:b/>
          <w:bCs/>
        </w:rPr>
        <w:t>Chat with Seller</w:t>
      </w:r>
      <w:bookmarkEnd w:id="122"/>
    </w:p>
    <w:p w14:paraId="4A0146BB" w14:textId="77777777" w:rsidR="00B246A6" w:rsidRPr="00087909" w:rsidRDefault="00B246A6" w:rsidP="00B246A6">
      <w:pPr>
        <w:pStyle w:val="BodyText"/>
        <w:rPr>
          <w:rFonts w:asciiTheme="majorBidi" w:hAnsiTheme="majorBidi" w:cstheme="majorBidi"/>
        </w:rPr>
      </w:pPr>
    </w:p>
    <w:p w14:paraId="2E036261" w14:textId="0E8C2F4F"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23" w:name="_Toc67260367"/>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5</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Chat with seller</w:t>
      </w:r>
      <w:bookmarkEnd w:id="123"/>
    </w:p>
    <w:tbl>
      <w:tblPr>
        <w:tblStyle w:val="TableGrid"/>
        <w:tblW w:w="8190" w:type="dxa"/>
        <w:tblInd w:w="535" w:type="dxa"/>
        <w:tblLook w:val="04A0" w:firstRow="1" w:lastRow="0" w:firstColumn="1" w:lastColumn="0" w:noHBand="0" w:noVBand="1"/>
      </w:tblPr>
      <w:tblGrid>
        <w:gridCol w:w="2745"/>
        <w:gridCol w:w="5445"/>
      </w:tblGrid>
      <w:tr w:rsidR="00B246A6" w:rsidRPr="00087909" w14:paraId="3E2C983B" w14:textId="77777777" w:rsidTr="002D48DE">
        <w:trPr>
          <w:trHeight w:val="141"/>
        </w:trPr>
        <w:tc>
          <w:tcPr>
            <w:tcW w:w="2745" w:type="dxa"/>
          </w:tcPr>
          <w:p w14:paraId="52E1F309"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445" w:type="dxa"/>
          </w:tcPr>
          <w:p w14:paraId="41358B44"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Chat with Seller</w:t>
            </w:r>
          </w:p>
        </w:tc>
      </w:tr>
      <w:tr w:rsidR="00B246A6" w:rsidRPr="00087909" w14:paraId="407EEB0F" w14:textId="77777777" w:rsidTr="002D48DE">
        <w:trPr>
          <w:trHeight w:val="148"/>
        </w:trPr>
        <w:tc>
          <w:tcPr>
            <w:tcW w:w="2745" w:type="dxa"/>
          </w:tcPr>
          <w:p w14:paraId="4FD8D1D2"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445" w:type="dxa"/>
          </w:tcPr>
          <w:p w14:paraId="4BF63C95"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63078517" w14:textId="77777777" w:rsidTr="002D48DE">
        <w:trPr>
          <w:trHeight w:val="150"/>
        </w:trPr>
        <w:tc>
          <w:tcPr>
            <w:tcW w:w="2745" w:type="dxa"/>
          </w:tcPr>
          <w:p w14:paraId="600C6A80"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445" w:type="dxa"/>
          </w:tcPr>
          <w:p w14:paraId="575E9859"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User</w:t>
            </w:r>
          </w:p>
        </w:tc>
      </w:tr>
      <w:tr w:rsidR="00B246A6" w:rsidRPr="00087909" w14:paraId="740992B9" w14:textId="77777777" w:rsidTr="002D48DE">
        <w:trPr>
          <w:trHeight w:val="151"/>
        </w:trPr>
        <w:tc>
          <w:tcPr>
            <w:tcW w:w="2745" w:type="dxa"/>
          </w:tcPr>
          <w:p w14:paraId="3289BFBD"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445" w:type="dxa"/>
          </w:tcPr>
          <w:p w14:paraId="698D7D37"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20589009" w14:textId="77777777" w:rsidTr="002D48DE">
        <w:trPr>
          <w:trHeight w:val="228"/>
        </w:trPr>
        <w:tc>
          <w:tcPr>
            <w:tcW w:w="2745" w:type="dxa"/>
          </w:tcPr>
          <w:p w14:paraId="2E4ECB0E"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445" w:type="dxa"/>
          </w:tcPr>
          <w:p w14:paraId="1FD097B4" w14:textId="77777777" w:rsidR="00B246A6" w:rsidRPr="00087909" w:rsidRDefault="00B246A6" w:rsidP="002D48DE">
            <w:pPr>
              <w:spacing w:before="240"/>
              <w:rPr>
                <w:rFonts w:asciiTheme="majorBidi" w:hAnsiTheme="majorBidi" w:cstheme="majorBidi"/>
              </w:rPr>
            </w:pPr>
            <w:r w:rsidRPr="00087909">
              <w:rPr>
                <w:rFonts w:asciiTheme="majorBidi" w:hAnsiTheme="majorBidi" w:cstheme="majorBidi"/>
              </w:rPr>
              <w:t>The system shall allow the user to chat with the manager without sharing their personal details</w:t>
            </w:r>
          </w:p>
        </w:tc>
      </w:tr>
    </w:tbl>
    <w:p w14:paraId="009A733A" w14:textId="77777777" w:rsidR="00B246A6" w:rsidRPr="00087909" w:rsidRDefault="00B246A6" w:rsidP="00B246A6">
      <w:pPr>
        <w:pStyle w:val="BodyText"/>
        <w:rPr>
          <w:rFonts w:asciiTheme="majorBidi" w:hAnsiTheme="majorBidi" w:cstheme="majorBidi"/>
        </w:rPr>
      </w:pPr>
    </w:p>
    <w:p w14:paraId="1F7EC4A9" w14:textId="77777777" w:rsidR="00087909" w:rsidRPr="00087909" w:rsidRDefault="00087909" w:rsidP="00B246A6">
      <w:pPr>
        <w:rPr>
          <w:rFonts w:asciiTheme="majorBidi" w:hAnsiTheme="majorBidi" w:cstheme="majorBidi"/>
          <w:b/>
          <w:bCs/>
        </w:rPr>
      </w:pPr>
      <w:bookmarkStart w:id="124" w:name="_Toc52708836"/>
    </w:p>
    <w:p w14:paraId="336A4750" w14:textId="77777777" w:rsidR="00087909" w:rsidRPr="00087909" w:rsidRDefault="00087909" w:rsidP="00B246A6">
      <w:pPr>
        <w:rPr>
          <w:rFonts w:asciiTheme="majorBidi" w:hAnsiTheme="majorBidi" w:cstheme="majorBidi"/>
          <w:b/>
          <w:bCs/>
        </w:rPr>
      </w:pPr>
    </w:p>
    <w:p w14:paraId="40433643" w14:textId="46D6A44F" w:rsidR="00B246A6" w:rsidRPr="00087909" w:rsidRDefault="00B246A6" w:rsidP="00B246A6">
      <w:pPr>
        <w:rPr>
          <w:rFonts w:asciiTheme="majorBidi" w:hAnsiTheme="majorBidi" w:cstheme="majorBidi"/>
          <w:b/>
          <w:bCs/>
        </w:rPr>
      </w:pPr>
      <w:r w:rsidRPr="00087909">
        <w:rPr>
          <w:rFonts w:asciiTheme="majorBidi" w:hAnsiTheme="majorBidi" w:cstheme="majorBidi"/>
          <w:b/>
          <w:bCs/>
        </w:rPr>
        <w:t>Booking Essentials</w:t>
      </w:r>
      <w:bookmarkEnd w:id="124"/>
    </w:p>
    <w:p w14:paraId="34814BA0" w14:textId="6AEFC482"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25" w:name="_Toc67260368"/>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6</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Book Essentials</w:t>
      </w:r>
      <w:bookmarkEnd w:id="125"/>
    </w:p>
    <w:tbl>
      <w:tblPr>
        <w:tblStyle w:val="TableGrid"/>
        <w:tblW w:w="8190" w:type="dxa"/>
        <w:tblInd w:w="535" w:type="dxa"/>
        <w:tblLook w:val="04A0" w:firstRow="1" w:lastRow="0" w:firstColumn="1" w:lastColumn="0" w:noHBand="0" w:noVBand="1"/>
      </w:tblPr>
      <w:tblGrid>
        <w:gridCol w:w="2970"/>
        <w:gridCol w:w="5220"/>
      </w:tblGrid>
      <w:tr w:rsidR="00B246A6" w:rsidRPr="00087909" w14:paraId="2CAFCE27" w14:textId="77777777" w:rsidTr="002D48DE">
        <w:trPr>
          <w:trHeight w:val="418"/>
        </w:trPr>
        <w:tc>
          <w:tcPr>
            <w:tcW w:w="2970" w:type="dxa"/>
          </w:tcPr>
          <w:p w14:paraId="5F3F0E9E"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220" w:type="dxa"/>
          </w:tcPr>
          <w:p w14:paraId="1120A6E8"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Booking Essentials</w:t>
            </w:r>
          </w:p>
        </w:tc>
      </w:tr>
      <w:tr w:rsidR="00B246A6" w:rsidRPr="00087909" w14:paraId="1064BF2D" w14:textId="77777777" w:rsidTr="002D48DE">
        <w:trPr>
          <w:trHeight w:val="438"/>
        </w:trPr>
        <w:tc>
          <w:tcPr>
            <w:tcW w:w="2970" w:type="dxa"/>
          </w:tcPr>
          <w:p w14:paraId="6F8466A9"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220" w:type="dxa"/>
          </w:tcPr>
          <w:p w14:paraId="45635FF3"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0BD559B2" w14:textId="77777777" w:rsidTr="002D48DE">
        <w:trPr>
          <w:trHeight w:val="443"/>
        </w:trPr>
        <w:tc>
          <w:tcPr>
            <w:tcW w:w="2970" w:type="dxa"/>
          </w:tcPr>
          <w:p w14:paraId="0406E948"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220" w:type="dxa"/>
          </w:tcPr>
          <w:p w14:paraId="18303105"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User</w:t>
            </w:r>
          </w:p>
        </w:tc>
      </w:tr>
      <w:tr w:rsidR="00B246A6" w:rsidRPr="00087909" w14:paraId="0B7149CE" w14:textId="77777777" w:rsidTr="002D48DE">
        <w:trPr>
          <w:trHeight w:val="448"/>
        </w:trPr>
        <w:tc>
          <w:tcPr>
            <w:tcW w:w="2970" w:type="dxa"/>
          </w:tcPr>
          <w:p w14:paraId="12DEC314"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220" w:type="dxa"/>
          </w:tcPr>
          <w:p w14:paraId="06EE9FB3"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2F87957E" w14:textId="77777777" w:rsidTr="002D48DE">
        <w:trPr>
          <w:trHeight w:val="703"/>
        </w:trPr>
        <w:tc>
          <w:tcPr>
            <w:tcW w:w="2970" w:type="dxa"/>
          </w:tcPr>
          <w:p w14:paraId="14292B05" w14:textId="77777777" w:rsidR="00B246A6" w:rsidRPr="00087909" w:rsidRDefault="00B246A6" w:rsidP="002D48DE">
            <w:pPr>
              <w:pStyle w:val="BodyText"/>
              <w:spacing w:before="240"/>
              <w:rPr>
                <w:rFonts w:asciiTheme="majorBidi" w:hAnsiTheme="majorBidi" w:cstheme="majorBidi"/>
                <w:b/>
                <w:bCs/>
              </w:rPr>
            </w:pPr>
          </w:p>
          <w:p w14:paraId="0A6427BA"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220" w:type="dxa"/>
          </w:tcPr>
          <w:p w14:paraId="3F54B3EE" w14:textId="77777777" w:rsidR="00B246A6" w:rsidRPr="00087909" w:rsidRDefault="00B246A6" w:rsidP="002D48DE">
            <w:pPr>
              <w:spacing w:before="240"/>
              <w:rPr>
                <w:rFonts w:asciiTheme="majorBidi" w:hAnsiTheme="majorBidi" w:cstheme="majorBidi"/>
              </w:rPr>
            </w:pPr>
            <w:r w:rsidRPr="00087909">
              <w:rPr>
                <w:rFonts w:asciiTheme="majorBidi" w:hAnsiTheme="majorBidi" w:cstheme="majorBidi"/>
              </w:rPr>
              <w:t xml:space="preserve">User can book the desired hall or marquee and all other essentials like </w:t>
            </w:r>
            <w:proofErr w:type="gramStart"/>
            <w:r w:rsidRPr="00087909">
              <w:rPr>
                <w:rFonts w:asciiTheme="majorBidi" w:hAnsiTheme="majorBidi" w:cstheme="majorBidi"/>
              </w:rPr>
              <w:t>Dj ,</w:t>
            </w:r>
            <w:proofErr w:type="gramEnd"/>
            <w:r w:rsidRPr="00087909">
              <w:rPr>
                <w:rFonts w:asciiTheme="majorBidi" w:hAnsiTheme="majorBidi" w:cstheme="majorBidi"/>
              </w:rPr>
              <w:t xml:space="preserve"> Decorator etc.by clicking on booking button.</w:t>
            </w:r>
          </w:p>
        </w:tc>
      </w:tr>
    </w:tbl>
    <w:p w14:paraId="7F7EC90D" w14:textId="77777777" w:rsidR="00B246A6" w:rsidRPr="00087909" w:rsidRDefault="00B246A6" w:rsidP="00B246A6">
      <w:pPr>
        <w:pStyle w:val="BodyText"/>
        <w:rPr>
          <w:rFonts w:asciiTheme="majorBidi" w:hAnsiTheme="majorBidi" w:cstheme="majorBidi"/>
        </w:rPr>
      </w:pPr>
    </w:p>
    <w:p w14:paraId="55A8B7C1" w14:textId="71AE91D3" w:rsidR="00B246A6" w:rsidRPr="00087909" w:rsidRDefault="00B246A6" w:rsidP="00087909">
      <w:pPr>
        <w:rPr>
          <w:rFonts w:asciiTheme="majorBidi" w:hAnsiTheme="majorBidi" w:cstheme="majorBidi"/>
          <w:b/>
          <w:bCs/>
        </w:rPr>
      </w:pPr>
      <w:bookmarkStart w:id="126" w:name="_Toc52708837"/>
      <w:r w:rsidRPr="00087909">
        <w:rPr>
          <w:rFonts w:asciiTheme="majorBidi" w:hAnsiTheme="majorBidi" w:cstheme="majorBidi"/>
          <w:b/>
          <w:bCs/>
        </w:rPr>
        <w:t>Feedback</w:t>
      </w:r>
      <w:bookmarkEnd w:id="126"/>
    </w:p>
    <w:p w14:paraId="449E4D9D" w14:textId="1E55B1BE"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27" w:name="_Toc67260369"/>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7</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Feedback</w:t>
      </w:r>
      <w:bookmarkEnd w:id="127"/>
    </w:p>
    <w:tbl>
      <w:tblPr>
        <w:tblStyle w:val="TableGrid"/>
        <w:tblW w:w="8280" w:type="dxa"/>
        <w:tblInd w:w="535" w:type="dxa"/>
        <w:tblLook w:val="04A0" w:firstRow="1" w:lastRow="0" w:firstColumn="1" w:lastColumn="0" w:noHBand="0" w:noVBand="1"/>
      </w:tblPr>
      <w:tblGrid>
        <w:gridCol w:w="2992"/>
        <w:gridCol w:w="5288"/>
      </w:tblGrid>
      <w:tr w:rsidR="00B246A6" w:rsidRPr="00087909" w14:paraId="768012A1" w14:textId="77777777" w:rsidTr="002D48DE">
        <w:trPr>
          <w:trHeight w:val="598"/>
        </w:trPr>
        <w:tc>
          <w:tcPr>
            <w:tcW w:w="2992" w:type="dxa"/>
          </w:tcPr>
          <w:p w14:paraId="08146C76"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288" w:type="dxa"/>
          </w:tcPr>
          <w:p w14:paraId="129197FA"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Feedback</w:t>
            </w:r>
          </w:p>
        </w:tc>
      </w:tr>
      <w:tr w:rsidR="00B246A6" w:rsidRPr="00087909" w14:paraId="63847A2D" w14:textId="77777777" w:rsidTr="002D48DE">
        <w:trPr>
          <w:trHeight w:val="626"/>
        </w:trPr>
        <w:tc>
          <w:tcPr>
            <w:tcW w:w="2992" w:type="dxa"/>
          </w:tcPr>
          <w:p w14:paraId="2A57AF43"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288" w:type="dxa"/>
          </w:tcPr>
          <w:p w14:paraId="00EB7217"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2942B473" w14:textId="77777777" w:rsidTr="002D48DE">
        <w:trPr>
          <w:trHeight w:val="633"/>
        </w:trPr>
        <w:tc>
          <w:tcPr>
            <w:tcW w:w="2992" w:type="dxa"/>
          </w:tcPr>
          <w:p w14:paraId="6C4FF56D"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288" w:type="dxa"/>
          </w:tcPr>
          <w:p w14:paraId="52873D2C"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User</w:t>
            </w:r>
          </w:p>
        </w:tc>
      </w:tr>
      <w:tr w:rsidR="00B246A6" w:rsidRPr="00087909" w14:paraId="154B3F25" w14:textId="77777777" w:rsidTr="002D48DE">
        <w:trPr>
          <w:trHeight w:val="641"/>
        </w:trPr>
        <w:tc>
          <w:tcPr>
            <w:tcW w:w="2992" w:type="dxa"/>
          </w:tcPr>
          <w:p w14:paraId="7F117617"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288" w:type="dxa"/>
          </w:tcPr>
          <w:p w14:paraId="5BEC5A26"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55C39BE1" w14:textId="77777777" w:rsidTr="002D48DE">
        <w:trPr>
          <w:trHeight w:val="70"/>
        </w:trPr>
        <w:tc>
          <w:tcPr>
            <w:tcW w:w="2992" w:type="dxa"/>
          </w:tcPr>
          <w:p w14:paraId="02C23208"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288" w:type="dxa"/>
          </w:tcPr>
          <w:p w14:paraId="6F060A3C" w14:textId="77777777" w:rsidR="00B246A6" w:rsidRPr="00087909" w:rsidRDefault="00B246A6" w:rsidP="002D48DE">
            <w:pPr>
              <w:spacing w:before="240"/>
              <w:rPr>
                <w:rFonts w:asciiTheme="majorBidi" w:hAnsiTheme="majorBidi" w:cstheme="majorBidi"/>
              </w:rPr>
            </w:pPr>
            <w:r w:rsidRPr="00087909">
              <w:rPr>
                <w:rFonts w:asciiTheme="majorBidi" w:hAnsiTheme="majorBidi" w:cstheme="majorBidi"/>
              </w:rPr>
              <w:t>The user can rate or give feedback about their experiences with the specific hall so people get to know about the other people reviews about that venue.</w:t>
            </w:r>
          </w:p>
        </w:tc>
      </w:tr>
    </w:tbl>
    <w:p w14:paraId="0E4D2993" w14:textId="7DD7F436" w:rsidR="00087909" w:rsidRPr="00087909" w:rsidRDefault="00087909" w:rsidP="00B246A6">
      <w:pPr>
        <w:spacing w:before="240" w:after="240"/>
        <w:rPr>
          <w:rFonts w:asciiTheme="majorBidi" w:hAnsiTheme="majorBidi" w:cstheme="majorBidi"/>
          <w:b/>
          <w:bCs/>
        </w:rPr>
      </w:pPr>
      <w:bookmarkStart w:id="128" w:name="_Toc52708838"/>
    </w:p>
    <w:p w14:paraId="4C3FEFDD" w14:textId="734A8E97" w:rsidR="00B246A6" w:rsidRPr="00087909" w:rsidRDefault="00B246A6" w:rsidP="00B246A6">
      <w:pPr>
        <w:spacing w:before="240" w:after="240"/>
        <w:rPr>
          <w:rFonts w:asciiTheme="majorBidi" w:hAnsiTheme="majorBidi" w:cstheme="majorBidi"/>
          <w:b/>
          <w:bCs/>
        </w:rPr>
      </w:pPr>
      <w:r w:rsidRPr="00087909">
        <w:rPr>
          <w:rFonts w:asciiTheme="majorBidi" w:hAnsiTheme="majorBidi" w:cstheme="majorBidi"/>
          <w:b/>
          <w:bCs/>
        </w:rPr>
        <w:t>Make Payment</w:t>
      </w:r>
      <w:bookmarkEnd w:id="128"/>
    </w:p>
    <w:p w14:paraId="4BE1C50E" w14:textId="66B43781"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29" w:name="_Toc67260370"/>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8</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Make Payment</w:t>
      </w:r>
      <w:bookmarkEnd w:id="129"/>
    </w:p>
    <w:tbl>
      <w:tblPr>
        <w:tblStyle w:val="TableGrid"/>
        <w:tblW w:w="8190" w:type="dxa"/>
        <w:tblInd w:w="535" w:type="dxa"/>
        <w:tblLook w:val="04A0" w:firstRow="1" w:lastRow="0" w:firstColumn="1" w:lastColumn="0" w:noHBand="0" w:noVBand="1"/>
      </w:tblPr>
      <w:tblGrid>
        <w:gridCol w:w="2871"/>
        <w:gridCol w:w="5319"/>
      </w:tblGrid>
      <w:tr w:rsidR="00B246A6" w:rsidRPr="00087909" w14:paraId="1881D2CE" w14:textId="77777777" w:rsidTr="002D48DE">
        <w:trPr>
          <w:trHeight w:val="406"/>
        </w:trPr>
        <w:tc>
          <w:tcPr>
            <w:tcW w:w="2871" w:type="dxa"/>
          </w:tcPr>
          <w:p w14:paraId="2F5186C6"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319" w:type="dxa"/>
          </w:tcPr>
          <w:p w14:paraId="65AC27DA"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Make Payment</w:t>
            </w:r>
          </w:p>
        </w:tc>
      </w:tr>
      <w:tr w:rsidR="00B246A6" w:rsidRPr="00087909" w14:paraId="1FF911DD" w14:textId="77777777" w:rsidTr="002D48DE">
        <w:trPr>
          <w:trHeight w:val="426"/>
        </w:trPr>
        <w:tc>
          <w:tcPr>
            <w:tcW w:w="2871" w:type="dxa"/>
          </w:tcPr>
          <w:p w14:paraId="4780DEEF"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319" w:type="dxa"/>
          </w:tcPr>
          <w:p w14:paraId="35F55635"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25CDD0CB" w14:textId="77777777" w:rsidTr="002D48DE">
        <w:trPr>
          <w:trHeight w:val="430"/>
        </w:trPr>
        <w:tc>
          <w:tcPr>
            <w:tcW w:w="2871" w:type="dxa"/>
          </w:tcPr>
          <w:p w14:paraId="312F0043"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319" w:type="dxa"/>
          </w:tcPr>
          <w:p w14:paraId="7329CDEC"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User</w:t>
            </w:r>
          </w:p>
        </w:tc>
      </w:tr>
      <w:tr w:rsidR="00B246A6" w:rsidRPr="00087909" w14:paraId="2AC2A78E" w14:textId="77777777" w:rsidTr="002D48DE">
        <w:trPr>
          <w:trHeight w:val="435"/>
        </w:trPr>
        <w:tc>
          <w:tcPr>
            <w:tcW w:w="2871" w:type="dxa"/>
          </w:tcPr>
          <w:p w14:paraId="63CFD18A"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319" w:type="dxa"/>
          </w:tcPr>
          <w:p w14:paraId="36A67426"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6200BBEC" w14:textId="77777777" w:rsidTr="002D48DE">
        <w:trPr>
          <w:trHeight w:val="585"/>
        </w:trPr>
        <w:tc>
          <w:tcPr>
            <w:tcW w:w="2871" w:type="dxa"/>
          </w:tcPr>
          <w:p w14:paraId="08A2AC96"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319" w:type="dxa"/>
          </w:tcPr>
          <w:p w14:paraId="63C39A3B" w14:textId="77777777" w:rsidR="00B246A6" w:rsidRPr="00087909" w:rsidRDefault="00B246A6" w:rsidP="002D48DE">
            <w:pPr>
              <w:spacing w:before="240"/>
              <w:rPr>
                <w:rFonts w:asciiTheme="majorBidi" w:hAnsiTheme="majorBidi" w:cstheme="majorBidi"/>
              </w:rPr>
            </w:pPr>
            <w:r w:rsidRPr="00087909">
              <w:rPr>
                <w:rFonts w:asciiTheme="majorBidi" w:hAnsiTheme="majorBidi" w:cstheme="majorBidi"/>
              </w:rPr>
              <w:t>The user can make payment online for booking halls or other essentials</w:t>
            </w:r>
          </w:p>
        </w:tc>
      </w:tr>
    </w:tbl>
    <w:p w14:paraId="51363B8D" w14:textId="77777777" w:rsidR="00B246A6" w:rsidRPr="00087909" w:rsidRDefault="00B246A6" w:rsidP="00B246A6">
      <w:pPr>
        <w:spacing w:before="240" w:after="240"/>
        <w:rPr>
          <w:rFonts w:asciiTheme="majorBidi" w:hAnsiTheme="majorBidi" w:cstheme="majorBidi"/>
          <w:b/>
          <w:bCs/>
        </w:rPr>
      </w:pPr>
      <w:bookmarkStart w:id="130" w:name="_Toc52708839"/>
      <w:r w:rsidRPr="00087909">
        <w:rPr>
          <w:rFonts w:asciiTheme="majorBidi" w:hAnsiTheme="majorBidi" w:cstheme="majorBidi"/>
          <w:b/>
          <w:bCs/>
        </w:rPr>
        <w:t>Manage Bookings</w:t>
      </w:r>
      <w:bookmarkEnd w:id="130"/>
    </w:p>
    <w:p w14:paraId="289782DD" w14:textId="29B19311"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31" w:name="_Toc67260371"/>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9</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Manage Booking</w:t>
      </w:r>
      <w:bookmarkEnd w:id="131"/>
    </w:p>
    <w:tbl>
      <w:tblPr>
        <w:tblStyle w:val="TableGrid"/>
        <w:tblW w:w="8190" w:type="dxa"/>
        <w:tblInd w:w="535" w:type="dxa"/>
        <w:tblLook w:val="04A0" w:firstRow="1" w:lastRow="0" w:firstColumn="1" w:lastColumn="0" w:noHBand="0" w:noVBand="1"/>
      </w:tblPr>
      <w:tblGrid>
        <w:gridCol w:w="2970"/>
        <w:gridCol w:w="5220"/>
      </w:tblGrid>
      <w:tr w:rsidR="00B246A6" w:rsidRPr="00087909" w14:paraId="5ADA8107" w14:textId="77777777" w:rsidTr="002D48DE">
        <w:trPr>
          <w:trHeight w:val="431"/>
        </w:trPr>
        <w:tc>
          <w:tcPr>
            <w:tcW w:w="2970" w:type="dxa"/>
          </w:tcPr>
          <w:p w14:paraId="57842EAD"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220" w:type="dxa"/>
          </w:tcPr>
          <w:p w14:paraId="04FF8D40"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Manage Bookings</w:t>
            </w:r>
          </w:p>
        </w:tc>
      </w:tr>
      <w:tr w:rsidR="00B246A6" w:rsidRPr="00087909" w14:paraId="26EDD6EF" w14:textId="77777777" w:rsidTr="002D48DE">
        <w:trPr>
          <w:trHeight w:val="452"/>
        </w:trPr>
        <w:tc>
          <w:tcPr>
            <w:tcW w:w="2970" w:type="dxa"/>
          </w:tcPr>
          <w:p w14:paraId="0B94CCE7"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220" w:type="dxa"/>
          </w:tcPr>
          <w:p w14:paraId="668567D9"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6EE7FFD9" w14:textId="77777777" w:rsidTr="002D48DE">
        <w:trPr>
          <w:trHeight w:val="457"/>
        </w:trPr>
        <w:tc>
          <w:tcPr>
            <w:tcW w:w="2970" w:type="dxa"/>
          </w:tcPr>
          <w:p w14:paraId="0D5B6645"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220" w:type="dxa"/>
          </w:tcPr>
          <w:p w14:paraId="066F1792"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Manager</w:t>
            </w:r>
          </w:p>
        </w:tc>
      </w:tr>
      <w:tr w:rsidR="00B246A6" w:rsidRPr="00087909" w14:paraId="1C9C5562" w14:textId="77777777" w:rsidTr="002D48DE">
        <w:trPr>
          <w:trHeight w:val="462"/>
        </w:trPr>
        <w:tc>
          <w:tcPr>
            <w:tcW w:w="2970" w:type="dxa"/>
          </w:tcPr>
          <w:p w14:paraId="554F106E"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220" w:type="dxa"/>
          </w:tcPr>
          <w:p w14:paraId="55363BAE"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62544DCE" w14:textId="77777777" w:rsidTr="002D48DE">
        <w:trPr>
          <w:trHeight w:val="693"/>
        </w:trPr>
        <w:tc>
          <w:tcPr>
            <w:tcW w:w="2970" w:type="dxa"/>
          </w:tcPr>
          <w:p w14:paraId="34845BE8"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220" w:type="dxa"/>
          </w:tcPr>
          <w:p w14:paraId="54C69BD0" w14:textId="77777777" w:rsidR="00B246A6" w:rsidRPr="00087909" w:rsidRDefault="00B246A6" w:rsidP="002D48DE">
            <w:pPr>
              <w:spacing w:before="240"/>
              <w:rPr>
                <w:rFonts w:asciiTheme="majorBidi" w:hAnsiTheme="majorBidi" w:cstheme="majorBidi"/>
              </w:rPr>
            </w:pPr>
            <w:r w:rsidRPr="00087909">
              <w:rPr>
                <w:rFonts w:asciiTheme="majorBidi" w:hAnsiTheme="majorBidi" w:cstheme="majorBidi"/>
              </w:rPr>
              <w:t>The Manager after authentication can manage all the bookings and essential services.</w:t>
            </w:r>
          </w:p>
        </w:tc>
      </w:tr>
    </w:tbl>
    <w:p w14:paraId="5739D078" w14:textId="77777777" w:rsidR="00B246A6" w:rsidRPr="00087909" w:rsidRDefault="00B246A6" w:rsidP="00B246A6">
      <w:pPr>
        <w:spacing w:before="240" w:after="240"/>
        <w:rPr>
          <w:rFonts w:asciiTheme="majorBidi" w:hAnsiTheme="majorBidi" w:cstheme="majorBidi"/>
          <w:b/>
          <w:bCs/>
        </w:rPr>
      </w:pPr>
      <w:bookmarkStart w:id="132" w:name="_Toc52708840"/>
    </w:p>
    <w:p w14:paraId="5FFF765D" w14:textId="4BBFAED3" w:rsidR="00B246A6" w:rsidRPr="00087909" w:rsidRDefault="00B246A6" w:rsidP="00B246A6">
      <w:pPr>
        <w:spacing w:before="240" w:after="240"/>
        <w:rPr>
          <w:rFonts w:asciiTheme="majorBidi" w:hAnsiTheme="majorBidi" w:cstheme="majorBidi"/>
          <w:b/>
          <w:bCs/>
        </w:rPr>
      </w:pPr>
    </w:p>
    <w:p w14:paraId="67D03CB3" w14:textId="253A8572" w:rsidR="00B246A6" w:rsidRPr="00087909" w:rsidRDefault="00B246A6" w:rsidP="00B246A6">
      <w:pPr>
        <w:spacing w:before="240" w:after="240"/>
        <w:rPr>
          <w:rFonts w:asciiTheme="majorBidi" w:hAnsiTheme="majorBidi" w:cstheme="majorBidi"/>
          <w:b/>
          <w:bCs/>
        </w:rPr>
      </w:pPr>
    </w:p>
    <w:p w14:paraId="666CC7C4" w14:textId="77777777" w:rsidR="00B246A6" w:rsidRPr="00087909" w:rsidRDefault="00B246A6" w:rsidP="00B246A6">
      <w:pPr>
        <w:spacing w:before="240" w:after="240"/>
        <w:rPr>
          <w:rFonts w:asciiTheme="majorBidi" w:hAnsiTheme="majorBidi" w:cstheme="majorBidi"/>
          <w:b/>
          <w:bCs/>
        </w:rPr>
      </w:pPr>
      <w:r w:rsidRPr="00087909">
        <w:rPr>
          <w:rFonts w:asciiTheme="majorBidi" w:hAnsiTheme="majorBidi" w:cstheme="majorBidi"/>
          <w:b/>
          <w:bCs/>
        </w:rPr>
        <w:t>Manage Venue Details</w:t>
      </w:r>
      <w:bookmarkEnd w:id="132"/>
    </w:p>
    <w:p w14:paraId="76389F50" w14:textId="6A543355" w:rsidR="00B246A6" w:rsidRPr="00087909" w:rsidRDefault="00B246A6" w:rsidP="00B246A6">
      <w:pPr>
        <w:pStyle w:val="Caption"/>
        <w:keepNext/>
        <w:spacing w:after="0"/>
        <w:jc w:val="center"/>
        <w:rPr>
          <w:rFonts w:asciiTheme="majorBidi" w:hAnsiTheme="majorBidi" w:cstheme="majorBidi"/>
          <w:i w:val="0"/>
          <w:iCs w:val="0"/>
          <w:color w:val="000000" w:themeColor="text1"/>
        </w:rPr>
      </w:pPr>
      <w:bookmarkStart w:id="133" w:name="_Toc67260372"/>
      <w:r w:rsidRPr="00087909">
        <w:rPr>
          <w:rFonts w:asciiTheme="majorBidi" w:hAnsiTheme="majorBidi" w:cstheme="majorBidi"/>
          <w:i w:val="0"/>
          <w:iCs w:val="0"/>
          <w:color w:val="000000" w:themeColor="text1"/>
        </w:rPr>
        <w:t xml:space="preserve">Table </w:t>
      </w:r>
      <w:r w:rsidRPr="00087909">
        <w:rPr>
          <w:rFonts w:asciiTheme="majorBidi" w:hAnsiTheme="majorBidi" w:cstheme="majorBidi"/>
          <w:i w:val="0"/>
          <w:iCs w:val="0"/>
          <w:color w:val="000000" w:themeColor="text1"/>
        </w:rPr>
        <w:fldChar w:fldCharType="begin"/>
      </w:r>
      <w:r w:rsidRPr="00087909">
        <w:rPr>
          <w:rFonts w:asciiTheme="majorBidi" w:hAnsiTheme="majorBidi" w:cstheme="majorBidi"/>
          <w:i w:val="0"/>
          <w:iCs w:val="0"/>
          <w:color w:val="000000" w:themeColor="text1"/>
        </w:rPr>
        <w:instrText xml:space="preserve"> SEQ Table \* ARABIC </w:instrText>
      </w:r>
      <w:r w:rsidRPr="00087909">
        <w:rPr>
          <w:rFonts w:asciiTheme="majorBidi" w:hAnsiTheme="majorBidi" w:cstheme="majorBidi"/>
          <w:i w:val="0"/>
          <w:iCs w:val="0"/>
          <w:color w:val="000000" w:themeColor="text1"/>
        </w:rPr>
        <w:fldChar w:fldCharType="separate"/>
      </w:r>
      <w:r w:rsidR="00F56D53">
        <w:rPr>
          <w:rFonts w:asciiTheme="majorBidi" w:hAnsiTheme="majorBidi" w:cstheme="majorBidi"/>
          <w:i w:val="0"/>
          <w:iCs w:val="0"/>
          <w:noProof/>
          <w:color w:val="000000" w:themeColor="text1"/>
        </w:rPr>
        <w:t>10</w:t>
      </w:r>
      <w:r w:rsidRPr="00087909">
        <w:rPr>
          <w:rFonts w:asciiTheme="majorBidi" w:hAnsiTheme="majorBidi" w:cstheme="majorBidi"/>
          <w:i w:val="0"/>
          <w:iCs w:val="0"/>
          <w:color w:val="000000" w:themeColor="text1"/>
        </w:rPr>
        <w:fldChar w:fldCharType="end"/>
      </w:r>
      <w:r w:rsidRPr="00087909">
        <w:rPr>
          <w:rFonts w:asciiTheme="majorBidi" w:hAnsiTheme="majorBidi" w:cstheme="majorBidi"/>
          <w:i w:val="0"/>
          <w:iCs w:val="0"/>
          <w:color w:val="000000" w:themeColor="text1"/>
        </w:rPr>
        <w:t>: Manage Venue Details</w:t>
      </w:r>
      <w:bookmarkEnd w:id="133"/>
    </w:p>
    <w:tbl>
      <w:tblPr>
        <w:tblStyle w:val="TableGrid"/>
        <w:tblW w:w="8174" w:type="dxa"/>
        <w:tblInd w:w="535" w:type="dxa"/>
        <w:tblLook w:val="04A0" w:firstRow="1" w:lastRow="0" w:firstColumn="1" w:lastColumn="0" w:noHBand="0" w:noVBand="1"/>
      </w:tblPr>
      <w:tblGrid>
        <w:gridCol w:w="3002"/>
        <w:gridCol w:w="5172"/>
      </w:tblGrid>
      <w:tr w:rsidR="00B246A6" w:rsidRPr="00087909" w14:paraId="56093170" w14:textId="77777777" w:rsidTr="002D48DE">
        <w:trPr>
          <w:trHeight w:val="407"/>
        </w:trPr>
        <w:tc>
          <w:tcPr>
            <w:tcW w:w="3002" w:type="dxa"/>
          </w:tcPr>
          <w:p w14:paraId="7544BC97"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Use Case</w:t>
            </w:r>
          </w:p>
        </w:tc>
        <w:tc>
          <w:tcPr>
            <w:tcW w:w="5172" w:type="dxa"/>
          </w:tcPr>
          <w:p w14:paraId="6903E8DC"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Manage Venue Details</w:t>
            </w:r>
          </w:p>
        </w:tc>
      </w:tr>
      <w:tr w:rsidR="00B246A6" w:rsidRPr="00087909" w14:paraId="1267147C" w14:textId="77777777" w:rsidTr="002D48DE">
        <w:trPr>
          <w:trHeight w:val="427"/>
        </w:trPr>
        <w:tc>
          <w:tcPr>
            <w:tcW w:w="3002" w:type="dxa"/>
          </w:tcPr>
          <w:p w14:paraId="39BA76A5"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Type</w:t>
            </w:r>
          </w:p>
        </w:tc>
        <w:tc>
          <w:tcPr>
            <w:tcW w:w="5172" w:type="dxa"/>
          </w:tcPr>
          <w:p w14:paraId="4166736E"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Primary</w:t>
            </w:r>
          </w:p>
        </w:tc>
      </w:tr>
      <w:tr w:rsidR="00B246A6" w:rsidRPr="00087909" w14:paraId="2B912D19" w14:textId="77777777" w:rsidTr="002D48DE">
        <w:trPr>
          <w:trHeight w:val="431"/>
        </w:trPr>
        <w:tc>
          <w:tcPr>
            <w:tcW w:w="3002" w:type="dxa"/>
          </w:tcPr>
          <w:p w14:paraId="1789A481"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Primary Actor</w:t>
            </w:r>
          </w:p>
        </w:tc>
        <w:tc>
          <w:tcPr>
            <w:tcW w:w="5172" w:type="dxa"/>
          </w:tcPr>
          <w:p w14:paraId="167898F8"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Manager</w:t>
            </w:r>
          </w:p>
        </w:tc>
      </w:tr>
      <w:tr w:rsidR="00B246A6" w:rsidRPr="00087909" w14:paraId="33CD1732" w14:textId="77777777" w:rsidTr="002D48DE">
        <w:trPr>
          <w:trHeight w:val="436"/>
        </w:trPr>
        <w:tc>
          <w:tcPr>
            <w:tcW w:w="3002" w:type="dxa"/>
          </w:tcPr>
          <w:p w14:paraId="7B7BEB19"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Secondary Actor</w:t>
            </w:r>
          </w:p>
        </w:tc>
        <w:tc>
          <w:tcPr>
            <w:tcW w:w="5172" w:type="dxa"/>
          </w:tcPr>
          <w:p w14:paraId="5BF7282C" w14:textId="77777777" w:rsidR="00B246A6" w:rsidRPr="00087909" w:rsidRDefault="00B246A6" w:rsidP="002D48DE">
            <w:pPr>
              <w:pStyle w:val="BodyText"/>
              <w:spacing w:before="240"/>
              <w:rPr>
                <w:rFonts w:asciiTheme="majorBidi" w:hAnsiTheme="majorBidi" w:cstheme="majorBidi"/>
              </w:rPr>
            </w:pPr>
            <w:r w:rsidRPr="00087909">
              <w:rPr>
                <w:rFonts w:asciiTheme="majorBidi" w:hAnsiTheme="majorBidi" w:cstheme="majorBidi"/>
              </w:rPr>
              <w:t>System</w:t>
            </w:r>
          </w:p>
        </w:tc>
      </w:tr>
      <w:tr w:rsidR="00B246A6" w:rsidRPr="00087909" w14:paraId="561EC434" w14:textId="77777777" w:rsidTr="002D48DE">
        <w:trPr>
          <w:trHeight w:val="656"/>
        </w:trPr>
        <w:tc>
          <w:tcPr>
            <w:tcW w:w="3002" w:type="dxa"/>
          </w:tcPr>
          <w:p w14:paraId="5DFFB2A0" w14:textId="77777777" w:rsidR="00B246A6" w:rsidRPr="00087909" w:rsidRDefault="00B246A6" w:rsidP="002D48DE">
            <w:pPr>
              <w:pStyle w:val="BodyText"/>
              <w:spacing w:before="240"/>
              <w:rPr>
                <w:rFonts w:asciiTheme="majorBidi" w:hAnsiTheme="majorBidi" w:cstheme="majorBidi"/>
                <w:b/>
                <w:bCs/>
              </w:rPr>
            </w:pPr>
            <w:r w:rsidRPr="00087909">
              <w:rPr>
                <w:rFonts w:asciiTheme="majorBidi" w:hAnsiTheme="majorBidi" w:cstheme="majorBidi"/>
                <w:b/>
                <w:bCs/>
              </w:rPr>
              <w:t>Description</w:t>
            </w:r>
          </w:p>
        </w:tc>
        <w:tc>
          <w:tcPr>
            <w:tcW w:w="5172" w:type="dxa"/>
          </w:tcPr>
          <w:p w14:paraId="35749FAF" w14:textId="77777777" w:rsidR="00B246A6" w:rsidRPr="00087909" w:rsidRDefault="00B246A6" w:rsidP="002D48DE">
            <w:pPr>
              <w:spacing w:before="240"/>
              <w:rPr>
                <w:rFonts w:asciiTheme="majorBidi" w:hAnsiTheme="majorBidi" w:cstheme="majorBidi"/>
              </w:rPr>
            </w:pPr>
            <w:r w:rsidRPr="00087909">
              <w:rPr>
                <w:rFonts w:asciiTheme="majorBidi" w:hAnsiTheme="majorBidi" w:cstheme="majorBidi"/>
              </w:rPr>
              <w:t>The Manager deals with al type of venue details like add venue, categories, food details, sitting capacity etc.</w:t>
            </w:r>
          </w:p>
        </w:tc>
      </w:tr>
    </w:tbl>
    <w:p w14:paraId="4A3DB107" w14:textId="059E250E" w:rsidR="00B246A6" w:rsidRPr="00087909" w:rsidRDefault="00B246A6" w:rsidP="00B81F7F">
      <w:pPr>
        <w:rPr>
          <w:rFonts w:asciiTheme="majorBidi" w:hAnsiTheme="majorBidi" w:cstheme="majorBidi"/>
        </w:rPr>
      </w:pPr>
    </w:p>
    <w:p w14:paraId="1F004F3F" w14:textId="6498189F" w:rsidR="00B246A6" w:rsidRDefault="00B246A6" w:rsidP="00B81F7F"/>
    <w:p w14:paraId="39F57988" w14:textId="31FDEE38" w:rsidR="00B246A6" w:rsidRDefault="00B246A6" w:rsidP="00B81F7F"/>
    <w:p w14:paraId="75A8AFFC" w14:textId="2CBB2355" w:rsidR="00B246A6" w:rsidRDefault="00B246A6" w:rsidP="00B81F7F"/>
    <w:p w14:paraId="224737C4" w14:textId="54B0A3C7" w:rsidR="00B246A6" w:rsidRDefault="00B246A6" w:rsidP="00B81F7F"/>
    <w:p w14:paraId="1787FD36" w14:textId="4BB8D974" w:rsidR="00B246A6" w:rsidRDefault="00B246A6" w:rsidP="00B81F7F"/>
    <w:p w14:paraId="0D7B0FC9" w14:textId="165F02D1" w:rsidR="00B246A6" w:rsidRDefault="00B246A6" w:rsidP="00B81F7F"/>
    <w:p w14:paraId="55FBCC37" w14:textId="39160DEC" w:rsidR="00B246A6" w:rsidRDefault="00B246A6" w:rsidP="00B81F7F"/>
    <w:p w14:paraId="1E20E3D7" w14:textId="465F9402" w:rsidR="00B246A6" w:rsidRDefault="00B246A6" w:rsidP="00B81F7F"/>
    <w:p w14:paraId="5BBDF0C9" w14:textId="498C35E1" w:rsidR="00B246A6" w:rsidRDefault="00B246A6" w:rsidP="00B81F7F"/>
    <w:p w14:paraId="22FBC910" w14:textId="2E105B7F" w:rsidR="00B246A6" w:rsidRDefault="00B246A6" w:rsidP="00B81F7F"/>
    <w:p w14:paraId="4492D94C" w14:textId="4BD12D66" w:rsidR="00B246A6" w:rsidRDefault="00B246A6" w:rsidP="00B81F7F"/>
    <w:p w14:paraId="32C775FA" w14:textId="5C87DA4C" w:rsidR="00B246A6" w:rsidRDefault="00B246A6" w:rsidP="00B81F7F"/>
    <w:p w14:paraId="62CE8B65" w14:textId="101E2A43" w:rsidR="00B246A6" w:rsidRDefault="00B246A6" w:rsidP="00B81F7F"/>
    <w:p w14:paraId="704818EA" w14:textId="6B9A78AE" w:rsidR="00B246A6" w:rsidRDefault="00B246A6" w:rsidP="00B81F7F"/>
    <w:p w14:paraId="20149A55" w14:textId="200F67D5" w:rsidR="00B246A6" w:rsidRDefault="00B246A6" w:rsidP="00B81F7F"/>
    <w:p w14:paraId="0A0F279B" w14:textId="06C9A76B" w:rsidR="00B246A6" w:rsidRDefault="00B246A6" w:rsidP="00B81F7F"/>
    <w:p w14:paraId="012856DE" w14:textId="06BFF1F9" w:rsidR="00B246A6" w:rsidRDefault="00B246A6" w:rsidP="00B81F7F"/>
    <w:p w14:paraId="0CB2A46B" w14:textId="793D18B0" w:rsidR="00B246A6" w:rsidRDefault="00B246A6" w:rsidP="00B81F7F"/>
    <w:p w14:paraId="37E91B5D" w14:textId="0146EADD" w:rsidR="00B246A6" w:rsidRDefault="00B246A6" w:rsidP="00B81F7F"/>
    <w:p w14:paraId="18ACDAF5" w14:textId="6447CF57" w:rsidR="00B246A6" w:rsidRDefault="00B246A6" w:rsidP="00B81F7F"/>
    <w:p w14:paraId="31EA33AB" w14:textId="77777777" w:rsidR="00B246A6" w:rsidRDefault="00B246A6" w:rsidP="00B81F7F"/>
    <w:p w14:paraId="7E89C935" w14:textId="0D97C8CC" w:rsidR="004A43E0" w:rsidRDefault="004A43E0" w:rsidP="00B81F7F"/>
    <w:p w14:paraId="12FEE545" w14:textId="77777777" w:rsidR="004A43E0" w:rsidRDefault="004A43E0" w:rsidP="00B81F7F"/>
    <w:p w14:paraId="3E3EDFF4" w14:textId="68386018" w:rsidR="00B81F7F" w:rsidRDefault="00B81F7F" w:rsidP="00B81F7F"/>
    <w:p w14:paraId="55CB62E4" w14:textId="59A023ED" w:rsidR="00B81F7F" w:rsidRDefault="00B81F7F" w:rsidP="00B81F7F"/>
    <w:p w14:paraId="6F8F0E31" w14:textId="78F002B0" w:rsidR="00B81F7F" w:rsidRDefault="00B81F7F" w:rsidP="00B81F7F"/>
    <w:p w14:paraId="2AA412E0" w14:textId="77777777" w:rsidR="00087909" w:rsidRDefault="00087909" w:rsidP="00B81F7F"/>
    <w:p w14:paraId="4DA65B86" w14:textId="77777777" w:rsidR="00B81F7F" w:rsidRPr="00B81F7F" w:rsidRDefault="00B81F7F" w:rsidP="00B81F7F"/>
    <w:p w14:paraId="74A14939" w14:textId="77777777" w:rsidR="00EB2F7D" w:rsidRPr="00EB2F7D" w:rsidRDefault="00EB2F7D" w:rsidP="00EB2F7D"/>
    <w:p w14:paraId="3BDE0F3A" w14:textId="50C62717" w:rsidR="00E814A2" w:rsidRDefault="00E814A2" w:rsidP="00C5300F">
      <w:pPr>
        <w:pStyle w:val="28ptBold"/>
      </w:pPr>
      <w:r w:rsidRPr="001979E6">
        <w:t>CHAPTER NO. 0</w:t>
      </w:r>
      <w:r>
        <w:t>4</w:t>
      </w:r>
    </w:p>
    <w:p w14:paraId="50FB09AC" w14:textId="6001471A" w:rsidR="007D7490" w:rsidRDefault="00E814A2" w:rsidP="00C5300F">
      <w:pPr>
        <w:pStyle w:val="28ptBold"/>
      </w:pPr>
      <w:r w:rsidRPr="00E40DB3">
        <w:t xml:space="preserve">DESIGN AND </w:t>
      </w:r>
      <w:r w:rsidRPr="001E6FD5">
        <w:t>ARCHITECTURE</w:t>
      </w:r>
    </w:p>
    <w:p w14:paraId="2C11A51C" w14:textId="77777777" w:rsidR="007D7490" w:rsidRDefault="007D7490">
      <w:pPr>
        <w:spacing w:after="160" w:line="259" w:lineRule="auto"/>
        <w:jc w:val="left"/>
        <w:rPr>
          <w:rFonts w:eastAsiaTheme="majorEastAsia" w:cstheme="majorBidi"/>
          <w:b/>
          <w:spacing w:val="-10"/>
          <w:kern w:val="28"/>
          <w:sz w:val="56"/>
          <w:szCs w:val="56"/>
        </w:rPr>
      </w:pPr>
      <w:r>
        <w:br w:type="page"/>
      </w:r>
    </w:p>
    <w:p w14:paraId="49AEF103" w14:textId="77777777" w:rsidR="00E814A2" w:rsidRDefault="00E814A2" w:rsidP="00C5300F">
      <w:pPr>
        <w:pStyle w:val="Heading1"/>
      </w:pPr>
      <w:bookmarkStart w:id="134" w:name="_Toc67529248"/>
      <w:r w:rsidRPr="00E40DB3">
        <w:lastRenderedPageBreak/>
        <w:t xml:space="preserve">Design and </w:t>
      </w:r>
      <w:r w:rsidRPr="003140AC">
        <w:t>Architecture</w:t>
      </w:r>
      <w:bookmarkEnd w:id="134"/>
    </w:p>
    <w:p w14:paraId="5CC70134" w14:textId="5F919D92" w:rsidR="0094683C" w:rsidRDefault="00E814A2" w:rsidP="00B246A6">
      <w:r>
        <w:t>In this Chapte</w:t>
      </w:r>
      <w:r w:rsidR="006827DE">
        <w:t xml:space="preserve">r, </w:t>
      </w:r>
      <w:r w:rsidR="00B246A6">
        <w:t xml:space="preserve">the </w:t>
      </w:r>
      <w:r w:rsidR="00B246A6" w:rsidRPr="005B5B7A">
        <w:t>details</w:t>
      </w:r>
      <w:r w:rsidRPr="005B5B7A">
        <w:t xml:space="preserve"> of the </w:t>
      </w:r>
      <w:r>
        <w:t>“</w:t>
      </w:r>
      <w:r w:rsidR="00B246A6">
        <w:rPr>
          <w:b/>
          <w:bCs/>
        </w:rPr>
        <w:t>Eventivo</w:t>
      </w:r>
      <w:r>
        <w:t>” system is provided.</w:t>
      </w:r>
      <w:r w:rsidR="00B246A6" w:rsidRPr="00B246A6">
        <w:t xml:space="preserve"> </w:t>
      </w:r>
      <w:r w:rsidR="00B246A6" w:rsidRPr="008542B9">
        <w:t xml:space="preserve">The </w:t>
      </w:r>
      <w:r w:rsidR="006827DE">
        <w:t>Eventivo</w:t>
      </w:r>
      <w:r w:rsidR="00B246A6" w:rsidRPr="008542B9">
        <w:t xml:space="preserve"> application provides user the searching facilities based on various factors. This android application will provide the functionality for searching wedding halls and marquees for the events</w:t>
      </w:r>
      <w:r w:rsidR="006827DE">
        <w:t>.</w:t>
      </w:r>
    </w:p>
    <w:p w14:paraId="3A4A68FC" w14:textId="72B15B13" w:rsidR="00E814A2" w:rsidRPr="005B5B7A" w:rsidRDefault="00E814A2" w:rsidP="00AB0FD1">
      <w:pPr>
        <w:pStyle w:val="Heading2"/>
      </w:pPr>
      <w:bookmarkStart w:id="135" w:name="_Toc67529249"/>
      <w:r w:rsidRPr="005B5B7A">
        <w:t xml:space="preserve">Architectural </w:t>
      </w:r>
      <w:r w:rsidRPr="003140AC">
        <w:t>design</w:t>
      </w:r>
      <w:r w:rsidRPr="005B5B7A">
        <w:t>:</w:t>
      </w:r>
      <w:bookmarkEnd w:id="111"/>
      <w:bookmarkEnd w:id="112"/>
      <w:bookmarkEnd w:id="135"/>
    </w:p>
    <w:p w14:paraId="53AA6DDA" w14:textId="3CE3A3D8" w:rsidR="00E814A2" w:rsidRPr="00984CFF" w:rsidRDefault="00B246A6" w:rsidP="00FA396F">
      <w:r w:rsidRPr="00C748E8">
        <w:rPr>
          <w:szCs w:val="24"/>
        </w:rPr>
        <w:t xml:space="preserve">Our project is meant to be responsive management of functions which deals with tremendous information regarding the </w:t>
      </w:r>
      <w:r>
        <w:rPr>
          <w:szCs w:val="24"/>
        </w:rPr>
        <w:t>Venue Booking system</w:t>
      </w:r>
      <w:r w:rsidRPr="00C748E8">
        <w:rPr>
          <w:szCs w:val="24"/>
        </w:rPr>
        <w:t xml:space="preserve">. We’ll use the Android studio for the android application and for the </w:t>
      </w:r>
      <w:r>
        <w:rPr>
          <w:szCs w:val="24"/>
        </w:rPr>
        <w:t xml:space="preserve">machine learning implementation we’ll use </w:t>
      </w:r>
      <w:r w:rsidR="006827DE">
        <w:rPr>
          <w:szCs w:val="24"/>
        </w:rPr>
        <w:t>PyCharm</w:t>
      </w:r>
      <w:r>
        <w:rPr>
          <w:szCs w:val="24"/>
        </w:rPr>
        <w:t xml:space="preserve"> and python Language </w:t>
      </w:r>
      <w:r w:rsidRPr="00C748E8">
        <w:rPr>
          <w:szCs w:val="24"/>
        </w:rPr>
        <w:t>Database that we’ll use be the Firebase</w:t>
      </w:r>
      <w:r>
        <w:rPr>
          <w:szCs w:val="24"/>
        </w:rPr>
        <w:t>.</w:t>
      </w:r>
      <w:r w:rsidRPr="00E721A5">
        <w:t xml:space="preserve"> </w:t>
      </w:r>
      <w:r w:rsidRPr="008542B9">
        <w:t xml:space="preserve">For the marriages and events, we must book marriage halls or marques or other lawn etc. and also need about all the essentials that are compulsory in the event like food, music band system, decoration, photography etc. so we designed </w:t>
      </w:r>
      <w:r w:rsidR="006827DE">
        <w:t xml:space="preserve">Eventivo </w:t>
      </w:r>
      <w:r w:rsidRPr="008542B9">
        <w:t>application that provide all these services and our community will get benefit of it. Th</w:t>
      </w:r>
      <w:r w:rsidR="006827DE">
        <w:t>is</w:t>
      </w:r>
      <w:r w:rsidRPr="008542B9">
        <w:t xml:space="preserve"> application provides user the searching facilities based on various factors. This android application will provide the functionality for searching wedding halls and marquees for the events</w:t>
      </w:r>
      <w:r>
        <w:t>.</w:t>
      </w:r>
      <w:r w:rsidRPr="00E721A5">
        <w:rPr>
          <w:color w:val="000000" w:themeColor="text1"/>
          <w:szCs w:val="24"/>
        </w:rPr>
        <w:t xml:space="preserve"> </w:t>
      </w:r>
      <w:r w:rsidRPr="00AD762D">
        <w:rPr>
          <w:color w:val="000000" w:themeColor="text1"/>
          <w:szCs w:val="24"/>
        </w:rPr>
        <w:t xml:space="preserve">The user has to create an account with proper authentication </w:t>
      </w:r>
      <w:r>
        <w:rPr>
          <w:color w:val="000000" w:themeColor="text1"/>
          <w:szCs w:val="24"/>
        </w:rPr>
        <w:t>from email</w:t>
      </w:r>
      <w:r w:rsidRPr="00AD762D">
        <w:rPr>
          <w:color w:val="000000" w:themeColor="text1"/>
          <w:szCs w:val="24"/>
        </w:rPr>
        <w:t xml:space="preserve">. Whenever user will open this </w:t>
      </w:r>
      <w:r>
        <w:rPr>
          <w:color w:val="000000" w:themeColor="text1"/>
          <w:szCs w:val="24"/>
        </w:rPr>
        <w:t>application</w:t>
      </w:r>
      <w:r w:rsidRPr="00AD762D">
        <w:rPr>
          <w:color w:val="000000" w:themeColor="text1"/>
          <w:szCs w:val="24"/>
        </w:rPr>
        <w:t xml:space="preserve"> for the first time, he/she has to register their account themselves so that we can save their record on server side. This is the first interface of the </w:t>
      </w:r>
      <w:r>
        <w:rPr>
          <w:szCs w:val="24"/>
        </w:rPr>
        <w:t>application</w:t>
      </w:r>
      <w:r w:rsidRPr="00AD762D">
        <w:rPr>
          <w:color w:val="000000" w:themeColor="text1"/>
          <w:szCs w:val="24"/>
        </w:rPr>
        <w:t xml:space="preserve"> with which user can interact for the first time by opening </w:t>
      </w:r>
      <w:r>
        <w:rPr>
          <w:szCs w:val="24"/>
        </w:rPr>
        <w:t>application</w:t>
      </w:r>
      <w:r w:rsidRPr="00AD762D">
        <w:rPr>
          <w:color w:val="000000" w:themeColor="text1"/>
          <w:szCs w:val="24"/>
        </w:rPr>
        <w:t xml:space="preserve">. If the user has already register on the </w:t>
      </w:r>
      <w:r>
        <w:rPr>
          <w:szCs w:val="24"/>
        </w:rPr>
        <w:t>application</w:t>
      </w:r>
      <w:r w:rsidRPr="00AD762D">
        <w:rPr>
          <w:color w:val="000000" w:themeColor="text1"/>
          <w:szCs w:val="24"/>
        </w:rPr>
        <w:t xml:space="preserve">, he/she has to just enter the username and password. </w:t>
      </w:r>
      <w:r>
        <w:rPr>
          <w:color w:val="000000" w:themeColor="text1"/>
          <w:szCs w:val="24"/>
        </w:rPr>
        <w:t xml:space="preserve">While the admins and the venue managers have to simply login the </w:t>
      </w:r>
      <w:r w:rsidR="00EF2717">
        <w:rPr>
          <w:color w:val="000000" w:themeColor="text1"/>
          <w:szCs w:val="24"/>
        </w:rPr>
        <w:t>account</w:t>
      </w:r>
      <w:r w:rsidR="00EF2717" w:rsidRPr="00984CFF">
        <w:t>.</w:t>
      </w:r>
      <w:r w:rsidR="00EF2717">
        <w:t xml:space="preserve"> We</w:t>
      </w:r>
      <w:r>
        <w:t xml:space="preserve"> have used firebase real time database</w:t>
      </w:r>
      <w:r w:rsidR="00EF2717">
        <w:t xml:space="preserve"> for data storage and data of users and all the venues. </w:t>
      </w:r>
    </w:p>
    <w:p w14:paraId="059703A7" w14:textId="2471947B" w:rsidR="00497B08" w:rsidRDefault="00087909" w:rsidP="00497B08">
      <w:pPr>
        <w:keepNext/>
        <w:spacing w:line="276" w:lineRule="auto"/>
        <w:rPr>
          <w:noProof/>
        </w:rPr>
      </w:pPr>
      <w:r>
        <w:rPr>
          <w:noProof/>
        </w:rPr>
        <w:lastRenderedPageBreak/>
        <mc:AlternateContent>
          <mc:Choice Requires="wps">
            <w:drawing>
              <wp:anchor distT="0" distB="0" distL="114300" distR="114300" simplePos="0" relativeHeight="251750400" behindDoc="1" locked="0" layoutInCell="1" allowOverlap="1" wp14:anchorId="3459F452" wp14:editId="1FB875A8">
                <wp:simplePos x="0" y="0"/>
                <wp:positionH relativeFrom="column">
                  <wp:posOffset>-272415</wp:posOffset>
                </wp:positionH>
                <wp:positionV relativeFrom="paragraph">
                  <wp:posOffset>6457950</wp:posOffset>
                </wp:positionV>
                <wp:extent cx="585724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857240" cy="635"/>
                        </a:xfrm>
                        <a:prstGeom prst="rect">
                          <a:avLst/>
                        </a:prstGeom>
                        <a:solidFill>
                          <a:prstClr val="white"/>
                        </a:solidFill>
                        <a:ln>
                          <a:noFill/>
                        </a:ln>
                      </wps:spPr>
                      <wps:txbx>
                        <w:txbxContent>
                          <w:p w14:paraId="2CA4A6AB" w14:textId="17467CE0" w:rsidR="00B72B88" w:rsidRPr="00B90B17" w:rsidRDefault="00B72B88" w:rsidP="00087909">
                            <w:pPr>
                              <w:pStyle w:val="Caption"/>
                              <w:jc w:val="center"/>
                              <w:rPr>
                                <w:rFonts w:cs="Times New Roman"/>
                                <w:noProof/>
                                <w:sz w:val="24"/>
                              </w:rPr>
                            </w:pPr>
                            <w:bookmarkStart w:id="136" w:name="_Toc67260384"/>
                            <w:r>
                              <w:t xml:space="preserve">Figure </w:t>
                            </w:r>
                            <w:r>
                              <w:fldChar w:fldCharType="begin"/>
                            </w:r>
                            <w:r>
                              <w:instrText xml:space="preserve"> SEQ Figure \* ARABIC </w:instrText>
                            </w:r>
                            <w:r>
                              <w:fldChar w:fldCharType="separate"/>
                            </w:r>
                            <w:r w:rsidR="00F56D53">
                              <w:rPr>
                                <w:noProof/>
                              </w:rPr>
                              <w:t>4</w:t>
                            </w:r>
                            <w:r>
                              <w:rPr>
                                <w:noProof/>
                              </w:rPr>
                              <w:fldChar w:fldCharType="end"/>
                            </w:r>
                            <w:r>
                              <w:t>: Architecture Diagram</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59F452" id="Text Box 4" o:spid="_x0000_s1029" type="#_x0000_t202" style="position:absolute;left:0;text-align:left;margin-left:-21.45pt;margin-top:508.5pt;width:461.2pt;height:.05pt;z-index:-251566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ga8LgIAAGQEAAAOAAAAZHJzL2Uyb0RvYy54bWysVFFv2yAQfp+0/4B4X5ykSVdZ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" stroked="f">
                <v:textbox style="mso-fit-shape-to-text:t" inset="0,0,0,0">
                  <w:txbxContent>
                    <w:p w14:paraId="2CA4A6AB" w14:textId="17467CE0" w:rsidR="00B72B88" w:rsidRPr="00B90B17" w:rsidRDefault="00B72B88" w:rsidP="00087909">
                      <w:pPr>
                        <w:pStyle w:val="Caption"/>
                        <w:jc w:val="center"/>
                        <w:rPr>
                          <w:rFonts w:cs="Times New Roman"/>
                          <w:noProof/>
                          <w:sz w:val="24"/>
                        </w:rPr>
                      </w:pPr>
                      <w:bookmarkStart w:id="137" w:name="_Toc67260384"/>
                      <w:r>
                        <w:t xml:space="preserve">Figure </w:t>
                      </w:r>
                      <w:r>
                        <w:fldChar w:fldCharType="begin"/>
                      </w:r>
                      <w:r>
                        <w:instrText xml:space="preserve"> SEQ Figure \* ARABIC </w:instrText>
                      </w:r>
                      <w:r>
                        <w:fldChar w:fldCharType="separate"/>
                      </w:r>
                      <w:r w:rsidR="00F56D53">
                        <w:rPr>
                          <w:noProof/>
                        </w:rPr>
                        <w:t>4</w:t>
                      </w:r>
                      <w:r>
                        <w:rPr>
                          <w:noProof/>
                        </w:rPr>
                        <w:fldChar w:fldCharType="end"/>
                      </w:r>
                      <w:r>
                        <w:t>: Architecture Diagram</w:t>
                      </w:r>
                      <w:bookmarkEnd w:id="137"/>
                    </w:p>
                  </w:txbxContent>
                </v:textbox>
                <w10:wrap type="tight"/>
              </v:shape>
            </w:pict>
          </mc:Fallback>
        </mc:AlternateContent>
      </w:r>
      <w:r w:rsidR="00EF2717">
        <w:rPr>
          <w:noProof/>
        </w:rPr>
        <w:drawing>
          <wp:anchor distT="0" distB="0" distL="114300" distR="114300" simplePos="0" relativeHeight="251729920" behindDoc="1" locked="0" layoutInCell="1" allowOverlap="1" wp14:anchorId="58255E12" wp14:editId="78110677">
            <wp:simplePos x="0" y="0"/>
            <wp:positionH relativeFrom="column">
              <wp:posOffset>-272955</wp:posOffset>
            </wp:positionH>
            <wp:positionV relativeFrom="paragraph">
              <wp:posOffset>199</wp:posOffset>
            </wp:positionV>
            <wp:extent cx="5857240" cy="6400800"/>
            <wp:effectExtent l="0" t="0" r="0" b="0"/>
            <wp:wrapTight wrapText="bothSides">
              <wp:wrapPolygon edited="0">
                <wp:start x="0" y="0"/>
                <wp:lineTo x="0" y="21536"/>
                <wp:lineTo x="21497" y="21536"/>
                <wp:lineTo x="21497"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chitectural diagram (92).png"/>
                    <pic:cNvPicPr/>
                  </pic:nvPicPr>
                  <pic:blipFill>
                    <a:blip r:embed="rId29">
                      <a:extLst>
                        <a:ext uri="{28A0092B-C50C-407E-A947-70E740481C1C}">
                          <a14:useLocalDpi xmlns:a14="http://schemas.microsoft.com/office/drawing/2010/main" val="0"/>
                        </a:ext>
                      </a:extLst>
                    </a:blip>
                    <a:stretch>
                      <a:fillRect/>
                    </a:stretch>
                  </pic:blipFill>
                  <pic:spPr>
                    <a:xfrm>
                      <a:off x="0" y="0"/>
                      <a:ext cx="5857240" cy="6400800"/>
                    </a:xfrm>
                    <a:prstGeom prst="rect">
                      <a:avLst/>
                    </a:prstGeom>
                  </pic:spPr>
                </pic:pic>
              </a:graphicData>
            </a:graphic>
            <wp14:sizeRelV relativeFrom="margin">
              <wp14:pctHeight>0</wp14:pctHeight>
            </wp14:sizeRelV>
          </wp:anchor>
        </w:drawing>
      </w:r>
    </w:p>
    <w:p w14:paraId="2FAD4150" w14:textId="40A4607D" w:rsidR="00EF2717" w:rsidRDefault="00EF2717" w:rsidP="00497B08">
      <w:pPr>
        <w:keepNext/>
        <w:spacing w:line="276" w:lineRule="auto"/>
        <w:rPr>
          <w:noProof/>
        </w:rPr>
      </w:pPr>
    </w:p>
    <w:p w14:paraId="02494460" w14:textId="06854BE7" w:rsidR="00EF2717" w:rsidRDefault="00EF2717" w:rsidP="00497B08">
      <w:pPr>
        <w:keepNext/>
        <w:spacing w:line="276" w:lineRule="auto"/>
        <w:rPr>
          <w:noProof/>
        </w:rPr>
      </w:pPr>
    </w:p>
    <w:p w14:paraId="42BD903E" w14:textId="7789C1B0" w:rsidR="00EF2717" w:rsidRDefault="00EF2717" w:rsidP="00497B08">
      <w:pPr>
        <w:keepNext/>
        <w:spacing w:line="276" w:lineRule="auto"/>
        <w:rPr>
          <w:noProof/>
        </w:rPr>
      </w:pPr>
    </w:p>
    <w:p w14:paraId="7AD87DA9" w14:textId="6637EEEF" w:rsidR="00EF2717" w:rsidRDefault="00EF2717" w:rsidP="00497B08">
      <w:pPr>
        <w:keepNext/>
        <w:spacing w:line="276" w:lineRule="auto"/>
        <w:rPr>
          <w:noProof/>
        </w:rPr>
      </w:pPr>
    </w:p>
    <w:p w14:paraId="7A9F5FFC" w14:textId="2B20476E" w:rsidR="00E814A2" w:rsidRDefault="0095719F" w:rsidP="00AB0FD1">
      <w:pPr>
        <w:pStyle w:val="Heading2"/>
      </w:pPr>
      <w:r>
        <w:lastRenderedPageBreak/>
        <w:t xml:space="preserve"> </w:t>
      </w:r>
      <w:bookmarkStart w:id="138" w:name="_Toc67529250"/>
      <w:r w:rsidR="00E814A2" w:rsidRPr="004F102D">
        <w:t xml:space="preserve">Data </w:t>
      </w:r>
      <w:r w:rsidR="00E814A2" w:rsidRPr="007A1AA6">
        <w:t>design</w:t>
      </w:r>
      <w:bookmarkEnd w:id="138"/>
    </w:p>
    <w:p w14:paraId="3C5BB64D" w14:textId="29F6B1BF" w:rsidR="00E738E4" w:rsidRDefault="003163E5" w:rsidP="003163E5">
      <w:pPr>
        <w:pStyle w:val="NormalWeb"/>
        <w:spacing w:before="0" w:beforeAutospacing="0" w:after="0"/>
        <w:rPr>
          <w:color w:val="000000" w:themeColor="text1"/>
        </w:rPr>
      </w:pPr>
      <w:r w:rsidRPr="001B4503">
        <w:t xml:space="preserve">The most significant objective of this stage is to build up the application. The work in this stage must to be significantly </w:t>
      </w:r>
      <w:r w:rsidR="006827DE" w:rsidRPr="001B4503">
        <w:t>clearer</w:t>
      </w:r>
      <w:r w:rsidRPr="001B4503">
        <w:t xml:space="preserve"> because of the work done in the arranging and configuration stages. This stage includes changing plan particulars into executable projects. At the point when the plan is there, designers can have a thought of the vibes of the application. All that is required by designers is to placed them in one spot to comprehend the expected project</w:t>
      </w:r>
      <w:r>
        <w:rPr>
          <w:color w:val="000000" w:themeColor="text1"/>
        </w:rPr>
        <w:t>. Firebase Database will be used for authentication and for the data storage.</w:t>
      </w:r>
    </w:p>
    <w:p w14:paraId="098BF162" w14:textId="77777777" w:rsidR="00EF573A" w:rsidRPr="007A4489" w:rsidRDefault="00EF573A" w:rsidP="00AB0FD1">
      <w:pPr>
        <w:pStyle w:val="Heading2"/>
      </w:pPr>
      <w:bookmarkStart w:id="139" w:name="_Toc67529251"/>
      <w:r w:rsidRPr="007A4489">
        <w:t>Data dictionary</w:t>
      </w:r>
      <w:bookmarkEnd w:id="139"/>
    </w:p>
    <w:p w14:paraId="58B7E3CA" w14:textId="77777777" w:rsidR="00EF573A" w:rsidRPr="008F3162" w:rsidRDefault="00EF573A" w:rsidP="006C2C0D">
      <w:pPr>
        <w:pStyle w:val="ListParagraph"/>
        <w:widowControl w:val="0"/>
        <w:numPr>
          <w:ilvl w:val="0"/>
          <w:numId w:val="9"/>
        </w:numPr>
        <w:autoSpaceDE w:val="0"/>
        <w:autoSpaceDN w:val="0"/>
        <w:spacing w:before="0" w:after="0"/>
        <w:jc w:val="left"/>
        <w:rPr>
          <w:szCs w:val="24"/>
        </w:rPr>
      </w:pPr>
      <w:r>
        <w:rPr>
          <w:szCs w:val="24"/>
        </w:rPr>
        <w:t>Unified Modeling Language -</w:t>
      </w:r>
      <w:r w:rsidRPr="00965696">
        <w:rPr>
          <w:szCs w:val="24"/>
        </w:rPr>
        <w:t>UML</w:t>
      </w:r>
    </w:p>
    <w:p w14:paraId="21AA9626" w14:textId="77777777" w:rsidR="00EF573A" w:rsidRPr="00F974F8" w:rsidRDefault="00EF573A" w:rsidP="006C2C0D">
      <w:pPr>
        <w:pStyle w:val="ListParagraph"/>
        <w:widowControl w:val="0"/>
        <w:numPr>
          <w:ilvl w:val="0"/>
          <w:numId w:val="9"/>
        </w:numPr>
        <w:autoSpaceDE w:val="0"/>
        <w:autoSpaceDN w:val="0"/>
        <w:spacing w:before="0" w:after="0"/>
        <w:jc w:val="left"/>
        <w:rPr>
          <w:szCs w:val="24"/>
        </w:rPr>
      </w:pPr>
      <w:r w:rsidRPr="00965696">
        <w:rPr>
          <w:bCs/>
          <w:szCs w:val="24"/>
        </w:rPr>
        <w:t xml:space="preserve">Data Flow Diagram – DFD </w:t>
      </w:r>
    </w:p>
    <w:p w14:paraId="78ED2ABC" w14:textId="77777777" w:rsidR="00EF573A" w:rsidRPr="00F974F8" w:rsidRDefault="00EF573A" w:rsidP="006C2C0D">
      <w:pPr>
        <w:pStyle w:val="ListParagraph"/>
        <w:widowControl w:val="0"/>
        <w:numPr>
          <w:ilvl w:val="0"/>
          <w:numId w:val="9"/>
        </w:numPr>
        <w:autoSpaceDE w:val="0"/>
        <w:autoSpaceDN w:val="0"/>
        <w:spacing w:before="0" w:after="0"/>
        <w:jc w:val="left"/>
        <w:rPr>
          <w:szCs w:val="24"/>
        </w:rPr>
      </w:pPr>
      <w:bookmarkStart w:id="140" w:name="_Hlk9697689"/>
      <w:r>
        <w:rPr>
          <w:szCs w:val="24"/>
        </w:rPr>
        <w:t>Graphic User Interface -GUI</w:t>
      </w:r>
    </w:p>
    <w:bookmarkEnd w:id="140"/>
    <w:p w14:paraId="4A4241A2" w14:textId="312998F6" w:rsidR="00E738E4" w:rsidRPr="00EF573A" w:rsidRDefault="00EF573A" w:rsidP="006C2C0D">
      <w:pPr>
        <w:pStyle w:val="ListParagraph"/>
        <w:widowControl w:val="0"/>
        <w:numPr>
          <w:ilvl w:val="0"/>
          <w:numId w:val="9"/>
        </w:numPr>
        <w:autoSpaceDE w:val="0"/>
        <w:autoSpaceDN w:val="0"/>
        <w:spacing w:before="0" w:after="0"/>
        <w:jc w:val="left"/>
        <w:rPr>
          <w:szCs w:val="24"/>
        </w:rPr>
      </w:pPr>
      <w:r w:rsidRPr="00F974F8">
        <w:rPr>
          <w:szCs w:val="24"/>
        </w:rPr>
        <w:t>Procedural description language – PDL</w:t>
      </w:r>
    </w:p>
    <w:p w14:paraId="2A45ED34" w14:textId="14F594B5" w:rsidR="00E814A2" w:rsidRPr="004F102D" w:rsidRDefault="003163E5" w:rsidP="00AB0FD1">
      <w:pPr>
        <w:pStyle w:val="Heading2"/>
      </w:pPr>
      <w:bookmarkStart w:id="141" w:name="_Toc28584968"/>
      <w:bookmarkStart w:id="142" w:name="_Toc67529252"/>
      <w:r>
        <w:t>D</w:t>
      </w:r>
      <w:r w:rsidR="00E814A2" w:rsidRPr="004F102D">
        <w:t xml:space="preserve">esign </w:t>
      </w:r>
      <w:r w:rsidR="00E814A2" w:rsidRPr="007A1AA6">
        <w:t>models</w:t>
      </w:r>
      <w:bookmarkEnd w:id="142"/>
      <w:r w:rsidR="00E814A2" w:rsidRPr="004F102D">
        <w:t xml:space="preserve"> </w:t>
      </w:r>
      <w:bookmarkEnd w:id="141"/>
    </w:p>
    <w:p w14:paraId="5D614D45" w14:textId="6D765551" w:rsidR="00B30E6C" w:rsidRDefault="00E814A2" w:rsidP="00C5300F">
      <w:r w:rsidRPr="00774EC7">
        <w:t>The applicable models may include:</w:t>
      </w:r>
      <w:bookmarkStart w:id="143" w:name="_Toc28584969"/>
    </w:p>
    <w:p w14:paraId="6FB3FACF" w14:textId="29BD002F" w:rsidR="00EF573A" w:rsidRDefault="00EF573A" w:rsidP="006C2C0D">
      <w:pPr>
        <w:pStyle w:val="ListParagraph"/>
        <w:numPr>
          <w:ilvl w:val="0"/>
          <w:numId w:val="10"/>
        </w:numPr>
      </w:pPr>
      <w:r>
        <w:t>Activity Diagram</w:t>
      </w:r>
    </w:p>
    <w:p w14:paraId="52BCE31D" w14:textId="3FB68D23" w:rsidR="00EF573A" w:rsidRDefault="00EF573A" w:rsidP="006C2C0D">
      <w:pPr>
        <w:pStyle w:val="ListParagraph"/>
        <w:numPr>
          <w:ilvl w:val="0"/>
          <w:numId w:val="10"/>
        </w:numPr>
      </w:pPr>
      <w:r>
        <w:t>Class Diagram</w:t>
      </w:r>
    </w:p>
    <w:p w14:paraId="595140B2" w14:textId="22BB1B56" w:rsidR="00EF573A" w:rsidRDefault="00EF573A" w:rsidP="006C2C0D">
      <w:pPr>
        <w:pStyle w:val="ListParagraph"/>
        <w:numPr>
          <w:ilvl w:val="0"/>
          <w:numId w:val="10"/>
        </w:numPr>
      </w:pPr>
      <w:r>
        <w:t>Sequence Diagram</w:t>
      </w:r>
    </w:p>
    <w:p w14:paraId="7F1472D4" w14:textId="594EB770" w:rsidR="00EF573A" w:rsidRDefault="00EF573A" w:rsidP="006C2C0D">
      <w:pPr>
        <w:pStyle w:val="ListParagraph"/>
        <w:numPr>
          <w:ilvl w:val="0"/>
          <w:numId w:val="10"/>
        </w:numPr>
      </w:pPr>
      <w:r>
        <w:t>Dataflow Diagram</w:t>
      </w:r>
    </w:p>
    <w:p w14:paraId="3BE03581" w14:textId="4F1E0DA2" w:rsidR="00EF573A" w:rsidRDefault="00EF573A" w:rsidP="00EF573A">
      <w:pPr>
        <w:pStyle w:val="ListParagraph"/>
      </w:pPr>
    </w:p>
    <w:p w14:paraId="4EFDDCD6" w14:textId="1B08C43F" w:rsidR="00EF573A" w:rsidRDefault="00EF573A" w:rsidP="00EF573A">
      <w:pPr>
        <w:pStyle w:val="ListParagraph"/>
      </w:pPr>
    </w:p>
    <w:p w14:paraId="3A5D73C9" w14:textId="0B991664" w:rsidR="00EF573A" w:rsidRDefault="00EF573A" w:rsidP="00EF573A">
      <w:pPr>
        <w:pStyle w:val="ListParagraph"/>
      </w:pPr>
    </w:p>
    <w:p w14:paraId="5DDEADC2" w14:textId="77777777" w:rsidR="00557C7C" w:rsidRPr="00557C7C" w:rsidRDefault="00557C7C" w:rsidP="006C2C0D">
      <w:pPr>
        <w:pStyle w:val="ListParagraph"/>
        <w:keepNext/>
        <w:numPr>
          <w:ilvl w:val="0"/>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144" w:name="_Toc67527810"/>
      <w:bookmarkStart w:id="145" w:name="_Toc67528672"/>
      <w:bookmarkStart w:id="146" w:name="_Toc67528954"/>
      <w:bookmarkStart w:id="147" w:name="_Toc67529253"/>
      <w:bookmarkEnd w:id="144"/>
      <w:bookmarkEnd w:id="145"/>
      <w:bookmarkEnd w:id="146"/>
      <w:bookmarkEnd w:id="147"/>
    </w:p>
    <w:p w14:paraId="5ED946DF"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148" w:name="_Toc67528673"/>
      <w:bookmarkStart w:id="149" w:name="_Toc67528955"/>
      <w:bookmarkStart w:id="150" w:name="_Toc67529254"/>
      <w:bookmarkEnd w:id="148"/>
      <w:bookmarkEnd w:id="149"/>
      <w:bookmarkEnd w:id="150"/>
    </w:p>
    <w:p w14:paraId="77FD7CF6"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151" w:name="_Toc67528674"/>
      <w:bookmarkStart w:id="152" w:name="_Toc67528956"/>
      <w:bookmarkStart w:id="153" w:name="_Toc67529255"/>
      <w:bookmarkEnd w:id="151"/>
      <w:bookmarkEnd w:id="152"/>
      <w:bookmarkEnd w:id="153"/>
    </w:p>
    <w:p w14:paraId="42AE8BA1"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154" w:name="_Toc67528675"/>
      <w:bookmarkStart w:id="155" w:name="_Toc67528957"/>
      <w:bookmarkStart w:id="156" w:name="_Toc67529256"/>
      <w:bookmarkEnd w:id="154"/>
      <w:bookmarkEnd w:id="155"/>
      <w:bookmarkEnd w:id="156"/>
    </w:p>
    <w:p w14:paraId="61B8B867" w14:textId="77777777" w:rsidR="00557C7C" w:rsidRPr="00557C7C" w:rsidRDefault="00557C7C" w:rsidP="006C2C0D">
      <w:pPr>
        <w:pStyle w:val="ListParagraph"/>
        <w:keepNext/>
        <w:numPr>
          <w:ilvl w:val="1"/>
          <w:numId w:val="25"/>
        </w:numPr>
        <w:tabs>
          <w:tab w:val="left" w:pos="810"/>
        </w:tabs>
        <w:spacing w:before="140" w:after="120" w:line="259" w:lineRule="auto"/>
        <w:contextualSpacing w:val="0"/>
        <w:jc w:val="left"/>
        <w:outlineLvl w:val="2"/>
        <w:rPr>
          <w:rFonts w:eastAsiaTheme="majorEastAsia" w:cstheme="majorBidi"/>
          <w:b/>
          <w:vanish/>
          <w:spacing w:val="-10"/>
          <w:kern w:val="28"/>
          <w:sz w:val="28"/>
          <w:szCs w:val="36"/>
        </w:rPr>
      </w:pPr>
      <w:bookmarkStart w:id="157" w:name="_Toc67528676"/>
      <w:bookmarkStart w:id="158" w:name="_Toc67528958"/>
      <w:bookmarkStart w:id="159" w:name="_Toc67529257"/>
      <w:bookmarkEnd w:id="157"/>
      <w:bookmarkEnd w:id="158"/>
      <w:bookmarkEnd w:id="159"/>
    </w:p>
    <w:p w14:paraId="57A9BD34" w14:textId="3D2F7C1A" w:rsidR="00E814A2" w:rsidRPr="00200D93" w:rsidRDefault="00B30E6C" w:rsidP="00557C7C">
      <w:pPr>
        <w:pStyle w:val="Heading3"/>
        <w:rPr>
          <w:rFonts w:eastAsia="Times New Roman"/>
          <w:bCs/>
          <w:szCs w:val="28"/>
        </w:rPr>
      </w:pPr>
      <w:bookmarkStart w:id="160" w:name="_Toc67529258"/>
      <w:r w:rsidRPr="00B30E6C">
        <w:t>Class</w:t>
      </w:r>
      <w:r w:rsidR="00D61889">
        <w:t xml:space="preserve"> </w:t>
      </w:r>
      <w:r w:rsidRPr="00B30E6C">
        <w:t>Diagram</w:t>
      </w:r>
      <w:bookmarkEnd w:id="160"/>
    </w:p>
    <w:bookmarkEnd w:id="143"/>
    <w:p w14:paraId="7877AA94" w14:textId="0F9BBA58" w:rsidR="00764408" w:rsidRDefault="00C31F0E" w:rsidP="00C31F0E">
      <w:r w:rsidRPr="00C31F0E">
        <w:t>The class diagram is the main building block of object-oriented modeling. It is used for general conceptual modeling of the structure of the application, and for detailed modeling translating the models into programming code. Class diagrams can also be used for data modeling</w:t>
      </w:r>
      <w:r w:rsidR="00F11054">
        <w:t>.</w:t>
      </w:r>
      <w:r w:rsidRPr="00C31F0E">
        <w:t xml:space="preserve"> </w:t>
      </w:r>
    </w:p>
    <w:p w14:paraId="47CCB239" w14:textId="0A0AFB84" w:rsidR="00EF573A" w:rsidRDefault="00EF573A" w:rsidP="00C31F0E"/>
    <w:p w14:paraId="5A852D43" w14:textId="315AF4A6" w:rsidR="00EF573A" w:rsidRDefault="00EF573A" w:rsidP="00C31F0E"/>
    <w:p w14:paraId="53B9FDAE" w14:textId="4A88F7F9" w:rsidR="00EF573A" w:rsidRDefault="00087909" w:rsidP="00C31F0E">
      <w:r>
        <w:rPr>
          <w:b/>
          <w:noProof/>
          <w:sz w:val="28"/>
          <w:szCs w:val="28"/>
        </w:rPr>
        <w:drawing>
          <wp:anchor distT="0" distB="0" distL="114300" distR="114300" simplePos="0" relativeHeight="251731968" behindDoc="1" locked="0" layoutInCell="1" allowOverlap="1" wp14:anchorId="7884AF30" wp14:editId="4854B7D3">
            <wp:simplePos x="0" y="0"/>
            <wp:positionH relativeFrom="column">
              <wp:posOffset>-473710</wp:posOffset>
            </wp:positionH>
            <wp:positionV relativeFrom="paragraph">
              <wp:posOffset>153670</wp:posOffset>
            </wp:positionV>
            <wp:extent cx="6261735" cy="4843145"/>
            <wp:effectExtent l="4445" t="0" r="0" b="0"/>
            <wp:wrapTight wrapText="bothSides">
              <wp:wrapPolygon edited="0">
                <wp:start x="15" y="21620"/>
                <wp:lineTo x="21504" y="21620"/>
                <wp:lineTo x="21504" y="125"/>
                <wp:lineTo x="15" y="125"/>
                <wp:lineTo x="15" y="2162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lass.png"/>
                    <pic:cNvPicPr/>
                  </pic:nvPicPr>
                  <pic:blipFill>
                    <a:blip r:embed="rId30">
                      <a:extLst>
                        <a:ext uri="{28A0092B-C50C-407E-A947-70E740481C1C}">
                          <a14:useLocalDpi xmlns:a14="http://schemas.microsoft.com/office/drawing/2010/main" val="0"/>
                        </a:ext>
                      </a:extLst>
                    </a:blip>
                    <a:stretch>
                      <a:fillRect/>
                    </a:stretch>
                  </pic:blipFill>
                  <pic:spPr>
                    <a:xfrm rot="5400000">
                      <a:off x="0" y="0"/>
                      <a:ext cx="6261735" cy="4843145"/>
                    </a:xfrm>
                    <a:prstGeom prst="rect">
                      <a:avLst/>
                    </a:prstGeom>
                  </pic:spPr>
                </pic:pic>
              </a:graphicData>
            </a:graphic>
            <wp14:sizeRelH relativeFrom="margin">
              <wp14:pctWidth>0</wp14:pctWidth>
            </wp14:sizeRelH>
            <wp14:sizeRelV relativeFrom="margin">
              <wp14:pctHeight>0</wp14:pctHeight>
            </wp14:sizeRelV>
          </wp:anchor>
        </w:drawing>
      </w:r>
    </w:p>
    <w:p w14:paraId="71E801A6" w14:textId="62581088" w:rsidR="00EF573A" w:rsidRDefault="00EF573A" w:rsidP="00C31F0E"/>
    <w:p w14:paraId="2E3285C1" w14:textId="32242089" w:rsidR="00EF573A" w:rsidRDefault="00EF573A" w:rsidP="00C31F0E"/>
    <w:p w14:paraId="46421AA0" w14:textId="1A7E7CC6" w:rsidR="00200D93" w:rsidRDefault="00087909" w:rsidP="00D61889">
      <w:r>
        <w:rPr>
          <w:noProof/>
        </w:rPr>
        <mc:AlternateContent>
          <mc:Choice Requires="wps">
            <w:drawing>
              <wp:anchor distT="0" distB="0" distL="114300" distR="114300" simplePos="0" relativeHeight="251752448" behindDoc="1" locked="0" layoutInCell="1" allowOverlap="1" wp14:anchorId="19F7771F" wp14:editId="7F62F330">
                <wp:simplePos x="0" y="0"/>
                <wp:positionH relativeFrom="column">
                  <wp:posOffset>234315</wp:posOffset>
                </wp:positionH>
                <wp:positionV relativeFrom="paragraph">
                  <wp:posOffset>4679950</wp:posOffset>
                </wp:positionV>
                <wp:extent cx="4843145" cy="245110"/>
                <wp:effectExtent l="0" t="0" r="0" b="2540"/>
                <wp:wrapTight wrapText="bothSides">
                  <wp:wrapPolygon edited="0">
                    <wp:start x="0" y="0"/>
                    <wp:lineTo x="0" y="20145"/>
                    <wp:lineTo x="21495" y="20145"/>
                    <wp:lineTo x="2149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4843145" cy="245110"/>
                        </a:xfrm>
                        <a:prstGeom prst="rect">
                          <a:avLst/>
                        </a:prstGeom>
                        <a:solidFill>
                          <a:prstClr val="white"/>
                        </a:solidFill>
                        <a:ln>
                          <a:noFill/>
                        </a:ln>
                      </wps:spPr>
                      <wps:txbx>
                        <w:txbxContent>
                          <w:p w14:paraId="3059E2A6" w14:textId="11C2E25E" w:rsidR="00B72B88" w:rsidRPr="00AD4153" w:rsidRDefault="00B72B88" w:rsidP="00087909">
                            <w:pPr>
                              <w:pStyle w:val="Caption"/>
                              <w:jc w:val="center"/>
                              <w:rPr>
                                <w:rFonts w:cs="Times New Roman"/>
                                <w:b/>
                                <w:noProof/>
                                <w:sz w:val="28"/>
                                <w:szCs w:val="28"/>
                              </w:rPr>
                            </w:pPr>
                            <w:bookmarkStart w:id="161" w:name="_Toc67260385"/>
                            <w:r>
                              <w:t xml:space="preserve">Figure </w:t>
                            </w:r>
                            <w:r>
                              <w:fldChar w:fldCharType="begin"/>
                            </w:r>
                            <w:r>
                              <w:instrText xml:space="preserve"> SEQ Figure \* ARABIC </w:instrText>
                            </w:r>
                            <w:r>
                              <w:fldChar w:fldCharType="separate"/>
                            </w:r>
                            <w:r w:rsidR="00F56D53">
                              <w:rPr>
                                <w:noProof/>
                              </w:rPr>
                              <w:t>5</w:t>
                            </w:r>
                            <w:r>
                              <w:rPr>
                                <w:noProof/>
                              </w:rPr>
                              <w:fldChar w:fldCharType="end"/>
                            </w:r>
                            <w:r>
                              <w:t>: Class Diagram</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F7771F" id="Text Box 5" o:spid="_x0000_s1030" type="#_x0000_t202" style="position:absolute;left:0;text-align:left;margin-left:18.45pt;margin-top:368.5pt;width:381.35pt;height:19.3pt;z-index:-251564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" stroked="f">
                <v:textbox inset="0,0,0,0">
                  <w:txbxContent>
                    <w:p w14:paraId="3059E2A6" w14:textId="11C2E25E" w:rsidR="00B72B88" w:rsidRPr="00AD4153" w:rsidRDefault="00B72B88" w:rsidP="00087909">
                      <w:pPr>
                        <w:pStyle w:val="Caption"/>
                        <w:jc w:val="center"/>
                        <w:rPr>
                          <w:rFonts w:cs="Times New Roman"/>
                          <w:b/>
                          <w:noProof/>
                          <w:sz w:val="28"/>
                          <w:szCs w:val="28"/>
                        </w:rPr>
                      </w:pPr>
                      <w:bookmarkStart w:id="162" w:name="_Toc67260385"/>
                      <w:r>
                        <w:t xml:space="preserve">Figure </w:t>
                      </w:r>
                      <w:r>
                        <w:fldChar w:fldCharType="begin"/>
                      </w:r>
                      <w:r>
                        <w:instrText xml:space="preserve"> SEQ Figure \* ARABIC </w:instrText>
                      </w:r>
                      <w:r>
                        <w:fldChar w:fldCharType="separate"/>
                      </w:r>
                      <w:r w:rsidR="00F56D53">
                        <w:rPr>
                          <w:noProof/>
                        </w:rPr>
                        <w:t>5</w:t>
                      </w:r>
                      <w:r>
                        <w:rPr>
                          <w:noProof/>
                        </w:rPr>
                        <w:fldChar w:fldCharType="end"/>
                      </w:r>
                      <w:r>
                        <w:t>: Class Diagram</w:t>
                      </w:r>
                      <w:bookmarkEnd w:id="162"/>
                    </w:p>
                  </w:txbxContent>
                </v:textbox>
                <w10:wrap type="tight"/>
              </v:shape>
            </w:pict>
          </mc:Fallback>
        </mc:AlternateContent>
      </w:r>
      <w:bookmarkStart w:id="163" w:name="_Toc28584970"/>
    </w:p>
    <w:p w14:paraId="4A0B9CC7" w14:textId="77777777" w:rsidR="00200D93" w:rsidRDefault="00200D93" w:rsidP="00D61889"/>
    <w:p w14:paraId="65F13E37" w14:textId="77777777" w:rsidR="00200D93" w:rsidRDefault="00200D93" w:rsidP="00D61889"/>
    <w:p w14:paraId="7CC5380F" w14:textId="77777777" w:rsidR="00200D93" w:rsidRDefault="00200D93" w:rsidP="00D61889"/>
    <w:p w14:paraId="0A354AB2" w14:textId="77777777" w:rsidR="00200D93" w:rsidRDefault="00200D93" w:rsidP="00D61889"/>
    <w:p w14:paraId="6501AF41" w14:textId="77777777" w:rsidR="00200D93" w:rsidRDefault="00200D93" w:rsidP="00D61889"/>
    <w:p w14:paraId="6B36CAD1" w14:textId="77777777" w:rsidR="00200D93" w:rsidRDefault="00200D93" w:rsidP="00D61889"/>
    <w:p w14:paraId="64AC5140" w14:textId="77777777" w:rsidR="00200D93" w:rsidRDefault="00200D93" w:rsidP="00D61889"/>
    <w:p w14:paraId="7A327D39" w14:textId="77777777" w:rsidR="00200D93" w:rsidRDefault="00200D93" w:rsidP="00D61889"/>
    <w:p w14:paraId="1BB48E20" w14:textId="77777777" w:rsidR="00200D93" w:rsidRDefault="00200D93" w:rsidP="00D61889"/>
    <w:p w14:paraId="0C0433E9" w14:textId="77777777" w:rsidR="00200D93" w:rsidRDefault="00200D93" w:rsidP="00D61889"/>
    <w:p w14:paraId="22466DA0" w14:textId="77777777" w:rsidR="00200D93" w:rsidRDefault="00200D93" w:rsidP="00D61889"/>
    <w:p w14:paraId="28056449" w14:textId="77777777" w:rsidR="00200D93" w:rsidRDefault="00200D93" w:rsidP="00D61889"/>
    <w:p w14:paraId="7BE7ADD2" w14:textId="77777777" w:rsidR="00200D93" w:rsidRDefault="00200D93" w:rsidP="00D61889"/>
    <w:p w14:paraId="7991EDB5" w14:textId="77777777" w:rsidR="00200D93" w:rsidRDefault="00200D93" w:rsidP="00D61889"/>
    <w:p w14:paraId="70A5CF58" w14:textId="77777777" w:rsidR="00200D93" w:rsidRDefault="00200D93" w:rsidP="00D61889"/>
    <w:p w14:paraId="237463D6" w14:textId="77777777" w:rsidR="00200D93" w:rsidRDefault="00200D93" w:rsidP="00D61889"/>
    <w:p w14:paraId="445C707C" w14:textId="77777777" w:rsidR="00200D93" w:rsidRDefault="00200D93" w:rsidP="00D61889"/>
    <w:p w14:paraId="1A4EA65B" w14:textId="77777777" w:rsidR="00200D93" w:rsidRDefault="00200D93" w:rsidP="00D61889"/>
    <w:p w14:paraId="717F6E03" w14:textId="77777777" w:rsidR="00200D93" w:rsidRDefault="00200D93" w:rsidP="00D61889"/>
    <w:p w14:paraId="30A69B8D" w14:textId="77777777" w:rsidR="00200D93" w:rsidRDefault="00200D93" w:rsidP="00D61889"/>
    <w:p w14:paraId="5608661A" w14:textId="77777777" w:rsidR="00200D93" w:rsidRDefault="00200D93" w:rsidP="00D61889"/>
    <w:p w14:paraId="76A44462" w14:textId="77777777" w:rsidR="00200D93" w:rsidRDefault="00200D93" w:rsidP="00D61889"/>
    <w:p w14:paraId="352EA37E" w14:textId="77777777" w:rsidR="00200D93" w:rsidRDefault="00200D93" w:rsidP="00D61889"/>
    <w:p w14:paraId="74770FD7" w14:textId="77777777" w:rsidR="00200D93" w:rsidRDefault="00200D93" w:rsidP="00D61889"/>
    <w:p w14:paraId="36A79FA3" w14:textId="589A9404" w:rsidR="00EF2717" w:rsidRDefault="00200D93" w:rsidP="00557C7C">
      <w:pPr>
        <w:pStyle w:val="Heading3"/>
      </w:pPr>
      <w:bookmarkStart w:id="164" w:name="_Toc67529259"/>
      <w:r>
        <w:lastRenderedPageBreak/>
        <w:t>Seque</w:t>
      </w:r>
      <w:r w:rsidR="00E814A2" w:rsidRPr="005B5B7A">
        <w:t>nce Diagram</w:t>
      </w:r>
      <w:bookmarkEnd w:id="163"/>
      <w:bookmarkEnd w:id="164"/>
      <w:r w:rsidR="00EF2717">
        <w:t xml:space="preserve"> </w:t>
      </w:r>
    </w:p>
    <w:p w14:paraId="3D2D3532" w14:textId="457EF1B6" w:rsidR="00200D93" w:rsidRPr="00200D93" w:rsidRDefault="00200D93" w:rsidP="00200D93">
      <w:pPr>
        <w:rPr>
          <w:b/>
          <w:bCs/>
          <w:sz w:val="28"/>
          <w:szCs w:val="26"/>
        </w:rPr>
      </w:pPr>
      <w:r w:rsidRPr="00200D93">
        <w:rPr>
          <w:b/>
          <w:bCs/>
          <w:sz w:val="28"/>
          <w:szCs w:val="26"/>
        </w:rPr>
        <w:t>User</w:t>
      </w:r>
    </w:p>
    <w:p w14:paraId="7C421083" w14:textId="381D6B7E" w:rsidR="00EF2717" w:rsidRDefault="00087909" w:rsidP="00EF2717">
      <w:r>
        <w:rPr>
          <w:noProof/>
        </w:rPr>
        <mc:AlternateContent>
          <mc:Choice Requires="wps">
            <w:drawing>
              <wp:anchor distT="0" distB="0" distL="114300" distR="114300" simplePos="0" relativeHeight="251754496" behindDoc="1" locked="0" layoutInCell="1" allowOverlap="1" wp14:anchorId="5BB19F8E" wp14:editId="01203A3B">
                <wp:simplePos x="0" y="0"/>
                <wp:positionH relativeFrom="column">
                  <wp:posOffset>2540</wp:posOffset>
                </wp:positionH>
                <wp:positionV relativeFrom="paragraph">
                  <wp:posOffset>6591935</wp:posOffset>
                </wp:positionV>
                <wp:extent cx="494855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1DA7FFC1" w14:textId="170A63D0" w:rsidR="00B72B88" w:rsidRPr="00EA26C9" w:rsidRDefault="00B72B88" w:rsidP="00087909">
                            <w:pPr>
                              <w:pStyle w:val="Caption"/>
                              <w:jc w:val="center"/>
                              <w:rPr>
                                <w:rFonts w:eastAsia="Calibri" w:cs="Times New Roman"/>
                                <w:noProof/>
                                <w:sz w:val="24"/>
                                <w:szCs w:val="24"/>
                              </w:rPr>
                            </w:pPr>
                            <w:bookmarkStart w:id="165" w:name="_Toc67260386"/>
                            <w:r>
                              <w:t xml:space="preserve">Figure </w:t>
                            </w:r>
                            <w:r>
                              <w:fldChar w:fldCharType="begin"/>
                            </w:r>
                            <w:r>
                              <w:instrText xml:space="preserve"> SEQ Figure \* ARABIC </w:instrText>
                            </w:r>
                            <w:r>
                              <w:fldChar w:fldCharType="separate"/>
                            </w:r>
                            <w:r w:rsidR="00F56D53">
                              <w:rPr>
                                <w:noProof/>
                              </w:rPr>
                              <w:t>6</w:t>
                            </w:r>
                            <w:r>
                              <w:rPr>
                                <w:noProof/>
                              </w:rPr>
                              <w:fldChar w:fldCharType="end"/>
                            </w:r>
                            <w:r>
                              <w:t>: Sequence Diagram (User)</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B19F8E" id="Text Box 7" o:spid="_x0000_s1031" type="#_x0000_t202" style="position:absolute;left:0;text-align:left;margin-left:.2pt;margin-top:519.05pt;width:389.65pt;height:.05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" stroked="f">
                <v:textbox style="mso-fit-shape-to-text:t" inset="0,0,0,0">
                  <w:txbxContent>
                    <w:p w14:paraId="1DA7FFC1" w14:textId="170A63D0" w:rsidR="00B72B88" w:rsidRPr="00EA26C9" w:rsidRDefault="00B72B88" w:rsidP="00087909">
                      <w:pPr>
                        <w:pStyle w:val="Caption"/>
                        <w:jc w:val="center"/>
                        <w:rPr>
                          <w:rFonts w:eastAsia="Calibri" w:cs="Times New Roman"/>
                          <w:noProof/>
                          <w:sz w:val="24"/>
                          <w:szCs w:val="24"/>
                        </w:rPr>
                      </w:pPr>
                      <w:bookmarkStart w:id="166" w:name="_Toc67260386"/>
                      <w:r>
                        <w:t xml:space="preserve">Figure </w:t>
                      </w:r>
                      <w:r>
                        <w:fldChar w:fldCharType="begin"/>
                      </w:r>
                      <w:r>
                        <w:instrText xml:space="preserve"> SEQ Figure \* ARABIC </w:instrText>
                      </w:r>
                      <w:r>
                        <w:fldChar w:fldCharType="separate"/>
                      </w:r>
                      <w:r w:rsidR="00F56D53">
                        <w:rPr>
                          <w:noProof/>
                        </w:rPr>
                        <w:t>6</w:t>
                      </w:r>
                      <w:r>
                        <w:rPr>
                          <w:noProof/>
                        </w:rPr>
                        <w:fldChar w:fldCharType="end"/>
                      </w:r>
                      <w:r>
                        <w:t>: Sequence Diagram (User)</w:t>
                      </w:r>
                      <w:bookmarkEnd w:id="166"/>
                    </w:p>
                  </w:txbxContent>
                </v:textbox>
                <w10:wrap type="tight"/>
              </v:shape>
            </w:pict>
          </mc:Fallback>
        </mc:AlternateContent>
      </w:r>
      <w:r w:rsidR="00EF2717">
        <w:rPr>
          <w:rFonts w:eastAsia="Calibri"/>
          <w:noProof/>
          <w:szCs w:val="24"/>
        </w:rPr>
        <w:drawing>
          <wp:anchor distT="0" distB="0" distL="114300" distR="114300" simplePos="0" relativeHeight="251734016" behindDoc="1" locked="0" layoutInCell="1" allowOverlap="1" wp14:anchorId="70C9669A" wp14:editId="4D2F0573">
            <wp:simplePos x="0" y="0"/>
            <wp:positionH relativeFrom="column">
              <wp:posOffset>2540</wp:posOffset>
            </wp:positionH>
            <wp:positionV relativeFrom="paragraph">
              <wp:posOffset>90805</wp:posOffset>
            </wp:positionV>
            <wp:extent cx="4948555" cy="6443980"/>
            <wp:effectExtent l="0" t="0" r="4445" b="0"/>
            <wp:wrapTight wrapText="bothSides">
              <wp:wrapPolygon edited="0">
                <wp:start x="0" y="0"/>
                <wp:lineTo x="0" y="21519"/>
                <wp:lineTo x="21536" y="21519"/>
                <wp:lineTo x="2153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q.png"/>
                    <pic:cNvPicPr/>
                  </pic:nvPicPr>
                  <pic:blipFill>
                    <a:blip r:embed="rId31">
                      <a:extLst>
                        <a:ext uri="{28A0092B-C50C-407E-A947-70E740481C1C}">
                          <a14:useLocalDpi xmlns:a14="http://schemas.microsoft.com/office/drawing/2010/main" val="0"/>
                        </a:ext>
                      </a:extLst>
                    </a:blip>
                    <a:stretch>
                      <a:fillRect/>
                    </a:stretch>
                  </pic:blipFill>
                  <pic:spPr bwMode="auto">
                    <a:xfrm>
                      <a:off x="0" y="0"/>
                      <a:ext cx="4948555" cy="6443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E2939E" w14:textId="2E9145D0" w:rsidR="00EF2717" w:rsidRDefault="00EF2717" w:rsidP="00EF2717"/>
    <w:p w14:paraId="162FFBF4" w14:textId="04563517" w:rsidR="00EF2717" w:rsidRDefault="00EF2717" w:rsidP="00EF2717"/>
    <w:p w14:paraId="7A3F640E" w14:textId="56450A5A" w:rsidR="00EF2717" w:rsidRDefault="00EF2717" w:rsidP="00EF2717"/>
    <w:p w14:paraId="31AB0C18" w14:textId="095C0E2E" w:rsidR="00EF2717" w:rsidRDefault="00EF2717" w:rsidP="00EF2717"/>
    <w:p w14:paraId="2B98B2FC" w14:textId="5A6A48A2" w:rsidR="00EF2717" w:rsidRDefault="00EF2717" w:rsidP="00EF2717"/>
    <w:p w14:paraId="3A715D5F" w14:textId="330A34DF" w:rsidR="00EF2717" w:rsidRDefault="00EF2717" w:rsidP="00EF2717"/>
    <w:p w14:paraId="299B294D" w14:textId="18ACDDD6" w:rsidR="00EF2717" w:rsidRDefault="00EF2717" w:rsidP="00EF2717"/>
    <w:p w14:paraId="3AC725BF" w14:textId="1679B3D1" w:rsidR="00EF2717" w:rsidRDefault="00EF2717" w:rsidP="00EF2717"/>
    <w:p w14:paraId="55F40CC6" w14:textId="2EAA5913" w:rsidR="00EF2717" w:rsidRDefault="00EF2717" w:rsidP="00EF2717"/>
    <w:p w14:paraId="58280B56" w14:textId="66BAB44C" w:rsidR="00EF2717" w:rsidRDefault="00EF2717" w:rsidP="00EF2717"/>
    <w:p w14:paraId="23A3B60E" w14:textId="73D101CE" w:rsidR="00EF2717" w:rsidRDefault="00EF2717" w:rsidP="00EF2717"/>
    <w:p w14:paraId="343F2376" w14:textId="543EBDD2" w:rsidR="00EF2717" w:rsidRDefault="00EF2717" w:rsidP="00EF2717"/>
    <w:p w14:paraId="0605058C" w14:textId="7C993037" w:rsidR="00EF2717" w:rsidRDefault="00EF2717" w:rsidP="00EF2717"/>
    <w:p w14:paraId="1BDBA904" w14:textId="1C896352" w:rsidR="00EF2717" w:rsidRDefault="00EF2717" w:rsidP="00EF2717"/>
    <w:p w14:paraId="5DB3F443" w14:textId="58E9210C" w:rsidR="00EF2717" w:rsidRDefault="00EF2717" w:rsidP="00EF2717"/>
    <w:p w14:paraId="02A5BC87" w14:textId="479C248C" w:rsidR="00EF2717" w:rsidRDefault="00EF2717" w:rsidP="00EF2717"/>
    <w:p w14:paraId="4C32F104" w14:textId="617346B2" w:rsidR="00EF2717" w:rsidRDefault="00EF2717" w:rsidP="00EF2717"/>
    <w:p w14:paraId="1E6C0238" w14:textId="71C01B6F" w:rsidR="00EF2717" w:rsidRDefault="00EF2717" w:rsidP="00EF2717"/>
    <w:p w14:paraId="71E97126" w14:textId="6D7F1ABE" w:rsidR="00EF2717" w:rsidRDefault="00EF2717" w:rsidP="00EF2717"/>
    <w:p w14:paraId="4031CB15" w14:textId="7259C50F" w:rsidR="00EF2717" w:rsidRDefault="00EF2717" w:rsidP="00EF2717"/>
    <w:p w14:paraId="78E9CC87" w14:textId="53822779" w:rsidR="00EF2717" w:rsidRDefault="00EF2717" w:rsidP="00EF2717"/>
    <w:p w14:paraId="4331205A" w14:textId="4A694BE3" w:rsidR="00EF2717" w:rsidRDefault="00EF2717" w:rsidP="00EF2717"/>
    <w:p w14:paraId="4491148A" w14:textId="398BC6FE" w:rsidR="00EF2717" w:rsidRDefault="00EF2717" w:rsidP="00EF2717"/>
    <w:p w14:paraId="425DDD0F" w14:textId="78F21B3B" w:rsidR="00EF2717" w:rsidRDefault="00EF2717" w:rsidP="00EF2717"/>
    <w:p w14:paraId="7B0BA62F" w14:textId="16E0A2CB" w:rsidR="00EF2717" w:rsidRDefault="00EF2717" w:rsidP="00EF2717"/>
    <w:p w14:paraId="42D200F1" w14:textId="7FD37AC0" w:rsidR="00EF2717" w:rsidRDefault="00EF2717" w:rsidP="00EF2717"/>
    <w:p w14:paraId="6F191ACC" w14:textId="39D79F2C" w:rsidR="00EF2717" w:rsidRDefault="00EF2717" w:rsidP="00EF2717"/>
    <w:p w14:paraId="20021CD9" w14:textId="413A7E8B" w:rsidR="00EF2717" w:rsidRPr="00200D93" w:rsidRDefault="00EF2717" w:rsidP="00EF2717">
      <w:pPr>
        <w:rPr>
          <w:b/>
          <w:bCs/>
          <w:sz w:val="28"/>
          <w:szCs w:val="26"/>
        </w:rPr>
      </w:pPr>
    </w:p>
    <w:p w14:paraId="7C156426" w14:textId="1B823FD5" w:rsidR="00EF2717" w:rsidRPr="00200D93" w:rsidRDefault="00EF2717" w:rsidP="00D61889">
      <w:pPr>
        <w:rPr>
          <w:b/>
          <w:bCs/>
          <w:noProof/>
          <w:sz w:val="28"/>
          <w:szCs w:val="26"/>
        </w:rPr>
      </w:pPr>
      <w:r w:rsidRPr="00200D93">
        <w:rPr>
          <w:b/>
          <w:bCs/>
          <w:noProof/>
          <w:sz w:val="28"/>
          <w:szCs w:val="26"/>
        </w:rPr>
        <w:t>Manager</w:t>
      </w:r>
    </w:p>
    <w:p w14:paraId="46EBFF03" w14:textId="416E0CC6" w:rsidR="00EF2717" w:rsidRDefault="00087909" w:rsidP="00EF2717">
      <w:r>
        <w:rPr>
          <w:rFonts w:eastAsia="Times New Roman"/>
          <w:noProof/>
          <w:szCs w:val="24"/>
        </w:rPr>
        <w:drawing>
          <wp:anchor distT="0" distB="0" distL="114300" distR="114300" simplePos="0" relativeHeight="251736064" behindDoc="1" locked="0" layoutInCell="1" allowOverlap="1" wp14:anchorId="3563E394" wp14:editId="519EFB20">
            <wp:simplePos x="0" y="0"/>
            <wp:positionH relativeFrom="column">
              <wp:posOffset>777875</wp:posOffset>
            </wp:positionH>
            <wp:positionV relativeFrom="paragraph">
              <wp:posOffset>11752</wp:posOffset>
            </wp:positionV>
            <wp:extent cx="3971925" cy="3562350"/>
            <wp:effectExtent l="0" t="0" r="9525" b="0"/>
            <wp:wrapTight wrapText="bothSides">
              <wp:wrapPolygon edited="0">
                <wp:start x="0" y="0"/>
                <wp:lineTo x="0" y="21484"/>
                <wp:lineTo x="21548" y="21484"/>
                <wp:lineTo x="2154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q manager - Copy.png"/>
                    <pic:cNvPicPr/>
                  </pic:nvPicPr>
                  <pic:blipFill rotWithShape="1">
                    <a:blip r:embed="rId32">
                      <a:extLst>
                        <a:ext uri="{28A0092B-C50C-407E-A947-70E740481C1C}">
                          <a14:useLocalDpi xmlns:a14="http://schemas.microsoft.com/office/drawing/2010/main" val="0"/>
                        </a:ext>
                      </a:extLst>
                    </a:blip>
                    <a:srcRect b="14023"/>
                    <a:stretch/>
                  </pic:blipFill>
                  <pic:spPr bwMode="auto">
                    <a:xfrm>
                      <a:off x="0" y="0"/>
                      <a:ext cx="3971925" cy="356235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731D1EA" w14:textId="68BABBD1" w:rsidR="00EF2717" w:rsidRDefault="00EF2717" w:rsidP="00EF2717"/>
    <w:p w14:paraId="5EC4360A" w14:textId="6776A651" w:rsidR="00EF2717" w:rsidRDefault="00EF2717" w:rsidP="00EF2717"/>
    <w:p w14:paraId="4DD75DC6" w14:textId="6E46D73C" w:rsidR="00EF2717" w:rsidRDefault="00EF2717" w:rsidP="00EF2717"/>
    <w:p w14:paraId="2EBC0C56" w14:textId="5B337421" w:rsidR="00EF2717" w:rsidRDefault="00EF2717" w:rsidP="00EF2717"/>
    <w:p w14:paraId="5FFAFD17" w14:textId="7E08F652" w:rsidR="00EF2717" w:rsidRDefault="00EF2717" w:rsidP="00EF2717"/>
    <w:p w14:paraId="38DE9962" w14:textId="6490B8D4" w:rsidR="00EF2717" w:rsidRDefault="00EF2717" w:rsidP="00EF2717"/>
    <w:p w14:paraId="1F0F7655" w14:textId="1EBF7F5C" w:rsidR="00EF2717" w:rsidRDefault="00EF2717" w:rsidP="00EF2717"/>
    <w:p w14:paraId="3385B34E" w14:textId="5794715B" w:rsidR="00EF2717" w:rsidRDefault="00EF2717" w:rsidP="00EF2717"/>
    <w:p w14:paraId="74CDA625" w14:textId="26C6A604" w:rsidR="00EF2717" w:rsidRDefault="00EF2717" w:rsidP="00EF2717"/>
    <w:p w14:paraId="2DDBBCB9" w14:textId="2B85E36E" w:rsidR="00EF2717" w:rsidRDefault="00EF2717" w:rsidP="00EF2717"/>
    <w:p w14:paraId="4A72BCEA" w14:textId="0E28F0D7" w:rsidR="00EF2717" w:rsidRDefault="00EF2717" w:rsidP="00EF2717"/>
    <w:p w14:paraId="53AC1C1B" w14:textId="2A4B9428" w:rsidR="00EF2717" w:rsidRDefault="00EF2717" w:rsidP="00EF2717"/>
    <w:p w14:paraId="307F97E0" w14:textId="44CA8732" w:rsidR="00EF2717" w:rsidRDefault="00087909" w:rsidP="00EF2717">
      <w:r>
        <w:rPr>
          <w:noProof/>
        </w:rPr>
        <mc:AlternateContent>
          <mc:Choice Requires="wps">
            <w:drawing>
              <wp:anchor distT="0" distB="0" distL="114300" distR="114300" simplePos="0" relativeHeight="251756544" behindDoc="1" locked="0" layoutInCell="1" allowOverlap="1" wp14:anchorId="2F2E592E" wp14:editId="32F28437">
                <wp:simplePos x="0" y="0"/>
                <wp:positionH relativeFrom="column">
                  <wp:posOffset>780415</wp:posOffset>
                </wp:positionH>
                <wp:positionV relativeFrom="paragraph">
                  <wp:posOffset>176217</wp:posOffset>
                </wp:positionV>
                <wp:extent cx="3971925" cy="190500"/>
                <wp:effectExtent l="0" t="0" r="9525" b="0"/>
                <wp:wrapTight wrapText="bothSides">
                  <wp:wrapPolygon edited="0">
                    <wp:start x="0" y="0"/>
                    <wp:lineTo x="0" y="19440"/>
                    <wp:lineTo x="21548" y="19440"/>
                    <wp:lineTo x="21548"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3971925" cy="190500"/>
                        </a:xfrm>
                        <a:prstGeom prst="rect">
                          <a:avLst/>
                        </a:prstGeom>
                        <a:solidFill>
                          <a:prstClr val="white"/>
                        </a:solidFill>
                        <a:ln>
                          <a:noFill/>
                        </a:ln>
                      </wps:spPr>
                      <wps:txbx>
                        <w:txbxContent>
                          <w:p w14:paraId="7B3F0937" w14:textId="18D0C6BD" w:rsidR="00B72B88" w:rsidRPr="006B3CC8" w:rsidRDefault="00B72B88" w:rsidP="00087909">
                            <w:pPr>
                              <w:pStyle w:val="Caption"/>
                              <w:jc w:val="center"/>
                              <w:rPr>
                                <w:rFonts w:eastAsia="Times New Roman" w:cs="Times New Roman"/>
                                <w:noProof/>
                                <w:sz w:val="24"/>
                                <w:szCs w:val="24"/>
                              </w:rPr>
                            </w:pPr>
                            <w:bookmarkStart w:id="167" w:name="_Toc67260387"/>
                            <w:r>
                              <w:t xml:space="preserve">Figure </w:t>
                            </w:r>
                            <w:r>
                              <w:fldChar w:fldCharType="begin"/>
                            </w:r>
                            <w:r>
                              <w:instrText xml:space="preserve"> SEQ Figure \* ARABIC </w:instrText>
                            </w:r>
                            <w:r>
                              <w:fldChar w:fldCharType="separate"/>
                            </w:r>
                            <w:r w:rsidR="00F56D53">
                              <w:rPr>
                                <w:noProof/>
                              </w:rPr>
                              <w:t>7</w:t>
                            </w:r>
                            <w:r>
                              <w:rPr>
                                <w:noProof/>
                              </w:rPr>
                              <w:fldChar w:fldCharType="end"/>
                            </w:r>
                            <w:r>
                              <w:t>:</w:t>
                            </w:r>
                            <w:r w:rsidRPr="00D2306E">
                              <w:t>Sequence Diagram</w:t>
                            </w:r>
                            <w:r>
                              <w:t xml:space="preserve"> (Manager)</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2E592E" id="Text Box 12" o:spid="_x0000_s1032" type="#_x0000_t202" style="position:absolute;left:0;text-align:left;margin-left:61.45pt;margin-top:13.9pt;width:312.75pt;height:15pt;z-index:-251559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" stroked="f">
                <v:textbox inset="0,0,0,0">
                  <w:txbxContent>
                    <w:p w14:paraId="7B3F0937" w14:textId="18D0C6BD" w:rsidR="00B72B88" w:rsidRPr="006B3CC8" w:rsidRDefault="00B72B88" w:rsidP="00087909">
                      <w:pPr>
                        <w:pStyle w:val="Caption"/>
                        <w:jc w:val="center"/>
                        <w:rPr>
                          <w:rFonts w:eastAsia="Times New Roman" w:cs="Times New Roman"/>
                          <w:noProof/>
                          <w:sz w:val="24"/>
                          <w:szCs w:val="24"/>
                        </w:rPr>
                      </w:pPr>
                      <w:bookmarkStart w:id="168" w:name="_Toc67260387"/>
                      <w:r>
                        <w:t xml:space="preserve">Figure </w:t>
                      </w:r>
                      <w:r>
                        <w:fldChar w:fldCharType="begin"/>
                      </w:r>
                      <w:r>
                        <w:instrText xml:space="preserve"> SEQ Figure \* ARABIC </w:instrText>
                      </w:r>
                      <w:r>
                        <w:fldChar w:fldCharType="separate"/>
                      </w:r>
                      <w:r w:rsidR="00F56D53">
                        <w:rPr>
                          <w:noProof/>
                        </w:rPr>
                        <w:t>7</w:t>
                      </w:r>
                      <w:r>
                        <w:rPr>
                          <w:noProof/>
                        </w:rPr>
                        <w:fldChar w:fldCharType="end"/>
                      </w:r>
                      <w:r>
                        <w:t>:</w:t>
                      </w:r>
                      <w:r w:rsidRPr="00D2306E">
                        <w:t>Sequence Diagram</w:t>
                      </w:r>
                      <w:r>
                        <w:t xml:space="preserve"> (Manager)</w:t>
                      </w:r>
                      <w:bookmarkEnd w:id="168"/>
                    </w:p>
                  </w:txbxContent>
                </v:textbox>
                <w10:wrap type="tight"/>
              </v:shape>
            </w:pict>
          </mc:Fallback>
        </mc:AlternateContent>
      </w:r>
    </w:p>
    <w:p w14:paraId="31541DF4" w14:textId="21EE5335" w:rsidR="00EF2717" w:rsidRDefault="00EF2717" w:rsidP="00EF2717">
      <w:pPr>
        <w:rPr>
          <w:b/>
          <w:bCs/>
        </w:rPr>
      </w:pPr>
    </w:p>
    <w:p w14:paraId="1784DE0B" w14:textId="77CF96BD" w:rsidR="00EF2717" w:rsidRPr="00200D93" w:rsidRDefault="00087909" w:rsidP="00D61889">
      <w:pPr>
        <w:rPr>
          <w:b/>
          <w:bCs/>
          <w:sz w:val="28"/>
          <w:szCs w:val="26"/>
        </w:rPr>
      </w:pPr>
      <w:r w:rsidRPr="00200D93">
        <w:rPr>
          <w:b/>
          <w:bCs/>
          <w:noProof/>
          <w:sz w:val="28"/>
          <w:szCs w:val="26"/>
        </w:rPr>
        <w:lastRenderedPageBreak/>
        <mc:AlternateContent>
          <mc:Choice Requires="wps">
            <w:drawing>
              <wp:anchor distT="0" distB="0" distL="114300" distR="114300" simplePos="0" relativeHeight="251758592" behindDoc="1" locked="0" layoutInCell="1" allowOverlap="1" wp14:anchorId="36F04BFB" wp14:editId="71CB3F78">
                <wp:simplePos x="0" y="0"/>
                <wp:positionH relativeFrom="column">
                  <wp:posOffset>316230</wp:posOffset>
                </wp:positionH>
                <wp:positionV relativeFrom="paragraph">
                  <wp:posOffset>3296920</wp:posOffset>
                </wp:positionV>
                <wp:extent cx="4535170" cy="635"/>
                <wp:effectExtent l="0" t="0" r="0" b="0"/>
                <wp:wrapTight wrapText="bothSides">
                  <wp:wrapPolygon edited="0">
                    <wp:start x="0" y="0"/>
                    <wp:lineTo x="0" y="21600"/>
                    <wp:lineTo x="21600" y="21600"/>
                    <wp:lineTo x="21600" y="0"/>
                  </wp:wrapPolygon>
                </wp:wrapTight>
                <wp:docPr id="13" name="Text Box 13"/>
                <wp:cNvGraphicFramePr/>
                <a:graphic xmlns:a="http://schemas.openxmlformats.org/drawingml/2006/main">
                  <a:graphicData uri="http://schemas.microsoft.com/office/word/2010/wordprocessingShape">
                    <wps:wsp>
                      <wps:cNvSpPr txBox="1"/>
                      <wps:spPr>
                        <a:xfrm>
                          <a:off x="0" y="0"/>
                          <a:ext cx="4535170" cy="635"/>
                        </a:xfrm>
                        <a:prstGeom prst="rect">
                          <a:avLst/>
                        </a:prstGeom>
                        <a:solidFill>
                          <a:prstClr val="white"/>
                        </a:solidFill>
                        <a:ln>
                          <a:noFill/>
                        </a:ln>
                      </wps:spPr>
                      <wps:txbx>
                        <w:txbxContent>
                          <w:p w14:paraId="77212FC4" w14:textId="59AC5374" w:rsidR="00B72B88" w:rsidRPr="00ED5BCB" w:rsidRDefault="00B72B88" w:rsidP="00087909">
                            <w:pPr>
                              <w:pStyle w:val="Caption"/>
                              <w:jc w:val="center"/>
                              <w:rPr>
                                <w:rFonts w:cs="Times New Roman"/>
                                <w:b/>
                                <w:noProof/>
                                <w:sz w:val="28"/>
                                <w:szCs w:val="28"/>
                              </w:rPr>
                            </w:pPr>
                            <w:bookmarkStart w:id="169" w:name="_Toc67260388"/>
                            <w:r>
                              <w:t xml:space="preserve">Figure </w:t>
                            </w:r>
                            <w:r>
                              <w:fldChar w:fldCharType="begin"/>
                            </w:r>
                            <w:r>
                              <w:instrText xml:space="preserve"> SEQ Figure \* ARABIC </w:instrText>
                            </w:r>
                            <w:r>
                              <w:fldChar w:fldCharType="separate"/>
                            </w:r>
                            <w:r w:rsidR="00F56D53">
                              <w:rPr>
                                <w:noProof/>
                              </w:rPr>
                              <w:t>8</w:t>
                            </w:r>
                            <w:r>
                              <w:rPr>
                                <w:noProof/>
                              </w:rPr>
                              <w:fldChar w:fldCharType="end"/>
                            </w:r>
                            <w:r>
                              <w:t xml:space="preserve">: </w:t>
                            </w:r>
                            <w:r w:rsidRPr="00395715">
                              <w:t>Sequence Diagram</w:t>
                            </w:r>
                            <w:r>
                              <w:t xml:space="preserve"> (Admin)</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F04BFB" id="Text Box 13" o:spid="_x0000_s1033" type="#_x0000_t202" style="position:absolute;left:0;text-align:left;margin-left:24.9pt;margin-top:259.6pt;width:357.1pt;height:.05pt;z-index:-251557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" stroked="f">
                <v:textbox style="mso-fit-shape-to-text:t" inset="0,0,0,0">
                  <w:txbxContent>
                    <w:p w14:paraId="77212FC4" w14:textId="59AC5374" w:rsidR="00B72B88" w:rsidRPr="00ED5BCB" w:rsidRDefault="00B72B88" w:rsidP="00087909">
                      <w:pPr>
                        <w:pStyle w:val="Caption"/>
                        <w:jc w:val="center"/>
                        <w:rPr>
                          <w:rFonts w:cs="Times New Roman"/>
                          <w:b/>
                          <w:noProof/>
                          <w:sz w:val="28"/>
                          <w:szCs w:val="28"/>
                        </w:rPr>
                      </w:pPr>
                      <w:bookmarkStart w:id="170" w:name="_Toc67260388"/>
                      <w:r>
                        <w:t xml:space="preserve">Figure </w:t>
                      </w:r>
                      <w:r>
                        <w:fldChar w:fldCharType="begin"/>
                      </w:r>
                      <w:r>
                        <w:instrText xml:space="preserve"> SEQ Figure \* ARABIC </w:instrText>
                      </w:r>
                      <w:r>
                        <w:fldChar w:fldCharType="separate"/>
                      </w:r>
                      <w:r w:rsidR="00F56D53">
                        <w:rPr>
                          <w:noProof/>
                        </w:rPr>
                        <w:t>8</w:t>
                      </w:r>
                      <w:r>
                        <w:rPr>
                          <w:noProof/>
                        </w:rPr>
                        <w:fldChar w:fldCharType="end"/>
                      </w:r>
                      <w:r>
                        <w:t xml:space="preserve">: </w:t>
                      </w:r>
                      <w:r w:rsidRPr="00395715">
                        <w:t>Sequence Diagram</w:t>
                      </w:r>
                      <w:r>
                        <w:t xml:space="preserve"> (Admin)</w:t>
                      </w:r>
                      <w:bookmarkEnd w:id="170"/>
                    </w:p>
                  </w:txbxContent>
                </v:textbox>
                <w10:wrap type="tight"/>
              </v:shape>
            </w:pict>
          </mc:Fallback>
        </mc:AlternateContent>
      </w:r>
      <w:r w:rsidR="00EF2717" w:rsidRPr="00200D93">
        <w:rPr>
          <w:b/>
          <w:bCs/>
          <w:noProof/>
          <w:sz w:val="32"/>
          <w:szCs w:val="32"/>
        </w:rPr>
        <w:drawing>
          <wp:anchor distT="0" distB="0" distL="114300" distR="114300" simplePos="0" relativeHeight="251738112" behindDoc="1" locked="0" layoutInCell="1" allowOverlap="1" wp14:anchorId="055C68CA" wp14:editId="420332D3">
            <wp:simplePos x="0" y="0"/>
            <wp:positionH relativeFrom="column">
              <wp:posOffset>316230</wp:posOffset>
            </wp:positionH>
            <wp:positionV relativeFrom="paragraph">
              <wp:posOffset>254000</wp:posOffset>
            </wp:positionV>
            <wp:extent cx="4535170" cy="3070225"/>
            <wp:effectExtent l="0" t="0" r="0" b="0"/>
            <wp:wrapTight wrapText="bothSides">
              <wp:wrapPolygon edited="0">
                <wp:start x="0" y="0"/>
                <wp:lineTo x="0" y="21444"/>
                <wp:lineTo x="21503" y="21444"/>
                <wp:lineTo x="21503"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min seq.png"/>
                    <pic:cNvPicPr/>
                  </pic:nvPicPr>
                  <pic:blipFill rotWithShape="1">
                    <a:blip r:embed="rId33">
                      <a:extLst>
                        <a:ext uri="{28A0092B-C50C-407E-A947-70E740481C1C}">
                          <a14:useLocalDpi xmlns:a14="http://schemas.microsoft.com/office/drawing/2010/main" val="0"/>
                        </a:ext>
                      </a:extLst>
                    </a:blip>
                    <a:srcRect b="6824"/>
                    <a:stretch/>
                  </pic:blipFill>
                  <pic:spPr bwMode="auto">
                    <a:xfrm>
                      <a:off x="0" y="0"/>
                      <a:ext cx="4535170" cy="307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F2717" w:rsidRPr="00200D93">
        <w:rPr>
          <w:b/>
          <w:bCs/>
          <w:sz w:val="28"/>
          <w:szCs w:val="26"/>
        </w:rPr>
        <w:t>Admin</w:t>
      </w:r>
    </w:p>
    <w:p w14:paraId="618DAF8F" w14:textId="08DE2C5D" w:rsidR="00EF2717" w:rsidRDefault="00EF2717" w:rsidP="00EF2717">
      <w:pPr>
        <w:rPr>
          <w:b/>
          <w:bCs/>
        </w:rPr>
      </w:pPr>
    </w:p>
    <w:p w14:paraId="47DF8D81" w14:textId="0800698E" w:rsidR="00EF2717" w:rsidRPr="00EF2717" w:rsidRDefault="00EF2717" w:rsidP="00EF2717">
      <w:pPr>
        <w:rPr>
          <w:b/>
          <w:bCs/>
        </w:rPr>
      </w:pPr>
    </w:p>
    <w:p w14:paraId="4C50DFBF" w14:textId="68EFEB6A" w:rsidR="00EF2717" w:rsidRDefault="00EF2717" w:rsidP="00EF2717"/>
    <w:p w14:paraId="57273F50" w14:textId="77777777" w:rsidR="00EF2717" w:rsidRDefault="00EF2717" w:rsidP="00EF2717"/>
    <w:p w14:paraId="5D93CF6B" w14:textId="77777777" w:rsidR="00D61889" w:rsidRDefault="00D61889" w:rsidP="00D61889"/>
    <w:p w14:paraId="496029C9" w14:textId="77777777" w:rsidR="00D61889" w:rsidRDefault="00D61889" w:rsidP="00D61889"/>
    <w:p w14:paraId="0F672FAE" w14:textId="77777777" w:rsidR="00D61889" w:rsidRDefault="00D61889" w:rsidP="00D61889"/>
    <w:p w14:paraId="104107A6" w14:textId="77777777" w:rsidR="00D61889" w:rsidRDefault="00D61889" w:rsidP="00D61889"/>
    <w:p w14:paraId="08FC7A6B" w14:textId="77777777" w:rsidR="00D61889" w:rsidRDefault="00D61889" w:rsidP="00D61889"/>
    <w:p w14:paraId="34DCA5B1" w14:textId="77777777" w:rsidR="00D61889" w:rsidRDefault="00D61889" w:rsidP="00D61889"/>
    <w:p w14:paraId="517DF175" w14:textId="77777777" w:rsidR="00D61889" w:rsidRDefault="00D61889" w:rsidP="00D61889"/>
    <w:p w14:paraId="3FA6BBCF" w14:textId="77777777" w:rsidR="00D61889" w:rsidRDefault="00D61889" w:rsidP="00D61889"/>
    <w:p w14:paraId="1626CF41" w14:textId="77777777" w:rsidR="00D61889" w:rsidRDefault="00D61889" w:rsidP="00D61889"/>
    <w:p w14:paraId="43545783" w14:textId="77777777" w:rsidR="00D61889" w:rsidRDefault="00D61889" w:rsidP="00D61889"/>
    <w:p w14:paraId="1C9847EB" w14:textId="77777777" w:rsidR="00200D93" w:rsidRDefault="00200D93" w:rsidP="00D61889"/>
    <w:p w14:paraId="71B392D8" w14:textId="77777777" w:rsidR="00200D93" w:rsidRDefault="00200D93" w:rsidP="00D61889"/>
    <w:p w14:paraId="7E0F9836" w14:textId="77777777" w:rsidR="00200D93" w:rsidRDefault="00200D93" w:rsidP="00D61889"/>
    <w:p w14:paraId="75E47D6B" w14:textId="77777777" w:rsidR="00200D93" w:rsidRDefault="00200D93" w:rsidP="00D61889"/>
    <w:p w14:paraId="475937F5" w14:textId="77777777" w:rsidR="00200D93" w:rsidRDefault="00200D93" w:rsidP="00D61889"/>
    <w:p w14:paraId="436C4CAF" w14:textId="77777777" w:rsidR="00200D93" w:rsidRDefault="00200D93" w:rsidP="00D61889"/>
    <w:p w14:paraId="5CF6AAAC" w14:textId="77777777" w:rsidR="00200D93" w:rsidRDefault="00200D93" w:rsidP="00D61889"/>
    <w:p w14:paraId="226B0333" w14:textId="77777777" w:rsidR="00200D93" w:rsidRDefault="00200D93" w:rsidP="00D61889"/>
    <w:p w14:paraId="3B640389" w14:textId="77777777" w:rsidR="00200D93" w:rsidRDefault="00200D93" w:rsidP="00D61889"/>
    <w:p w14:paraId="1E035A62" w14:textId="77777777" w:rsidR="00200D93" w:rsidRDefault="00200D93" w:rsidP="00D61889"/>
    <w:p w14:paraId="368E9D81" w14:textId="77777777" w:rsidR="00200D93" w:rsidRDefault="00200D93" w:rsidP="00D61889"/>
    <w:p w14:paraId="7FA5DC07" w14:textId="77777777" w:rsidR="00200D93" w:rsidRDefault="00200D93" w:rsidP="00D61889"/>
    <w:p w14:paraId="5513702C" w14:textId="77777777" w:rsidR="00200D93" w:rsidRDefault="00200D93" w:rsidP="00D61889"/>
    <w:p w14:paraId="095D142F" w14:textId="77777777" w:rsidR="00200D93" w:rsidRDefault="00200D93" w:rsidP="00D61889"/>
    <w:p w14:paraId="5B8621F9" w14:textId="77777777" w:rsidR="00200D93" w:rsidRDefault="00200D93" w:rsidP="00D61889"/>
    <w:p w14:paraId="6EE8D96E" w14:textId="1F6E060E" w:rsidR="00C27E5D" w:rsidRDefault="00EF2717" w:rsidP="00557C7C">
      <w:pPr>
        <w:pStyle w:val="Heading3"/>
      </w:pPr>
      <w:bookmarkStart w:id="171" w:name="_Toc67529260"/>
      <w:r>
        <w:lastRenderedPageBreak/>
        <w:t>Activity</w:t>
      </w:r>
      <w:r w:rsidR="00C27E5D" w:rsidRPr="00EF2717">
        <w:t xml:space="preserve"> Diagram</w:t>
      </w:r>
      <w:bookmarkEnd w:id="171"/>
      <w:r>
        <w:t xml:space="preserve"> </w:t>
      </w:r>
    </w:p>
    <w:p w14:paraId="5AEB1A08" w14:textId="5335C12E" w:rsidR="00200D93" w:rsidRPr="00200D93" w:rsidRDefault="00200D93" w:rsidP="00D61889">
      <w:pPr>
        <w:rPr>
          <w:b/>
          <w:bCs/>
          <w:sz w:val="28"/>
          <w:szCs w:val="26"/>
        </w:rPr>
      </w:pPr>
      <w:r w:rsidRPr="00200D93">
        <w:rPr>
          <w:b/>
          <w:bCs/>
          <w:sz w:val="28"/>
          <w:szCs w:val="26"/>
        </w:rPr>
        <w:t>User</w:t>
      </w:r>
    </w:p>
    <w:p w14:paraId="03E878A5" w14:textId="7A0DB1AF" w:rsidR="00EF2717" w:rsidRDefault="00087909" w:rsidP="00944259">
      <w:pPr>
        <w:rPr>
          <w:noProof/>
        </w:rPr>
      </w:pPr>
      <w:r>
        <w:rPr>
          <w:noProof/>
        </w:rPr>
        <mc:AlternateContent>
          <mc:Choice Requires="wps">
            <w:drawing>
              <wp:anchor distT="0" distB="0" distL="114300" distR="114300" simplePos="0" relativeHeight="251760640" behindDoc="1" locked="0" layoutInCell="1" allowOverlap="1" wp14:anchorId="64B05B5D" wp14:editId="1E272F81">
                <wp:simplePos x="0" y="0"/>
                <wp:positionH relativeFrom="column">
                  <wp:posOffset>0</wp:posOffset>
                </wp:positionH>
                <wp:positionV relativeFrom="paragraph">
                  <wp:posOffset>6367780</wp:posOffset>
                </wp:positionV>
                <wp:extent cx="5389245" cy="635"/>
                <wp:effectExtent l="0" t="0" r="0" b="0"/>
                <wp:wrapTight wrapText="bothSides">
                  <wp:wrapPolygon edited="0">
                    <wp:start x="0" y="0"/>
                    <wp:lineTo x="0" y="21600"/>
                    <wp:lineTo x="21600" y="21600"/>
                    <wp:lineTo x="21600" y="0"/>
                  </wp:wrapPolygon>
                </wp:wrapTight>
                <wp:docPr id="14" name="Text Box 14"/>
                <wp:cNvGraphicFramePr/>
                <a:graphic xmlns:a="http://schemas.openxmlformats.org/drawingml/2006/main">
                  <a:graphicData uri="http://schemas.microsoft.com/office/word/2010/wordprocessingShape">
                    <wps:wsp>
                      <wps:cNvSpPr txBox="1"/>
                      <wps:spPr>
                        <a:xfrm>
                          <a:off x="0" y="0"/>
                          <a:ext cx="5389245" cy="635"/>
                        </a:xfrm>
                        <a:prstGeom prst="rect">
                          <a:avLst/>
                        </a:prstGeom>
                        <a:solidFill>
                          <a:prstClr val="white"/>
                        </a:solidFill>
                        <a:ln>
                          <a:noFill/>
                        </a:ln>
                      </wps:spPr>
                      <wps:txbx>
                        <w:txbxContent>
                          <w:p w14:paraId="5F28D90A" w14:textId="4C4384FA" w:rsidR="00B72B88" w:rsidRPr="00C330C8" w:rsidRDefault="00B72B88" w:rsidP="00087909">
                            <w:pPr>
                              <w:pStyle w:val="Caption"/>
                              <w:jc w:val="center"/>
                              <w:rPr>
                                <w:rFonts w:cs="Times New Roman"/>
                                <w:noProof/>
                                <w:sz w:val="24"/>
                              </w:rPr>
                            </w:pPr>
                            <w:bookmarkStart w:id="172" w:name="_Toc67260389"/>
                            <w:r>
                              <w:t xml:space="preserve">Figure </w:t>
                            </w:r>
                            <w:r>
                              <w:fldChar w:fldCharType="begin"/>
                            </w:r>
                            <w:r>
                              <w:instrText xml:space="preserve"> SEQ Figure \* ARABIC </w:instrText>
                            </w:r>
                            <w:r>
                              <w:fldChar w:fldCharType="separate"/>
                            </w:r>
                            <w:r w:rsidR="00F56D53">
                              <w:rPr>
                                <w:noProof/>
                              </w:rPr>
                              <w:t>9</w:t>
                            </w:r>
                            <w:r>
                              <w:rPr>
                                <w:noProof/>
                              </w:rPr>
                              <w:fldChar w:fldCharType="end"/>
                            </w:r>
                            <w:r>
                              <w:t>: Activity Diagram (Use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05B5D" id="Text Box 14" o:spid="_x0000_s1034" type="#_x0000_t202" style="position:absolute;left:0;text-align:left;margin-left:0;margin-top:501.4pt;width:424.35pt;height:.0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" stroked="f">
                <v:textbox style="mso-fit-shape-to-text:t" inset="0,0,0,0">
                  <w:txbxContent>
                    <w:p w14:paraId="5F28D90A" w14:textId="4C4384FA" w:rsidR="00B72B88" w:rsidRPr="00C330C8" w:rsidRDefault="00B72B88" w:rsidP="00087909">
                      <w:pPr>
                        <w:pStyle w:val="Caption"/>
                        <w:jc w:val="center"/>
                        <w:rPr>
                          <w:rFonts w:cs="Times New Roman"/>
                          <w:noProof/>
                          <w:sz w:val="24"/>
                        </w:rPr>
                      </w:pPr>
                      <w:bookmarkStart w:id="173" w:name="_Toc67260389"/>
                      <w:r>
                        <w:t xml:space="preserve">Figure </w:t>
                      </w:r>
                      <w:r>
                        <w:fldChar w:fldCharType="begin"/>
                      </w:r>
                      <w:r>
                        <w:instrText xml:space="preserve"> SEQ Figure \* ARABIC </w:instrText>
                      </w:r>
                      <w:r>
                        <w:fldChar w:fldCharType="separate"/>
                      </w:r>
                      <w:r w:rsidR="00F56D53">
                        <w:rPr>
                          <w:noProof/>
                        </w:rPr>
                        <w:t>9</w:t>
                      </w:r>
                      <w:r>
                        <w:rPr>
                          <w:noProof/>
                        </w:rPr>
                        <w:fldChar w:fldCharType="end"/>
                      </w:r>
                      <w:r>
                        <w:t>: Activity Diagram (User)</w:t>
                      </w:r>
                      <w:bookmarkEnd w:id="173"/>
                    </w:p>
                  </w:txbxContent>
                </v:textbox>
                <w10:wrap type="tight"/>
              </v:shape>
            </w:pict>
          </mc:Fallback>
        </mc:AlternateContent>
      </w:r>
      <w:r w:rsidR="00EF2717">
        <w:rPr>
          <w:noProof/>
        </w:rPr>
        <w:drawing>
          <wp:anchor distT="0" distB="0" distL="114300" distR="114300" simplePos="0" relativeHeight="251740160" behindDoc="1" locked="0" layoutInCell="1" allowOverlap="1" wp14:anchorId="6D50394F" wp14:editId="55509DDF">
            <wp:simplePos x="0" y="0"/>
            <wp:positionH relativeFrom="column">
              <wp:posOffset>0</wp:posOffset>
            </wp:positionH>
            <wp:positionV relativeFrom="paragraph">
              <wp:posOffset>167128</wp:posOffset>
            </wp:positionV>
            <wp:extent cx="5389245" cy="6143625"/>
            <wp:effectExtent l="0" t="0" r="1905" b="9525"/>
            <wp:wrapTight wrapText="bothSides">
              <wp:wrapPolygon edited="0">
                <wp:start x="0" y="0"/>
                <wp:lineTo x="0" y="21567"/>
                <wp:lineTo x="21531" y="21567"/>
                <wp:lineTo x="21531"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r.png"/>
                    <pic:cNvPicPr/>
                  </pic:nvPicPr>
                  <pic:blipFill>
                    <a:blip r:embed="rId34">
                      <a:extLst>
                        <a:ext uri="{28A0092B-C50C-407E-A947-70E740481C1C}">
                          <a14:useLocalDpi xmlns:a14="http://schemas.microsoft.com/office/drawing/2010/main" val="0"/>
                        </a:ext>
                      </a:extLst>
                    </a:blip>
                    <a:stretch>
                      <a:fillRect/>
                    </a:stretch>
                  </pic:blipFill>
                  <pic:spPr>
                    <a:xfrm>
                      <a:off x="0" y="0"/>
                      <a:ext cx="5389245" cy="6143625"/>
                    </a:xfrm>
                    <a:prstGeom prst="rect">
                      <a:avLst/>
                    </a:prstGeom>
                  </pic:spPr>
                </pic:pic>
              </a:graphicData>
            </a:graphic>
            <wp14:sizeRelH relativeFrom="margin">
              <wp14:pctWidth>0</wp14:pctWidth>
            </wp14:sizeRelH>
            <wp14:sizeRelV relativeFrom="margin">
              <wp14:pctHeight>0</wp14:pctHeight>
            </wp14:sizeRelV>
          </wp:anchor>
        </w:drawing>
      </w:r>
    </w:p>
    <w:p w14:paraId="7A668D5E" w14:textId="61ED792B" w:rsidR="00200D93" w:rsidRPr="00200D93" w:rsidRDefault="00200D93" w:rsidP="00944259">
      <w:pPr>
        <w:rPr>
          <w:b/>
          <w:bCs/>
          <w:noProof/>
          <w:sz w:val="28"/>
          <w:szCs w:val="26"/>
        </w:rPr>
      </w:pPr>
      <w:r w:rsidRPr="00200D93">
        <w:rPr>
          <w:b/>
          <w:bCs/>
          <w:noProof/>
          <w:sz w:val="28"/>
          <w:szCs w:val="26"/>
        </w:rPr>
        <w:lastRenderedPageBreak/>
        <w:t>Manager</w:t>
      </w:r>
    </w:p>
    <w:p w14:paraId="071A67F9" w14:textId="220A47F0" w:rsidR="00EF2717" w:rsidRDefault="00087909" w:rsidP="00944259">
      <w:pPr>
        <w:rPr>
          <w:noProof/>
        </w:rPr>
      </w:pPr>
      <w:r>
        <w:rPr>
          <w:noProof/>
        </w:rPr>
        <mc:AlternateContent>
          <mc:Choice Requires="wps">
            <w:drawing>
              <wp:anchor distT="0" distB="0" distL="114300" distR="114300" simplePos="0" relativeHeight="251762688" behindDoc="1" locked="0" layoutInCell="1" allowOverlap="1" wp14:anchorId="7F768385" wp14:editId="0C23DD26">
                <wp:simplePos x="0" y="0"/>
                <wp:positionH relativeFrom="column">
                  <wp:posOffset>-135890</wp:posOffset>
                </wp:positionH>
                <wp:positionV relativeFrom="paragraph">
                  <wp:posOffset>6757670</wp:posOffset>
                </wp:positionV>
                <wp:extent cx="6028690" cy="635"/>
                <wp:effectExtent l="0" t="0" r="0" b="0"/>
                <wp:wrapTight wrapText="bothSides">
                  <wp:wrapPolygon edited="0">
                    <wp:start x="0" y="0"/>
                    <wp:lineTo x="0" y="21600"/>
                    <wp:lineTo x="21600" y="21600"/>
                    <wp:lineTo x="21600" y="0"/>
                  </wp:wrapPolygon>
                </wp:wrapTight>
                <wp:docPr id="15" name="Text Box 15"/>
                <wp:cNvGraphicFramePr/>
                <a:graphic xmlns:a="http://schemas.openxmlformats.org/drawingml/2006/main">
                  <a:graphicData uri="http://schemas.microsoft.com/office/word/2010/wordprocessingShape">
                    <wps:wsp>
                      <wps:cNvSpPr txBox="1"/>
                      <wps:spPr>
                        <a:xfrm>
                          <a:off x="0" y="0"/>
                          <a:ext cx="6028690" cy="635"/>
                        </a:xfrm>
                        <a:prstGeom prst="rect">
                          <a:avLst/>
                        </a:prstGeom>
                        <a:solidFill>
                          <a:prstClr val="white"/>
                        </a:solidFill>
                        <a:ln>
                          <a:noFill/>
                        </a:ln>
                      </wps:spPr>
                      <wps:txbx>
                        <w:txbxContent>
                          <w:p w14:paraId="776B2E2F" w14:textId="0BC2C42D" w:rsidR="00B72B88" w:rsidRPr="001016E3" w:rsidRDefault="00B72B88" w:rsidP="00087909">
                            <w:pPr>
                              <w:pStyle w:val="Caption"/>
                              <w:jc w:val="center"/>
                              <w:rPr>
                                <w:rFonts w:cs="Times New Roman"/>
                                <w:b/>
                                <w:bCs/>
                                <w:noProof/>
                                <w:sz w:val="24"/>
                              </w:rPr>
                            </w:pPr>
                            <w:bookmarkStart w:id="174" w:name="_Toc67260390"/>
                            <w:r>
                              <w:t xml:space="preserve">Figure </w:t>
                            </w:r>
                            <w:r>
                              <w:fldChar w:fldCharType="begin"/>
                            </w:r>
                            <w:r>
                              <w:instrText xml:space="preserve"> SEQ Figure \* ARABIC </w:instrText>
                            </w:r>
                            <w:r>
                              <w:fldChar w:fldCharType="separate"/>
                            </w:r>
                            <w:r w:rsidR="00F56D53">
                              <w:rPr>
                                <w:noProof/>
                              </w:rPr>
                              <w:t>10</w:t>
                            </w:r>
                            <w:r>
                              <w:rPr>
                                <w:noProof/>
                              </w:rPr>
                              <w:fldChar w:fldCharType="end"/>
                            </w:r>
                            <w:r>
                              <w:t xml:space="preserve">: </w:t>
                            </w:r>
                            <w:r w:rsidRPr="00C46263">
                              <w:t xml:space="preserve">Activity Diagram </w:t>
                            </w:r>
                            <w:r>
                              <w:t>(Manager)</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768385" id="Text Box 15" o:spid="_x0000_s1035" type="#_x0000_t202" style="position:absolute;left:0;text-align:left;margin-left:-10.7pt;margin-top:532.1pt;width:474.7pt;height:.05pt;z-index:-251553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" stroked="f">
                <v:textbox style="mso-fit-shape-to-text:t" inset="0,0,0,0">
                  <w:txbxContent>
                    <w:p w14:paraId="776B2E2F" w14:textId="0BC2C42D" w:rsidR="00B72B88" w:rsidRPr="001016E3" w:rsidRDefault="00B72B88" w:rsidP="00087909">
                      <w:pPr>
                        <w:pStyle w:val="Caption"/>
                        <w:jc w:val="center"/>
                        <w:rPr>
                          <w:rFonts w:cs="Times New Roman"/>
                          <w:b/>
                          <w:bCs/>
                          <w:noProof/>
                          <w:sz w:val="24"/>
                        </w:rPr>
                      </w:pPr>
                      <w:bookmarkStart w:id="175" w:name="_Toc67260390"/>
                      <w:r>
                        <w:t xml:space="preserve">Figure </w:t>
                      </w:r>
                      <w:r>
                        <w:fldChar w:fldCharType="begin"/>
                      </w:r>
                      <w:r>
                        <w:instrText xml:space="preserve"> SEQ Figure \* ARABIC </w:instrText>
                      </w:r>
                      <w:r>
                        <w:fldChar w:fldCharType="separate"/>
                      </w:r>
                      <w:r w:rsidR="00F56D53">
                        <w:rPr>
                          <w:noProof/>
                        </w:rPr>
                        <w:t>10</w:t>
                      </w:r>
                      <w:r>
                        <w:rPr>
                          <w:noProof/>
                        </w:rPr>
                        <w:fldChar w:fldCharType="end"/>
                      </w:r>
                      <w:r>
                        <w:t xml:space="preserve">: </w:t>
                      </w:r>
                      <w:r w:rsidRPr="00C46263">
                        <w:t xml:space="preserve">Activity Diagram </w:t>
                      </w:r>
                      <w:r>
                        <w:t>(Manager)</w:t>
                      </w:r>
                      <w:bookmarkEnd w:id="175"/>
                    </w:p>
                  </w:txbxContent>
                </v:textbox>
                <w10:wrap type="tight"/>
              </v:shape>
            </w:pict>
          </mc:Fallback>
        </mc:AlternateContent>
      </w:r>
      <w:r w:rsidR="00EF2717" w:rsidRPr="00495D1F">
        <w:rPr>
          <w:b/>
          <w:bCs/>
          <w:noProof/>
        </w:rPr>
        <w:drawing>
          <wp:anchor distT="0" distB="0" distL="114300" distR="114300" simplePos="0" relativeHeight="251742208" behindDoc="1" locked="0" layoutInCell="1" allowOverlap="1" wp14:anchorId="743DF831" wp14:editId="4D12701B">
            <wp:simplePos x="0" y="0"/>
            <wp:positionH relativeFrom="column">
              <wp:posOffset>-136478</wp:posOffset>
            </wp:positionH>
            <wp:positionV relativeFrom="paragraph">
              <wp:posOffset>241897</wp:posOffset>
            </wp:positionV>
            <wp:extent cx="6028690" cy="6530975"/>
            <wp:effectExtent l="0" t="0" r="0" b="3175"/>
            <wp:wrapTight wrapText="bothSides">
              <wp:wrapPolygon edited="0">
                <wp:start x="0" y="0"/>
                <wp:lineTo x="0" y="21547"/>
                <wp:lineTo x="21500" y="21547"/>
                <wp:lineTo x="21500"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anager act.png"/>
                    <pic:cNvPicPr/>
                  </pic:nvPicPr>
                  <pic:blipFill>
                    <a:blip r:embed="rId35">
                      <a:extLst>
                        <a:ext uri="{28A0092B-C50C-407E-A947-70E740481C1C}">
                          <a14:useLocalDpi xmlns:a14="http://schemas.microsoft.com/office/drawing/2010/main" val="0"/>
                        </a:ext>
                      </a:extLst>
                    </a:blip>
                    <a:stretch>
                      <a:fillRect/>
                    </a:stretch>
                  </pic:blipFill>
                  <pic:spPr>
                    <a:xfrm>
                      <a:off x="0" y="0"/>
                      <a:ext cx="6028690" cy="6530975"/>
                    </a:xfrm>
                    <a:prstGeom prst="rect">
                      <a:avLst/>
                    </a:prstGeom>
                  </pic:spPr>
                </pic:pic>
              </a:graphicData>
            </a:graphic>
          </wp:anchor>
        </w:drawing>
      </w:r>
    </w:p>
    <w:p w14:paraId="17BD8913" w14:textId="6520579F" w:rsidR="00EF2717" w:rsidRDefault="00EF2717" w:rsidP="00944259">
      <w:pPr>
        <w:rPr>
          <w:noProof/>
        </w:rPr>
      </w:pPr>
    </w:p>
    <w:p w14:paraId="5F899022" w14:textId="30B437F4" w:rsidR="00EF2717" w:rsidRDefault="00EF2717" w:rsidP="00944259">
      <w:pPr>
        <w:rPr>
          <w:noProof/>
        </w:rPr>
      </w:pPr>
    </w:p>
    <w:p w14:paraId="0F1358CD" w14:textId="15E19CB7" w:rsidR="00C27E5D" w:rsidRDefault="00EF2717" w:rsidP="00557C7C">
      <w:pPr>
        <w:pStyle w:val="Heading3"/>
      </w:pPr>
      <w:bookmarkStart w:id="176" w:name="_Toc67529261"/>
      <w:r>
        <w:lastRenderedPageBreak/>
        <w:t>Dataflow</w:t>
      </w:r>
      <w:r w:rsidR="00C27E5D">
        <w:t xml:space="preserve"> Diagram</w:t>
      </w:r>
      <w:bookmarkEnd w:id="176"/>
    </w:p>
    <w:p w14:paraId="3DCF62EF" w14:textId="7AF8CE04" w:rsidR="00EF2717" w:rsidRDefault="00087909" w:rsidP="00EF2717">
      <w:pPr>
        <w:tabs>
          <w:tab w:val="left" w:pos="1440"/>
        </w:tabs>
      </w:pPr>
      <w:r>
        <w:rPr>
          <w:noProof/>
        </w:rPr>
        <mc:AlternateContent>
          <mc:Choice Requires="wps">
            <w:drawing>
              <wp:anchor distT="0" distB="0" distL="114300" distR="114300" simplePos="0" relativeHeight="251764736" behindDoc="1" locked="0" layoutInCell="1" allowOverlap="1" wp14:anchorId="36045894" wp14:editId="15A9417C">
                <wp:simplePos x="0" y="0"/>
                <wp:positionH relativeFrom="column">
                  <wp:posOffset>-51435</wp:posOffset>
                </wp:positionH>
                <wp:positionV relativeFrom="paragraph">
                  <wp:posOffset>6009640</wp:posOffset>
                </wp:positionV>
                <wp:extent cx="552640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5526405" cy="635"/>
                        </a:xfrm>
                        <a:prstGeom prst="rect">
                          <a:avLst/>
                        </a:prstGeom>
                        <a:solidFill>
                          <a:prstClr val="white"/>
                        </a:solidFill>
                        <a:ln>
                          <a:noFill/>
                        </a:ln>
                      </wps:spPr>
                      <wps:txbx>
                        <w:txbxContent>
                          <w:p w14:paraId="47735AD3" w14:textId="5298F1F5" w:rsidR="00B72B88" w:rsidRPr="00055A6B" w:rsidRDefault="00B72B88" w:rsidP="00087909">
                            <w:pPr>
                              <w:pStyle w:val="Caption"/>
                              <w:jc w:val="center"/>
                              <w:rPr>
                                <w:rFonts w:cs="Times New Roman"/>
                                <w:noProof/>
                                <w:sz w:val="24"/>
                              </w:rPr>
                            </w:pPr>
                            <w:bookmarkStart w:id="177" w:name="_Toc67260391"/>
                            <w:r>
                              <w:t xml:space="preserve">Figure </w:t>
                            </w:r>
                            <w:r>
                              <w:fldChar w:fldCharType="begin"/>
                            </w:r>
                            <w:r>
                              <w:instrText xml:space="preserve"> SEQ Figure \* ARABIC </w:instrText>
                            </w:r>
                            <w:r>
                              <w:fldChar w:fldCharType="separate"/>
                            </w:r>
                            <w:r w:rsidR="00F56D53">
                              <w:rPr>
                                <w:noProof/>
                              </w:rPr>
                              <w:t>11</w:t>
                            </w:r>
                            <w:r>
                              <w:rPr>
                                <w:noProof/>
                              </w:rPr>
                              <w:fldChar w:fldCharType="end"/>
                            </w:r>
                            <w:r>
                              <w:t>: Data Flow Diagram</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045894" id="Text Box 17" o:spid="_x0000_s1036" type="#_x0000_t202" style="position:absolute;left:0;text-align:left;margin-left:-4.05pt;margin-top:473.2pt;width:435.1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" stroked="f">
                <v:textbox style="mso-fit-shape-to-text:t" inset="0,0,0,0">
                  <w:txbxContent>
                    <w:p w14:paraId="47735AD3" w14:textId="5298F1F5" w:rsidR="00B72B88" w:rsidRPr="00055A6B" w:rsidRDefault="00B72B88" w:rsidP="00087909">
                      <w:pPr>
                        <w:pStyle w:val="Caption"/>
                        <w:jc w:val="center"/>
                        <w:rPr>
                          <w:rFonts w:cs="Times New Roman"/>
                          <w:noProof/>
                          <w:sz w:val="24"/>
                        </w:rPr>
                      </w:pPr>
                      <w:bookmarkStart w:id="178" w:name="_Toc67260391"/>
                      <w:r>
                        <w:t xml:space="preserve">Figure </w:t>
                      </w:r>
                      <w:r>
                        <w:fldChar w:fldCharType="begin"/>
                      </w:r>
                      <w:r>
                        <w:instrText xml:space="preserve"> SEQ Figure \* ARABIC </w:instrText>
                      </w:r>
                      <w:r>
                        <w:fldChar w:fldCharType="separate"/>
                      </w:r>
                      <w:r w:rsidR="00F56D53">
                        <w:rPr>
                          <w:noProof/>
                        </w:rPr>
                        <w:t>11</w:t>
                      </w:r>
                      <w:r>
                        <w:rPr>
                          <w:noProof/>
                        </w:rPr>
                        <w:fldChar w:fldCharType="end"/>
                      </w:r>
                      <w:r>
                        <w:t>: Data Flow Diagram</w:t>
                      </w:r>
                      <w:bookmarkEnd w:id="178"/>
                    </w:p>
                  </w:txbxContent>
                </v:textbox>
                <w10:wrap type="tight"/>
              </v:shape>
            </w:pict>
          </mc:Fallback>
        </mc:AlternateContent>
      </w:r>
      <w:r w:rsidR="00EF2717">
        <w:rPr>
          <w:noProof/>
        </w:rPr>
        <w:drawing>
          <wp:anchor distT="0" distB="0" distL="114300" distR="114300" simplePos="0" relativeHeight="251746304" behindDoc="1" locked="0" layoutInCell="1" allowOverlap="1" wp14:anchorId="3B046BDF" wp14:editId="5B3045B9">
            <wp:simplePos x="0" y="0"/>
            <wp:positionH relativeFrom="column">
              <wp:posOffset>-51435</wp:posOffset>
            </wp:positionH>
            <wp:positionV relativeFrom="paragraph">
              <wp:posOffset>330380</wp:posOffset>
            </wp:positionV>
            <wp:extent cx="5526405" cy="5622290"/>
            <wp:effectExtent l="19050" t="19050" r="17145" b="16510"/>
            <wp:wrapTight wrapText="bothSides">
              <wp:wrapPolygon edited="0">
                <wp:start x="-74" y="-73"/>
                <wp:lineTo x="-74" y="21590"/>
                <wp:lineTo x="21593" y="21590"/>
                <wp:lineTo x="21593" y="-73"/>
                <wp:lineTo x="-74" y="-73"/>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png"/>
                    <pic:cNvPicPr/>
                  </pic:nvPicPr>
                  <pic:blipFill>
                    <a:blip r:embed="rId36">
                      <a:extLst>
                        <a:ext uri="{28A0092B-C50C-407E-A947-70E740481C1C}">
                          <a14:useLocalDpi xmlns:a14="http://schemas.microsoft.com/office/drawing/2010/main" val="0"/>
                        </a:ext>
                      </a:extLst>
                    </a:blip>
                    <a:stretch>
                      <a:fillRect/>
                    </a:stretch>
                  </pic:blipFill>
                  <pic:spPr>
                    <a:xfrm>
                      <a:off x="0" y="0"/>
                      <a:ext cx="5526405" cy="56222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8511DF5" w14:textId="3B19F8E1" w:rsidR="00EF2717" w:rsidRDefault="00EF2717" w:rsidP="00EF2717">
      <w:pPr>
        <w:pStyle w:val="ListParagraph"/>
        <w:keepNext/>
        <w:tabs>
          <w:tab w:val="left" w:pos="1440"/>
        </w:tabs>
        <w:jc w:val="center"/>
      </w:pPr>
    </w:p>
    <w:p w14:paraId="2AF6FB33" w14:textId="39E3D6B1" w:rsidR="00EF2717" w:rsidRDefault="00EF2717" w:rsidP="00EF2717">
      <w:pPr>
        <w:pStyle w:val="ListParagraph"/>
        <w:keepNext/>
        <w:tabs>
          <w:tab w:val="left" w:pos="1440"/>
        </w:tabs>
        <w:jc w:val="center"/>
      </w:pPr>
    </w:p>
    <w:p w14:paraId="614D59E3" w14:textId="45CD4A70" w:rsidR="00EF2717" w:rsidRPr="00684B77" w:rsidRDefault="00EF2717" w:rsidP="00EF2717">
      <w:bookmarkStart w:id="179" w:name="page41"/>
      <w:bookmarkEnd w:id="179"/>
    </w:p>
    <w:p w14:paraId="6F7E3A1F" w14:textId="77777777" w:rsidR="00EF2717" w:rsidRPr="00684B77" w:rsidRDefault="00EF2717" w:rsidP="00EF2717"/>
    <w:p w14:paraId="58889D3D" w14:textId="24F5119D" w:rsidR="00EF2717" w:rsidRPr="00684B77" w:rsidRDefault="00EF2717" w:rsidP="00EF2717"/>
    <w:p w14:paraId="0C050F3F" w14:textId="77777777" w:rsidR="00EF2717" w:rsidRPr="00684B77" w:rsidRDefault="00EF2717" w:rsidP="00EF2717"/>
    <w:p w14:paraId="39268E72" w14:textId="77777777" w:rsidR="00EF2717" w:rsidRPr="00684B77" w:rsidRDefault="00EF2717" w:rsidP="00EF2717"/>
    <w:p w14:paraId="17338BD9" w14:textId="77777777" w:rsidR="00EF2717" w:rsidRDefault="00EF2717" w:rsidP="00EF2717"/>
    <w:p w14:paraId="2F88D4E8" w14:textId="77777777" w:rsidR="00EF2717" w:rsidRDefault="00EF2717" w:rsidP="00EF2717"/>
    <w:p w14:paraId="0D182FB7" w14:textId="5ABB7501" w:rsidR="00EF2717" w:rsidRDefault="00EF2717" w:rsidP="00EF2717"/>
    <w:p w14:paraId="73EB483C" w14:textId="77777777" w:rsidR="00EF2717" w:rsidRDefault="00EF2717" w:rsidP="00EF2717"/>
    <w:p w14:paraId="7E433A1D" w14:textId="77777777" w:rsidR="00397CF2" w:rsidRPr="00F16086" w:rsidRDefault="00397CF2" w:rsidP="00F16086"/>
    <w:p w14:paraId="72BA4068" w14:textId="76894285" w:rsidR="00C27E5D" w:rsidRPr="00087909" w:rsidRDefault="00E814A2" w:rsidP="00087909">
      <w:pPr>
        <w:spacing w:line="41" w:lineRule="exact"/>
        <w:rPr>
          <w:rFonts w:eastAsia="Symbol"/>
          <w:szCs w:val="24"/>
        </w:rPr>
      </w:pPr>
      <w:r w:rsidRPr="005B5B7A">
        <w:rPr>
          <w:rFonts w:eastAsia="Symbol"/>
          <w:noProof/>
          <w:szCs w:val="24"/>
        </w:rPr>
        <w:drawing>
          <wp:inline distT="0" distB="0" distL="0" distR="0" wp14:anchorId="622D3AF4" wp14:editId="7C3B852B">
            <wp:extent cx="5734050" cy="2362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4050" cy="2362200"/>
                    </a:xfrm>
                    <a:prstGeom prst="rect">
                      <a:avLst/>
                    </a:prstGeom>
                    <a:noFill/>
                    <a:ln>
                      <a:noFill/>
                    </a:ln>
                  </pic:spPr>
                </pic:pic>
              </a:graphicData>
            </a:graphic>
          </wp:inline>
        </w:drawing>
      </w:r>
    </w:p>
    <w:p w14:paraId="40A92ED6" w14:textId="77777777" w:rsidR="00C27E5D" w:rsidRPr="00BC01B9" w:rsidRDefault="00C27E5D" w:rsidP="00BC01B9"/>
    <w:p w14:paraId="06E72728" w14:textId="6A3B78D1" w:rsidR="00E814A2" w:rsidRDefault="00E814A2" w:rsidP="00C5300F">
      <w:pPr>
        <w:pStyle w:val="28ptBold"/>
      </w:pPr>
      <w:r w:rsidRPr="001979E6">
        <w:t>CHAPTER NO. 0</w:t>
      </w:r>
      <w:r>
        <w:t>5</w:t>
      </w:r>
    </w:p>
    <w:p w14:paraId="6CD5E77F" w14:textId="77777777" w:rsidR="00E814A2" w:rsidRDefault="00E814A2" w:rsidP="00C5300F">
      <w:pPr>
        <w:pStyle w:val="28ptBold"/>
      </w:pPr>
      <w:r>
        <w:t>IMPLEMENTATION</w:t>
      </w:r>
    </w:p>
    <w:p w14:paraId="651ED54A" w14:textId="3FD8FE42" w:rsidR="0053052B" w:rsidRDefault="0053052B">
      <w:pPr>
        <w:spacing w:after="160" w:line="259" w:lineRule="auto"/>
        <w:jc w:val="left"/>
      </w:pPr>
      <w:r>
        <w:br w:type="page"/>
      </w:r>
    </w:p>
    <w:p w14:paraId="6AE97649" w14:textId="77777777" w:rsidR="00E814A2" w:rsidRPr="00A016C2" w:rsidRDefault="00E814A2" w:rsidP="00C5300F">
      <w:pPr>
        <w:pStyle w:val="Heading1"/>
      </w:pPr>
      <w:bookmarkStart w:id="180" w:name="_Toc67529262"/>
      <w:r w:rsidRPr="007A1AA6">
        <w:lastRenderedPageBreak/>
        <w:t>Implementation</w:t>
      </w:r>
      <w:bookmarkEnd w:id="180"/>
    </w:p>
    <w:p w14:paraId="196BB8C5" w14:textId="1B08A5E6" w:rsidR="00E814A2" w:rsidRDefault="00E814A2" w:rsidP="002C50A4">
      <w:pPr>
        <w:rPr>
          <w:rStyle w:val="apple-style-span"/>
          <w:color w:val="000000"/>
        </w:rPr>
      </w:pPr>
      <w:r>
        <w:rPr>
          <w:rStyle w:val="apple-style-span"/>
          <w:color w:val="000000"/>
        </w:rPr>
        <w:t xml:space="preserve">In this chapter “Implementation” </w:t>
      </w:r>
      <w:r w:rsidR="00B46FF8">
        <w:rPr>
          <w:rStyle w:val="apple-style-span"/>
          <w:color w:val="000000"/>
        </w:rPr>
        <w:t>we’</w:t>
      </w:r>
      <w:r>
        <w:rPr>
          <w:rStyle w:val="apple-style-span"/>
          <w:color w:val="000000"/>
        </w:rPr>
        <w:t xml:space="preserve">ll focus on </w:t>
      </w:r>
      <w:r w:rsidR="00B46FF8">
        <w:rPr>
          <w:rStyle w:val="apple-style-span"/>
          <w:color w:val="000000"/>
        </w:rPr>
        <w:t>the</w:t>
      </w:r>
      <w:r>
        <w:rPr>
          <w:rStyle w:val="apple-style-span"/>
          <w:color w:val="000000"/>
        </w:rPr>
        <w:t xml:space="preserve"> implementation of</w:t>
      </w:r>
      <w:r w:rsidRPr="00900569">
        <w:t xml:space="preserve"> </w:t>
      </w:r>
      <w:r w:rsidRPr="00900569">
        <w:rPr>
          <w:b/>
          <w:bCs/>
        </w:rPr>
        <w:t>“</w:t>
      </w:r>
      <w:r w:rsidR="002C50A4">
        <w:rPr>
          <w:rFonts w:eastAsia="Times New Roman"/>
          <w:b/>
          <w:bCs/>
        </w:rPr>
        <w:t>Eventiv</w:t>
      </w:r>
      <w:r w:rsidR="00B46FF8">
        <w:rPr>
          <w:rFonts w:eastAsia="Times New Roman"/>
          <w:b/>
          <w:bCs/>
        </w:rPr>
        <w:t>o</w:t>
      </w:r>
      <w:r w:rsidRPr="00900569">
        <w:rPr>
          <w:rFonts w:eastAsia="Times New Roman"/>
          <w:b/>
          <w:bCs/>
        </w:rPr>
        <w:t>”</w:t>
      </w:r>
      <w:r w:rsidR="002C50A4">
        <w:rPr>
          <w:rFonts w:eastAsia="Times New Roman"/>
          <w:b/>
          <w:bCs/>
        </w:rPr>
        <w:t xml:space="preserve"> Android Application</w:t>
      </w:r>
      <w:r w:rsidRPr="00EE0EDD">
        <w:rPr>
          <w:rFonts w:eastAsia="Times New Roman"/>
        </w:rPr>
        <w:t xml:space="preserve"> system</w:t>
      </w:r>
      <w:r>
        <w:rPr>
          <w:rStyle w:val="apple-style-span"/>
          <w:color w:val="000000"/>
        </w:rPr>
        <w:t>.</w:t>
      </w:r>
    </w:p>
    <w:p w14:paraId="4AF803B2" w14:textId="0FAA8E01" w:rsidR="0094683C" w:rsidRPr="00F86E7B" w:rsidRDefault="00E814A2" w:rsidP="00C27E5D">
      <w:r w:rsidRPr="00F86E7B">
        <w:t xml:space="preserve">In implementation phase of </w:t>
      </w:r>
      <w:r w:rsidR="00F86E7B" w:rsidRPr="00F86E7B">
        <w:t>this project</w:t>
      </w:r>
      <w:r w:rsidRPr="00F86E7B">
        <w:t xml:space="preserve"> implementation on the interface and on the backend, coding is involved. The system interface is implemented using </w:t>
      </w:r>
      <w:r w:rsidR="00F86E7B" w:rsidRPr="00F86E7B">
        <w:t>android studio</w:t>
      </w:r>
      <w:r w:rsidRPr="00F86E7B">
        <w:t xml:space="preserve"> </w:t>
      </w:r>
      <w:r w:rsidR="00BC01B9" w:rsidRPr="00F86E7B">
        <w:t>Setup while</w:t>
      </w:r>
      <w:r w:rsidRPr="00F86E7B">
        <w:t xml:space="preserve"> the backend components, which are database and coding, are implemented fully using </w:t>
      </w:r>
      <w:r w:rsidR="00F86E7B" w:rsidRPr="00F86E7B">
        <w:t>java language</w:t>
      </w:r>
      <w:r w:rsidRPr="00F86E7B">
        <w:t>.</w:t>
      </w:r>
      <w:r w:rsidR="002C50A4">
        <w:t xml:space="preserve"> For the machine learning we use python language.</w:t>
      </w:r>
    </w:p>
    <w:p w14:paraId="058DFEE9" w14:textId="6168D5A2" w:rsidR="00E814A2" w:rsidRDefault="00E814A2" w:rsidP="00AB0FD1">
      <w:pPr>
        <w:pStyle w:val="Heading2"/>
      </w:pPr>
      <w:bookmarkStart w:id="181" w:name="_Toc67529263"/>
      <w:r w:rsidRPr="007A1AA6">
        <w:t>Algorithm</w:t>
      </w:r>
      <w:r w:rsidR="007B72FB">
        <w:t xml:space="preserve"> and implementation</w:t>
      </w:r>
      <w:bookmarkEnd w:id="181"/>
    </w:p>
    <w:p w14:paraId="23D91333" w14:textId="1F39FF0B" w:rsidR="007B72FB" w:rsidRPr="00AC031E" w:rsidRDefault="007B72FB" w:rsidP="006C2C0D">
      <w:pPr>
        <w:numPr>
          <w:ilvl w:val="0"/>
          <w:numId w:val="11"/>
        </w:numPr>
        <w:contextualSpacing/>
        <w:rPr>
          <w:rFonts w:eastAsia="Calibri"/>
          <w:szCs w:val="28"/>
          <w:lang w:val="en-GB"/>
        </w:rPr>
      </w:pPr>
      <w:r>
        <w:rPr>
          <w:rFonts w:eastAsia="Calibri"/>
          <w:szCs w:val="28"/>
          <w:lang w:val="en-GB"/>
        </w:rPr>
        <w:t xml:space="preserve">We will upload this project on play store so people can easily get the details about the </w:t>
      </w:r>
      <w:r w:rsidR="00B46FF8">
        <w:rPr>
          <w:rFonts w:eastAsia="Calibri"/>
          <w:szCs w:val="28"/>
          <w:lang w:val="en-GB"/>
        </w:rPr>
        <w:t>nearby venues</w:t>
      </w:r>
      <w:r>
        <w:rPr>
          <w:rFonts w:eastAsia="Calibri"/>
          <w:szCs w:val="28"/>
          <w:lang w:val="en-GB"/>
        </w:rPr>
        <w:t>.</w:t>
      </w:r>
      <w:r w:rsidRPr="00AC031E">
        <w:rPr>
          <w:rFonts w:eastAsia="Calibri"/>
          <w:szCs w:val="28"/>
          <w:lang w:val="en-GB"/>
        </w:rPr>
        <w:t xml:space="preserve"> </w:t>
      </w:r>
    </w:p>
    <w:p w14:paraId="59C24B84" w14:textId="0EFA077D" w:rsidR="007B72FB" w:rsidRPr="00AC031E" w:rsidRDefault="007B72FB" w:rsidP="006C2C0D">
      <w:pPr>
        <w:numPr>
          <w:ilvl w:val="0"/>
          <w:numId w:val="11"/>
        </w:numPr>
        <w:contextualSpacing/>
        <w:rPr>
          <w:rFonts w:eastAsia="Calibri"/>
          <w:szCs w:val="28"/>
          <w:lang w:val="en-GB"/>
        </w:rPr>
      </w:pPr>
      <w:r>
        <w:rPr>
          <w:rFonts w:eastAsia="Times New Roman"/>
          <w:szCs w:val="24"/>
          <w:lang w:bidi="en-US"/>
        </w:rPr>
        <w:t>Seller and Buyer must login to get facilitate</w:t>
      </w:r>
      <w:r w:rsidR="00B46FF8">
        <w:rPr>
          <w:rFonts w:eastAsia="Times New Roman"/>
          <w:szCs w:val="24"/>
          <w:lang w:bidi="en-US"/>
        </w:rPr>
        <w:t>d</w:t>
      </w:r>
      <w:r w:rsidRPr="00AC031E">
        <w:rPr>
          <w:rFonts w:eastAsia="Calibri"/>
          <w:szCs w:val="28"/>
          <w:lang w:val="en-GB"/>
        </w:rPr>
        <w:t>.</w:t>
      </w:r>
    </w:p>
    <w:p w14:paraId="0DD7E571" w14:textId="3536EACE" w:rsidR="007B72FB" w:rsidRPr="00206D25" w:rsidRDefault="00B46FF8" w:rsidP="006C2C0D">
      <w:pPr>
        <w:numPr>
          <w:ilvl w:val="0"/>
          <w:numId w:val="11"/>
        </w:numPr>
        <w:contextualSpacing/>
        <w:rPr>
          <w:rFonts w:eastAsia="Calibri"/>
          <w:szCs w:val="28"/>
          <w:lang w:val="en-GB"/>
        </w:rPr>
      </w:pPr>
      <w:r>
        <w:rPr>
          <w:rFonts w:eastAsia="Calibri"/>
          <w:szCs w:val="28"/>
          <w:lang w:val="en-GB"/>
        </w:rPr>
        <w:t>W</w:t>
      </w:r>
      <w:r w:rsidR="007B72FB" w:rsidRPr="00AC031E">
        <w:rPr>
          <w:rFonts w:eastAsia="Calibri"/>
          <w:szCs w:val="28"/>
          <w:lang w:val="en-GB"/>
        </w:rPr>
        <w:t>e must give an access to any adminis</w:t>
      </w:r>
      <w:r w:rsidR="007B72FB">
        <w:rPr>
          <w:rFonts w:eastAsia="Calibri"/>
          <w:szCs w:val="28"/>
          <w:lang w:val="en-GB"/>
        </w:rPr>
        <w:t>trator for administrator’s role</w:t>
      </w:r>
      <w:r w:rsidR="007B72FB" w:rsidRPr="00206D25">
        <w:rPr>
          <w:rFonts w:eastAsia="Calibri"/>
          <w:szCs w:val="28"/>
          <w:lang w:val="en-GB"/>
        </w:rPr>
        <w:t xml:space="preserve">. </w:t>
      </w:r>
    </w:p>
    <w:p w14:paraId="2E89D567" w14:textId="77777777" w:rsidR="007B72FB" w:rsidRPr="00AC031E" w:rsidRDefault="007B72FB" w:rsidP="006C2C0D">
      <w:pPr>
        <w:numPr>
          <w:ilvl w:val="0"/>
          <w:numId w:val="11"/>
        </w:numPr>
        <w:contextualSpacing/>
        <w:rPr>
          <w:rFonts w:eastAsia="Calibri"/>
          <w:szCs w:val="28"/>
          <w:lang w:val="en-GB"/>
        </w:rPr>
      </w:pPr>
      <w:r>
        <w:rPr>
          <w:rFonts w:eastAsia="Calibri"/>
          <w:szCs w:val="28"/>
          <w:lang w:val="en-GB"/>
        </w:rPr>
        <w:t xml:space="preserve">Buyer/ seller or admin </w:t>
      </w:r>
      <w:r w:rsidRPr="00AC031E">
        <w:rPr>
          <w:rFonts w:eastAsia="Calibri"/>
          <w:szCs w:val="28"/>
          <w:lang w:val="en-GB"/>
        </w:rPr>
        <w:t xml:space="preserve">can access this application with high speed internet connection and with his/her email address and password. </w:t>
      </w:r>
    </w:p>
    <w:p w14:paraId="78CC907B" w14:textId="69DFA17B" w:rsidR="007B72FB" w:rsidRDefault="007B72FB" w:rsidP="006C2C0D">
      <w:pPr>
        <w:numPr>
          <w:ilvl w:val="0"/>
          <w:numId w:val="11"/>
        </w:numPr>
        <w:contextualSpacing/>
        <w:rPr>
          <w:rFonts w:eastAsia="Calibri"/>
          <w:szCs w:val="28"/>
          <w:lang w:val="en-GB"/>
        </w:rPr>
      </w:pPr>
      <w:r>
        <w:rPr>
          <w:rFonts w:eastAsia="Calibri"/>
          <w:szCs w:val="28"/>
          <w:lang w:val="en-GB"/>
        </w:rPr>
        <w:t xml:space="preserve">Buyer can search </w:t>
      </w:r>
      <w:r w:rsidR="00B46FF8">
        <w:rPr>
          <w:rFonts w:eastAsia="Calibri"/>
          <w:szCs w:val="28"/>
          <w:lang w:val="en-GB"/>
        </w:rPr>
        <w:t>venues</w:t>
      </w:r>
      <w:r>
        <w:rPr>
          <w:rFonts w:eastAsia="Calibri"/>
          <w:szCs w:val="28"/>
          <w:lang w:val="en-GB"/>
        </w:rPr>
        <w:t xml:space="preserve"> and contact with sellers</w:t>
      </w:r>
    </w:p>
    <w:p w14:paraId="5ACFA423" w14:textId="6F1DE61D" w:rsidR="007B72FB" w:rsidRPr="00AC031E" w:rsidRDefault="007B72FB" w:rsidP="006C2C0D">
      <w:pPr>
        <w:numPr>
          <w:ilvl w:val="0"/>
          <w:numId w:val="11"/>
        </w:numPr>
        <w:contextualSpacing/>
        <w:rPr>
          <w:rFonts w:eastAsia="Calibri"/>
          <w:szCs w:val="28"/>
          <w:lang w:val="en-GB"/>
        </w:rPr>
      </w:pPr>
      <w:r>
        <w:rPr>
          <w:rFonts w:eastAsia="Calibri"/>
          <w:szCs w:val="28"/>
          <w:lang w:val="en-GB"/>
        </w:rPr>
        <w:t xml:space="preserve">Seller can post </w:t>
      </w:r>
      <w:r w:rsidR="00B46FF8">
        <w:rPr>
          <w:rFonts w:eastAsia="Calibri"/>
          <w:szCs w:val="28"/>
          <w:lang w:val="en-GB"/>
        </w:rPr>
        <w:t>his venue’s ads.</w:t>
      </w:r>
    </w:p>
    <w:p w14:paraId="7C18BA74" w14:textId="4DD24132" w:rsidR="00A2665A" w:rsidRPr="007B72FB" w:rsidRDefault="007B72FB" w:rsidP="006C2C0D">
      <w:pPr>
        <w:numPr>
          <w:ilvl w:val="0"/>
          <w:numId w:val="11"/>
        </w:numPr>
        <w:spacing w:after="200"/>
        <w:contextualSpacing/>
        <w:rPr>
          <w:rFonts w:eastAsia="Calibri"/>
          <w:szCs w:val="28"/>
          <w:lang w:val="en-GB"/>
        </w:rPr>
      </w:pPr>
      <w:r w:rsidRPr="00206D25">
        <w:rPr>
          <w:rFonts w:eastAsia="Calibri"/>
          <w:szCs w:val="28"/>
          <w:lang w:val="en-GB"/>
        </w:rPr>
        <w:t xml:space="preserve">Admin </w:t>
      </w:r>
      <w:r>
        <w:rPr>
          <w:rFonts w:eastAsia="Calibri"/>
          <w:szCs w:val="28"/>
          <w:lang w:val="en-GB"/>
        </w:rPr>
        <w:t>will manage the users and approve the ads.</w:t>
      </w:r>
    </w:p>
    <w:p w14:paraId="50438578" w14:textId="121C23A7" w:rsidR="00E814A2" w:rsidRPr="00C5300F" w:rsidRDefault="00E814A2" w:rsidP="00AB0FD1">
      <w:pPr>
        <w:pStyle w:val="Heading2"/>
        <w:rPr>
          <w:color w:val="404040"/>
          <w:sz w:val="18"/>
          <w:szCs w:val="18"/>
        </w:rPr>
      </w:pPr>
      <w:bookmarkStart w:id="182" w:name="_Toc67529264"/>
      <w:r>
        <w:t>User Interface</w:t>
      </w:r>
      <w:bookmarkEnd w:id="182"/>
    </w:p>
    <w:p w14:paraId="7B8677B3" w14:textId="41B84726" w:rsidR="001D5CCC" w:rsidRDefault="00E62D6E" w:rsidP="001D5CCC">
      <w:r>
        <w:rPr>
          <w:rFonts w:eastAsia="Times New Roman"/>
          <w:bCs/>
          <w:szCs w:val="24"/>
        </w:rPr>
        <w:t xml:space="preserve">There will be a user-friendly and responsive GUI. A user maybe a member or admin of the system. </w:t>
      </w:r>
      <w:r w:rsidR="00B46FF8">
        <w:rPr>
          <w:rFonts w:eastAsia="Times New Roman"/>
          <w:bCs/>
          <w:szCs w:val="24"/>
        </w:rPr>
        <w:t>U</w:t>
      </w:r>
      <w:r>
        <w:rPr>
          <w:rFonts w:eastAsia="Times New Roman"/>
          <w:bCs/>
          <w:szCs w:val="24"/>
        </w:rPr>
        <w:t>ser have separate panel that is user view. A user can get access after login.</w:t>
      </w:r>
      <w:r w:rsidRPr="00282FF2">
        <w:t xml:space="preserve"> </w:t>
      </w:r>
      <w:r w:rsidRPr="00CF19FE">
        <w:t>The system shall allow the user to chat with the manager without sharing their personal details</w:t>
      </w:r>
      <w:r>
        <w:t>.</w:t>
      </w:r>
      <w:r w:rsidRPr="00282FF2">
        <w:rPr>
          <w:color w:val="000000" w:themeColor="text1"/>
          <w:szCs w:val="24"/>
        </w:rPr>
        <w:t xml:space="preserve"> </w:t>
      </w:r>
      <w:r w:rsidR="00B46FF8">
        <w:rPr>
          <w:color w:val="000000" w:themeColor="text1"/>
          <w:szCs w:val="24"/>
        </w:rPr>
        <w:t>T</w:t>
      </w:r>
      <w:r w:rsidRPr="00AD762D">
        <w:rPr>
          <w:color w:val="000000" w:themeColor="text1"/>
          <w:szCs w:val="24"/>
        </w:rPr>
        <w:t xml:space="preserve">he user will book all the function’s essential without any effort. </w:t>
      </w:r>
      <w:r w:rsidRPr="00AD762D">
        <w:rPr>
          <w:szCs w:val="24"/>
        </w:rPr>
        <w:t>User will be able to compare different venues by this online system. The system wi</w:t>
      </w:r>
      <w:r>
        <w:rPr>
          <w:szCs w:val="24"/>
        </w:rPr>
        <w:t xml:space="preserve">ll give suggestions </w:t>
      </w:r>
      <w:r w:rsidRPr="00AD762D">
        <w:rPr>
          <w:szCs w:val="24"/>
        </w:rPr>
        <w:t xml:space="preserve">according to the budget and number of people. </w:t>
      </w:r>
      <w:r>
        <w:rPr>
          <w:szCs w:val="24"/>
        </w:rPr>
        <w:t>The seller will be able to get more customers by creating the venue’s profile.</w:t>
      </w:r>
    </w:p>
    <w:p w14:paraId="169BE42C" w14:textId="6F08A94E" w:rsidR="007B72FB" w:rsidRDefault="007B72FB" w:rsidP="001D5CCC"/>
    <w:p w14:paraId="3A53F76B" w14:textId="77777777" w:rsidR="00E62D6E" w:rsidRDefault="00E62D6E" w:rsidP="001D5CCC"/>
    <w:p w14:paraId="02903B20" w14:textId="092752B0" w:rsidR="007B72FB" w:rsidRPr="001D5CCC" w:rsidRDefault="007B72FB" w:rsidP="001D5CCC"/>
    <w:p w14:paraId="00058EB3" w14:textId="5F45981D" w:rsidR="00E814A2" w:rsidRDefault="00520BFF" w:rsidP="00055204">
      <w:pPr>
        <w:rPr>
          <w:b/>
          <w:bCs/>
        </w:rPr>
      </w:pPr>
      <w:r>
        <w:rPr>
          <w:b/>
          <w:bCs/>
          <w:noProof/>
        </w:rPr>
        <w:lastRenderedPageBreak/>
        <w:drawing>
          <wp:anchor distT="0" distB="0" distL="114300" distR="114300" simplePos="0" relativeHeight="251765760" behindDoc="1" locked="0" layoutInCell="1" allowOverlap="1" wp14:anchorId="5BDD08C2" wp14:editId="23C09BF4">
            <wp:simplePos x="0" y="0"/>
            <wp:positionH relativeFrom="column">
              <wp:posOffset>1865630</wp:posOffset>
            </wp:positionH>
            <wp:positionV relativeFrom="paragraph">
              <wp:posOffset>190500</wp:posOffset>
            </wp:positionV>
            <wp:extent cx="1583055" cy="3427730"/>
            <wp:effectExtent l="19050" t="19050" r="17145" b="20320"/>
            <wp:wrapTight wrapText="bothSides">
              <wp:wrapPolygon edited="0">
                <wp:start x="-260" y="-120"/>
                <wp:lineTo x="-260" y="21608"/>
                <wp:lineTo x="21574" y="21608"/>
                <wp:lineTo x="21574" y="-120"/>
                <wp:lineTo x="-260" y="-12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lash Scree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83055" cy="3427730"/>
                    </a:xfrm>
                    <a:prstGeom prst="rect">
                      <a:avLst/>
                    </a:prstGeom>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r w:rsidR="00055204" w:rsidRPr="00055204">
        <w:rPr>
          <w:b/>
          <w:bCs/>
        </w:rPr>
        <w:t>Splash Screen</w:t>
      </w:r>
    </w:p>
    <w:p w14:paraId="3E6C489A" w14:textId="55CD1032" w:rsidR="00055204" w:rsidRPr="00055204" w:rsidRDefault="00055204" w:rsidP="00055204">
      <w:pPr>
        <w:rPr>
          <w:b/>
          <w:bCs/>
        </w:rPr>
      </w:pPr>
    </w:p>
    <w:p w14:paraId="7040136F" w14:textId="13F5684F" w:rsidR="00E814A2" w:rsidRPr="00055204" w:rsidRDefault="00E814A2" w:rsidP="00055204"/>
    <w:p w14:paraId="6536822F" w14:textId="23CDA333" w:rsidR="00E814A2" w:rsidRPr="00055204" w:rsidRDefault="00E814A2" w:rsidP="00055204"/>
    <w:p w14:paraId="772D2C3F" w14:textId="77777777" w:rsidR="00E814A2" w:rsidRPr="00055204" w:rsidRDefault="00E814A2" w:rsidP="00055204"/>
    <w:p w14:paraId="1B0771AA" w14:textId="7018F218" w:rsidR="00E814A2" w:rsidRPr="00055204" w:rsidRDefault="00E814A2" w:rsidP="00055204"/>
    <w:p w14:paraId="09F0A855" w14:textId="14A47EF0" w:rsidR="00E814A2" w:rsidRPr="00055204" w:rsidRDefault="00E814A2" w:rsidP="00055204"/>
    <w:p w14:paraId="0B25160C" w14:textId="50A8E95F" w:rsidR="00E814A2" w:rsidRDefault="00E814A2" w:rsidP="00055204"/>
    <w:p w14:paraId="296EDED5" w14:textId="1B9D56EE" w:rsidR="00055204" w:rsidRDefault="00055204" w:rsidP="00055204"/>
    <w:p w14:paraId="7E1CBC01" w14:textId="11EB1224" w:rsidR="00055204" w:rsidRDefault="00055204" w:rsidP="00055204"/>
    <w:p w14:paraId="0620740C" w14:textId="0E96D1A9" w:rsidR="00055204" w:rsidRDefault="00055204" w:rsidP="00055204"/>
    <w:p w14:paraId="415B6234" w14:textId="072F10BF" w:rsidR="00055204" w:rsidRDefault="00055204" w:rsidP="00055204"/>
    <w:p w14:paraId="33A22616" w14:textId="6D0489F1" w:rsidR="00520BFF" w:rsidRDefault="00520BFF" w:rsidP="00055204"/>
    <w:p w14:paraId="622CCBC0" w14:textId="7A3A17C8" w:rsidR="00520BFF" w:rsidRDefault="00520BFF" w:rsidP="00055204"/>
    <w:p w14:paraId="2BB9AB65" w14:textId="699B2B11" w:rsidR="00055204" w:rsidRDefault="00520BFF" w:rsidP="00520BFF">
      <w:r>
        <w:rPr>
          <w:noProof/>
        </w:rPr>
        <mc:AlternateContent>
          <mc:Choice Requires="wps">
            <w:drawing>
              <wp:anchor distT="0" distB="0" distL="114300" distR="114300" simplePos="0" relativeHeight="251767808" behindDoc="1" locked="0" layoutInCell="1" allowOverlap="1" wp14:anchorId="7B177ADD" wp14:editId="17A7673E">
                <wp:simplePos x="0" y="0"/>
                <wp:positionH relativeFrom="column">
                  <wp:posOffset>1626235</wp:posOffset>
                </wp:positionH>
                <wp:positionV relativeFrom="paragraph">
                  <wp:posOffset>154305</wp:posOffset>
                </wp:positionV>
                <wp:extent cx="1808480" cy="149860"/>
                <wp:effectExtent l="0" t="0" r="1270" b="2540"/>
                <wp:wrapTight wrapText="bothSides">
                  <wp:wrapPolygon edited="0">
                    <wp:start x="0" y="0"/>
                    <wp:lineTo x="0" y="19220"/>
                    <wp:lineTo x="21388" y="19220"/>
                    <wp:lineTo x="21388" y="0"/>
                    <wp:lineTo x="0" y="0"/>
                  </wp:wrapPolygon>
                </wp:wrapTight>
                <wp:docPr id="24" name="Text Box 24"/>
                <wp:cNvGraphicFramePr/>
                <a:graphic xmlns:a="http://schemas.openxmlformats.org/drawingml/2006/main">
                  <a:graphicData uri="http://schemas.microsoft.com/office/word/2010/wordprocessingShape">
                    <wps:wsp>
                      <wps:cNvSpPr txBox="1"/>
                      <wps:spPr>
                        <a:xfrm>
                          <a:off x="0" y="0"/>
                          <a:ext cx="1808480" cy="149860"/>
                        </a:xfrm>
                        <a:prstGeom prst="rect">
                          <a:avLst/>
                        </a:prstGeom>
                        <a:solidFill>
                          <a:prstClr val="white"/>
                        </a:solidFill>
                        <a:ln>
                          <a:noFill/>
                        </a:ln>
                      </wps:spPr>
                      <wps:txbx>
                        <w:txbxContent>
                          <w:p w14:paraId="703C2CBE" w14:textId="123A4F2E" w:rsidR="00B72B88" w:rsidRPr="009370B9" w:rsidRDefault="00B72B88" w:rsidP="00520BFF">
                            <w:pPr>
                              <w:pStyle w:val="Caption"/>
                              <w:jc w:val="center"/>
                              <w:rPr>
                                <w:rFonts w:cs="Times New Roman"/>
                                <w:b/>
                                <w:bCs/>
                                <w:noProof/>
                                <w:sz w:val="24"/>
                              </w:rPr>
                            </w:pPr>
                            <w:bookmarkStart w:id="183" w:name="_Toc67260392"/>
                            <w:r>
                              <w:t xml:space="preserve">Figure </w:t>
                            </w:r>
                            <w:r>
                              <w:fldChar w:fldCharType="begin"/>
                            </w:r>
                            <w:r>
                              <w:instrText xml:space="preserve"> SEQ Figure \* ARABIC </w:instrText>
                            </w:r>
                            <w:r>
                              <w:fldChar w:fldCharType="separate"/>
                            </w:r>
                            <w:r w:rsidR="00F56D53">
                              <w:rPr>
                                <w:noProof/>
                              </w:rPr>
                              <w:t>12</w:t>
                            </w:r>
                            <w:r>
                              <w:rPr>
                                <w:noProof/>
                              </w:rPr>
                              <w:fldChar w:fldCharType="end"/>
                            </w:r>
                            <w:r>
                              <w:t>: Splash Screen</w:t>
                            </w:r>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177ADD" id="Text Box 24" o:spid="_x0000_s1037" type="#_x0000_t202" style="position:absolute;left:0;text-align:left;margin-left:128.05pt;margin-top:12.15pt;width:142.4pt;height:11.8pt;z-index:-251548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" stroked="f">
                <v:textbox inset="0,0,0,0">
                  <w:txbxContent>
                    <w:p w14:paraId="703C2CBE" w14:textId="123A4F2E" w:rsidR="00B72B88" w:rsidRPr="009370B9" w:rsidRDefault="00B72B88" w:rsidP="00520BFF">
                      <w:pPr>
                        <w:pStyle w:val="Caption"/>
                        <w:jc w:val="center"/>
                        <w:rPr>
                          <w:rFonts w:cs="Times New Roman"/>
                          <w:b/>
                          <w:bCs/>
                          <w:noProof/>
                          <w:sz w:val="24"/>
                        </w:rPr>
                      </w:pPr>
                      <w:bookmarkStart w:id="184" w:name="_Toc67260392"/>
                      <w:r>
                        <w:t xml:space="preserve">Figure </w:t>
                      </w:r>
                      <w:r>
                        <w:fldChar w:fldCharType="begin"/>
                      </w:r>
                      <w:r>
                        <w:instrText xml:space="preserve"> SEQ Figure \* ARABIC </w:instrText>
                      </w:r>
                      <w:r>
                        <w:fldChar w:fldCharType="separate"/>
                      </w:r>
                      <w:r w:rsidR="00F56D53">
                        <w:rPr>
                          <w:noProof/>
                        </w:rPr>
                        <w:t>12</w:t>
                      </w:r>
                      <w:r>
                        <w:rPr>
                          <w:noProof/>
                        </w:rPr>
                        <w:fldChar w:fldCharType="end"/>
                      </w:r>
                      <w:r>
                        <w:t>: Splash Screen</w:t>
                      </w:r>
                      <w:bookmarkEnd w:id="184"/>
                    </w:p>
                  </w:txbxContent>
                </v:textbox>
                <w10:wrap type="tight"/>
              </v:shape>
            </w:pict>
          </mc:Fallback>
        </mc:AlternateContent>
      </w:r>
    </w:p>
    <w:p w14:paraId="1C9E30D2" w14:textId="1C60CD08" w:rsidR="00055204" w:rsidRDefault="005D4EFB" w:rsidP="00520BFF">
      <w:pPr>
        <w:rPr>
          <w:b/>
          <w:bCs/>
        </w:rPr>
      </w:pPr>
      <w:r>
        <w:rPr>
          <w:b/>
          <w:bCs/>
          <w:noProof/>
        </w:rPr>
        <w:drawing>
          <wp:anchor distT="0" distB="0" distL="114300" distR="114300" simplePos="0" relativeHeight="251769856" behindDoc="1" locked="0" layoutInCell="1" allowOverlap="1" wp14:anchorId="7F0AB518" wp14:editId="76C3EF81">
            <wp:simplePos x="0" y="0"/>
            <wp:positionH relativeFrom="column">
              <wp:posOffset>1858645</wp:posOffset>
            </wp:positionH>
            <wp:positionV relativeFrom="paragraph">
              <wp:posOffset>245432</wp:posOffset>
            </wp:positionV>
            <wp:extent cx="1582420" cy="3427730"/>
            <wp:effectExtent l="0" t="0" r="0" b="1270"/>
            <wp:wrapTight wrapText="bothSides">
              <wp:wrapPolygon edited="0">
                <wp:start x="0" y="0"/>
                <wp:lineTo x="0" y="21488"/>
                <wp:lineTo x="21323" y="21488"/>
                <wp:lineTo x="21323"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lash Screen.png"/>
                    <pic:cNvPicPr/>
                  </pic:nvPicPr>
                  <pic:blipFill>
                    <a:blip r:embed="rId39">
                      <a:extLst>
                        <a:ext uri="{28A0092B-C50C-407E-A947-70E740481C1C}">
                          <a14:useLocalDpi xmlns:a14="http://schemas.microsoft.com/office/drawing/2010/main" val="0"/>
                        </a:ext>
                      </a:extLst>
                    </a:blip>
                    <a:stretch>
                      <a:fillRect/>
                    </a:stretch>
                  </pic:blipFill>
                  <pic:spPr>
                    <a:xfrm>
                      <a:off x="0" y="0"/>
                      <a:ext cx="1582420" cy="3427730"/>
                    </a:xfrm>
                    <a:prstGeom prst="rect">
                      <a:avLst/>
                    </a:prstGeom>
                  </pic:spPr>
                </pic:pic>
              </a:graphicData>
            </a:graphic>
            <wp14:sizeRelH relativeFrom="margin">
              <wp14:pctWidth>0</wp14:pctWidth>
            </wp14:sizeRelH>
            <wp14:sizeRelV relativeFrom="margin">
              <wp14:pctHeight>0</wp14:pctHeight>
            </wp14:sizeRelV>
          </wp:anchor>
        </w:drawing>
      </w:r>
      <w:r w:rsidR="00B46FF8">
        <w:rPr>
          <w:b/>
          <w:bCs/>
        </w:rPr>
        <w:t>Home Screen</w:t>
      </w:r>
    </w:p>
    <w:p w14:paraId="44F3BE17" w14:textId="78FC0FB2" w:rsidR="001D5CCC" w:rsidRDefault="005D4EFB" w:rsidP="00055204">
      <w:pPr>
        <w:rPr>
          <w:b/>
          <w:bCs/>
        </w:rPr>
      </w:pPr>
      <w:r>
        <w:rPr>
          <w:noProof/>
        </w:rPr>
        <mc:AlternateContent>
          <mc:Choice Requires="wps">
            <w:drawing>
              <wp:anchor distT="0" distB="0" distL="114300" distR="114300" simplePos="0" relativeHeight="251778048" behindDoc="1" locked="0" layoutInCell="1" allowOverlap="1" wp14:anchorId="0F090C0B" wp14:editId="09D325B8">
                <wp:simplePos x="0" y="0"/>
                <wp:positionH relativeFrom="column">
                  <wp:posOffset>1858645</wp:posOffset>
                </wp:positionH>
                <wp:positionV relativeFrom="paragraph">
                  <wp:posOffset>3384550</wp:posOffset>
                </wp:positionV>
                <wp:extent cx="1582420" cy="635"/>
                <wp:effectExtent l="0" t="0" r="0" b="0"/>
                <wp:wrapTight wrapText="bothSides">
                  <wp:wrapPolygon edited="0">
                    <wp:start x="0" y="0"/>
                    <wp:lineTo x="0" y="21600"/>
                    <wp:lineTo x="21600" y="21600"/>
                    <wp:lineTo x="21600" y="0"/>
                  </wp:wrapPolygon>
                </wp:wrapTight>
                <wp:docPr id="32" name="Text Box 32"/>
                <wp:cNvGraphicFramePr/>
                <a:graphic xmlns:a="http://schemas.openxmlformats.org/drawingml/2006/main">
                  <a:graphicData uri="http://schemas.microsoft.com/office/word/2010/wordprocessingShape">
                    <wps:wsp>
                      <wps:cNvSpPr txBox="1"/>
                      <wps:spPr>
                        <a:xfrm>
                          <a:off x="0" y="0"/>
                          <a:ext cx="1582420" cy="635"/>
                        </a:xfrm>
                        <a:prstGeom prst="rect">
                          <a:avLst/>
                        </a:prstGeom>
                        <a:solidFill>
                          <a:prstClr val="white"/>
                        </a:solidFill>
                        <a:ln>
                          <a:noFill/>
                        </a:ln>
                      </wps:spPr>
                      <wps:txbx>
                        <w:txbxContent>
                          <w:p w14:paraId="54405317" w14:textId="28E783D1" w:rsidR="00B72B88" w:rsidRPr="00E728A4" w:rsidRDefault="00B72B88" w:rsidP="005D4EFB">
                            <w:pPr>
                              <w:pStyle w:val="Caption"/>
                              <w:jc w:val="center"/>
                              <w:rPr>
                                <w:rFonts w:cs="Times New Roman"/>
                                <w:b/>
                                <w:bCs/>
                                <w:noProof/>
                                <w:sz w:val="24"/>
                              </w:rPr>
                            </w:pPr>
                            <w:bookmarkStart w:id="185" w:name="_Toc67260393"/>
                            <w:r>
                              <w:t xml:space="preserve">Figure </w:t>
                            </w:r>
                            <w:r>
                              <w:fldChar w:fldCharType="begin"/>
                            </w:r>
                            <w:r>
                              <w:instrText xml:space="preserve"> SEQ Figure \* ARABIC </w:instrText>
                            </w:r>
                            <w:r>
                              <w:fldChar w:fldCharType="separate"/>
                            </w:r>
                            <w:r w:rsidR="00F56D53">
                              <w:rPr>
                                <w:noProof/>
                              </w:rPr>
                              <w:t>13</w:t>
                            </w:r>
                            <w:r>
                              <w:rPr>
                                <w:noProof/>
                              </w:rPr>
                              <w:fldChar w:fldCharType="end"/>
                            </w:r>
                            <w:r>
                              <w:t>:Home Screen</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90C0B" id="Text Box 32" o:spid="_x0000_s1038" type="#_x0000_t202" style="position:absolute;left:0;text-align:left;margin-left:146.35pt;margin-top:266.5pt;width:124.6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" stroked="f">
                <v:textbox style="mso-fit-shape-to-text:t" inset="0,0,0,0">
                  <w:txbxContent>
                    <w:p w14:paraId="54405317" w14:textId="28E783D1" w:rsidR="00B72B88" w:rsidRPr="00E728A4" w:rsidRDefault="00B72B88" w:rsidP="005D4EFB">
                      <w:pPr>
                        <w:pStyle w:val="Caption"/>
                        <w:jc w:val="center"/>
                        <w:rPr>
                          <w:rFonts w:cs="Times New Roman"/>
                          <w:b/>
                          <w:bCs/>
                          <w:noProof/>
                          <w:sz w:val="24"/>
                        </w:rPr>
                      </w:pPr>
                      <w:bookmarkStart w:id="186" w:name="_Toc67260393"/>
                      <w:r>
                        <w:t xml:space="preserve">Figure </w:t>
                      </w:r>
                      <w:r>
                        <w:fldChar w:fldCharType="begin"/>
                      </w:r>
                      <w:r>
                        <w:instrText xml:space="preserve"> SEQ Figure \* ARABIC </w:instrText>
                      </w:r>
                      <w:r>
                        <w:fldChar w:fldCharType="separate"/>
                      </w:r>
                      <w:r w:rsidR="00F56D53">
                        <w:rPr>
                          <w:noProof/>
                        </w:rPr>
                        <w:t>13</w:t>
                      </w:r>
                      <w:r>
                        <w:rPr>
                          <w:noProof/>
                        </w:rPr>
                        <w:fldChar w:fldCharType="end"/>
                      </w:r>
                      <w:r>
                        <w:t>:Home Screen</w:t>
                      </w:r>
                      <w:bookmarkEnd w:id="186"/>
                    </w:p>
                  </w:txbxContent>
                </v:textbox>
                <w10:wrap type="tight"/>
              </v:shape>
            </w:pict>
          </mc:Fallback>
        </mc:AlternateContent>
      </w:r>
    </w:p>
    <w:p w14:paraId="5B58419C" w14:textId="006CD6A8" w:rsidR="001D5CCC" w:rsidRPr="001D5CCC" w:rsidRDefault="001D5CCC" w:rsidP="00055204">
      <w:pPr>
        <w:rPr>
          <w:b/>
          <w:bCs/>
        </w:rPr>
      </w:pPr>
    </w:p>
    <w:p w14:paraId="33027FCC" w14:textId="77777777" w:rsidR="001D5CCC" w:rsidRDefault="001D5CCC" w:rsidP="00055204"/>
    <w:p w14:paraId="57AAC9EC" w14:textId="53FC6695" w:rsidR="00055204" w:rsidRDefault="00055204" w:rsidP="00055204"/>
    <w:p w14:paraId="14F842CA" w14:textId="7E674461" w:rsidR="00055204" w:rsidRDefault="00055204" w:rsidP="00055204"/>
    <w:p w14:paraId="5AB740BC" w14:textId="2EC6CA97" w:rsidR="00055204" w:rsidRDefault="00055204" w:rsidP="00055204"/>
    <w:p w14:paraId="1B56CA0A" w14:textId="77777777" w:rsidR="00055204" w:rsidRPr="00055204" w:rsidRDefault="00055204" w:rsidP="00055204"/>
    <w:p w14:paraId="29A77294" w14:textId="19572DCC" w:rsidR="00BC01B9" w:rsidRDefault="00BC01B9" w:rsidP="00BC01B9"/>
    <w:p w14:paraId="0518C283" w14:textId="0CB360BE" w:rsidR="00BC01B9" w:rsidRDefault="00BC01B9" w:rsidP="00BC01B9"/>
    <w:p w14:paraId="58931587" w14:textId="74EB17EE" w:rsidR="00BC01B9" w:rsidRDefault="00BC01B9" w:rsidP="00BC01B9"/>
    <w:p w14:paraId="7A020D61" w14:textId="1EF46F53" w:rsidR="00BC01B9" w:rsidRDefault="00BC01B9" w:rsidP="00BC01B9"/>
    <w:p w14:paraId="225F876A" w14:textId="2EC11119" w:rsidR="00BC01B9" w:rsidRDefault="00BC01B9" w:rsidP="00BC01B9"/>
    <w:p w14:paraId="1CFE1C2B" w14:textId="5517C96D" w:rsidR="001D5CCC" w:rsidRDefault="001D5CCC" w:rsidP="00BC01B9"/>
    <w:p w14:paraId="0C974DFE" w14:textId="77777777" w:rsidR="001D5CCC" w:rsidRDefault="001D5CCC" w:rsidP="00BC01B9"/>
    <w:p w14:paraId="67998A8D" w14:textId="7F4C89BE" w:rsidR="00BC01B9" w:rsidRPr="001D5CCC" w:rsidRDefault="005D4EFB" w:rsidP="00BC01B9">
      <w:pPr>
        <w:rPr>
          <w:b/>
          <w:bCs/>
        </w:rPr>
      </w:pPr>
      <w:r>
        <w:rPr>
          <w:noProof/>
        </w:rPr>
        <w:lastRenderedPageBreak/>
        <mc:AlternateContent>
          <mc:Choice Requires="wps">
            <w:drawing>
              <wp:anchor distT="0" distB="0" distL="114300" distR="114300" simplePos="0" relativeHeight="251780096" behindDoc="1" locked="0" layoutInCell="1" allowOverlap="1" wp14:anchorId="364D38D5" wp14:editId="03BD2FB0">
                <wp:simplePos x="0" y="0"/>
                <wp:positionH relativeFrom="column">
                  <wp:posOffset>1749425</wp:posOffset>
                </wp:positionH>
                <wp:positionV relativeFrom="paragraph">
                  <wp:posOffset>3714115</wp:posOffset>
                </wp:positionV>
                <wp:extent cx="1582420" cy="635"/>
                <wp:effectExtent l="0" t="0" r="0" b="0"/>
                <wp:wrapTight wrapText="bothSides">
                  <wp:wrapPolygon edited="0">
                    <wp:start x="0" y="0"/>
                    <wp:lineTo x="0" y="21600"/>
                    <wp:lineTo x="21600" y="21600"/>
                    <wp:lineTo x="21600" y="0"/>
                  </wp:wrapPolygon>
                </wp:wrapTight>
                <wp:docPr id="34" name="Text Box 34"/>
                <wp:cNvGraphicFramePr/>
                <a:graphic xmlns:a="http://schemas.openxmlformats.org/drawingml/2006/main">
                  <a:graphicData uri="http://schemas.microsoft.com/office/word/2010/wordprocessingShape">
                    <wps:wsp>
                      <wps:cNvSpPr txBox="1"/>
                      <wps:spPr>
                        <a:xfrm>
                          <a:off x="0" y="0"/>
                          <a:ext cx="1582420" cy="635"/>
                        </a:xfrm>
                        <a:prstGeom prst="rect">
                          <a:avLst/>
                        </a:prstGeom>
                        <a:solidFill>
                          <a:prstClr val="white"/>
                        </a:solidFill>
                        <a:ln>
                          <a:noFill/>
                        </a:ln>
                      </wps:spPr>
                      <wps:txbx>
                        <w:txbxContent>
                          <w:p w14:paraId="26C0F6BD" w14:textId="793F48F7" w:rsidR="00B72B88" w:rsidRPr="00BB6683" w:rsidRDefault="00B72B88" w:rsidP="005D4EFB">
                            <w:pPr>
                              <w:pStyle w:val="Caption"/>
                              <w:jc w:val="center"/>
                              <w:rPr>
                                <w:rFonts w:cs="Times New Roman"/>
                                <w:b/>
                                <w:bCs/>
                                <w:noProof/>
                                <w:sz w:val="24"/>
                              </w:rPr>
                            </w:pPr>
                            <w:bookmarkStart w:id="187" w:name="_Toc67260394"/>
                            <w:r>
                              <w:t xml:space="preserve">Figure </w:t>
                            </w:r>
                            <w:r>
                              <w:fldChar w:fldCharType="begin"/>
                            </w:r>
                            <w:r>
                              <w:instrText xml:space="preserve"> SEQ Figure \* ARABIC </w:instrText>
                            </w:r>
                            <w:r>
                              <w:fldChar w:fldCharType="separate"/>
                            </w:r>
                            <w:r w:rsidR="00F56D53">
                              <w:rPr>
                                <w:noProof/>
                              </w:rPr>
                              <w:t>14</w:t>
                            </w:r>
                            <w:r>
                              <w:rPr>
                                <w:noProof/>
                              </w:rPr>
                              <w:fldChar w:fldCharType="end"/>
                            </w:r>
                            <w:r>
                              <w:t>: Sign Up</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4D38D5" id="Text Box 34" o:spid="_x0000_s1039" type="#_x0000_t202" style="position:absolute;left:0;text-align:left;margin-left:137.75pt;margin-top:292.45pt;width:124.6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" stroked="f">
                <v:textbox style="mso-fit-shape-to-text:t" inset="0,0,0,0">
                  <w:txbxContent>
                    <w:p w14:paraId="26C0F6BD" w14:textId="793F48F7" w:rsidR="00B72B88" w:rsidRPr="00BB6683" w:rsidRDefault="00B72B88" w:rsidP="005D4EFB">
                      <w:pPr>
                        <w:pStyle w:val="Caption"/>
                        <w:jc w:val="center"/>
                        <w:rPr>
                          <w:rFonts w:cs="Times New Roman"/>
                          <w:b/>
                          <w:bCs/>
                          <w:noProof/>
                          <w:sz w:val="24"/>
                        </w:rPr>
                      </w:pPr>
                      <w:bookmarkStart w:id="188" w:name="_Toc67260394"/>
                      <w:r>
                        <w:t xml:space="preserve">Figure </w:t>
                      </w:r>
                      <w:r>
                        <w:fldChar w:fldCharType="begin"/>
                      </w:r>
                      <w:r>
                        <w:instrText xml:space="preserve"> SEQ Figure \* ARABIC </w:instrText>
                      </w:r>
                      <w:r>
                        <w:fldChar w:fldCharType="separate"/>
                      </w:r>
                      <w:r w:rsidR="00F56D53">
                        <w:rPr>
                          <w:noProof/>
                        </w:rPr>
                        <w:t>14</w:t>
                      </w:r>
                      <w:r>
                        <w:rPr>
                          <w:noProof/>
                        </w:rPr>
                        <w:fldChar w:fldCharType="end"/>
                      </w:r>
                      <w:r>
                        <w:t>: Sign Up</w:t>
                      </w:r>
                      <w:bookmarkEnd w:id="188"/>
                    </w:p>
                  </w:txbxContent>
                </v:textbox>
                <w10:wrap type="tight"/>
              </v:shape>
            </w:pict>
          </mc:Fallback>
        </mc:AlternateContent>
      </w:r>
      <w:r>
        <w:rPr>
          <w:b/>
          <w:bCs/>
          <w:noProof/>
        </w:rPr>
        <w:drawing>
          <wp:anchor distT="0" distB="0" distL="114300" distR="114300" simplePos="0" relativeHeight="251771904" behindDoc="1" locked="0" layoutInCell="1" allowOverlap="1" wp14:anchorId="25185678" wp14:editId="184250CF">
            <wp:simplePos x="0" y="0"/>
            <wp:positionH relativeFrom="column">
              <wp:posOffset>1749425</wp:posOffset>
            </wp:positionH>
            <wp:positionV relativeFrom="paragraph">
              <wp:posOffset>230827</wp:posOffset>
            </wp:positionV>
            <wp:extent cx="1582420" cy="3426460"/>
            <wp:effectExtent l="0" t="0" r="0" b="2540"/>
            <wp:wrapTight wrapText="bothSides">
              <wp:wrapPolygon edited="0">
                <wp:start x="0" y="0"/>
                <wp:lineTo x="0" y="21496"/>
                <wp:lineTo x="21323" y="21496"/>
                <wp:lineTo x="21323"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lash Screen.png"/>
                    <pic:cNvPicPr/>
                  </pic:nvPicPr>
                  <pic:blipFill>
                    <a:blip r:embed="rId40">
                      <a:extLst>
                        <a:ext uri="{28A0092B-C50C-407E-A947-70E740481C1C}">
                          <a14:useLocalDpi xmlns:a14="http://schemas.microsoft.com/office/drawing/2010/main" val="0"/>
                        </a:ext>
                      </a:extLst>
                    </a:blip>
                    <a:stretch>
                      <a:fillRect/>
                    </a:stretch>
                  </pic:blipFill>
                  <pic:spPr>
                    <a:xfrm>
                      <a:off x="0" y="0"/>
                      <a:ext cx="1582420" cy="3426460"/>
                    </a:xfrm>
                    <a:prstGeom prst="rect">
                      <a:avLst/>
                    </a:prstGeom>
                  </pic:spPr>
                </pic:pic>
              </a:graphicData>
            </a:graphic>
            <wp14:sizeRelH relativeFrom="margin">
              <wp14:pctWidth>0</wp14:pctWidth>
            </wp14:sizeRelH>
            <wp14:sizeRelV relativeFrom="margin">
              <wp14:pctHeight>0</wp14:pctHeight>
            </wp14:sizeRelV>
          </wp:anchor>
        </w:drawing>
      </w:r>
      <w:r w:rsidR="001D5CCC" w:rsidRPr="001D5CCC">
        <w:rPr>
          <w:b/>
          <w:bCs/>
        </w:rPr>
        <w:t>Sign Up Screen</w:t>
      </w:r>
    </w:p>
    <w:p w14:paraId="034636A3" w14:textId="4AEFF078" w:rsidR="001D5CCC" w:rsidRDefault="001D5CCC" w:rsidP="00BC01B9"/>
    <w:p w14:paraId="718A20E0" w14:textId="0FAC5C0D" w:rsidR="001D5CCC" w:rsidRDefault="001D5CCC" w:rsidP="00BC01B9"/>
    <w:p w14:paraId="625424B4" w14:textId="30BA54CC" w:rsidR="001D5CCC" w:rsidRDefault="001D5CCC" w:rsidP="00BC01B9"/>
    <w:p w14:paraId="7753E455" w14:textId="226FFD2B" w:rsidR="001D5CCC" w:rsidRDefault="001D5CCC" w:rsidP="00BC01B9"/>
    <w:p w14:paraId="095F3976" w14:textId="56CCB15C" w:rsidR="001D5CCC" w:rsidRDefault="001D5CCC" w:rsidP="00BC01B9"/>
    <w:p w14:paraId="05BD02FF" w14:textId="037EFB1A" w:rsidR="001D5CCC" w:rsidRDefault="001D5CCC" w:rsidP="00BC01B9"/>
    <w:p w14:paraId="32EAE483" w14:textId="2F66369C" w:rsidR="001D5CCC" w:rsidRDefault="001D5CCC" w:rsidP="00BC01B9"/>
    <w:p w14:paraId="7F49D0F1" w14:textId="37355800" w:rsidR="001D5CCC" w:rsidRDefault="001D5CCC" w:rsidP="00BC01B9"/>
    <w:p w14:paraId="074B83CB" w14:textId="0DC25616" w:rsidR="001D5CCC" w:rsidRDefault="001D5CCC" w:rsidP="00BC01B9"/>
    <w:p w14:paraId="736D33E0" w14:textId="1E9BC1B6" w:rsidR="001D5CCC" w:rsidRDefault="001D5CCC" w:rsidP="00BC01B9"/>
    <w:p w14:paraId="5293468F" w14:textId="19F2837B" w:rsidR="001D5CCC" w:rsidRDefault="001D5CCC" w:rsidP="00BC01B9"/>
    <w:p w14:paraId="47115A38" w14:textId="6526F4B3" w:rsidR="001D5CCC" w:rsidRDefault="001D5CCC" w:rsidP="00BC01B9"/>
    <w:p w14:paraId="76F3F650" w14:textId="18BC7485" w:rsidR="001D5CCC" w:rsidRDefault="001D5CCC" w:rsidP="00BC01B9"/>
    <w:p w14:paraId="10CED72E" w14:textId="77777777" w:rsidR="00A2665A" w:rsidRDefault="00A2665A" w:rsidP="00BC01B9"/>
    <w:p w14:paraId="05405572" w14:textId="0909043D" w:rsidR="001D5CCC" w:rsidRDefault="008D183C" w:rsidP="00BC01B9">
      <w:pPr>
        <w:rPr>
          <w:b/>
          <w:bCs/>
        </w:rPr>
      </w:pPr>
      <w:r w:rsidRPr="008D183C">
        <w:rPr>
          <w:b/>
          <w:bCs/>
        </w:rPr>
        <w:t>Sign in Screen</w:t>
      </w:r>
    </w:p>
    <w:p w14:paraId="0499FC51" w14:textId="3A349A8A" w:rsidR="008D183C" w:rsidRPr="008D183C" w:rsidRDefault="00520BFF" w:rsidP="00BC01B9">
      <w:pPr>
        <w:rPr>
          <w:b/>
          <w:bCs/>
        </w:rPr>
      </w:pPr>
      <w:r>
        <w:rPr>
          <w:b/>
          <w:bCs/>
          <w:noProof/>
        </w:rPr>
        <w:drawing>
          <wp:anchor distT="0" distB="0" distL="114300" distR="114300" simplePos="0" relativeHeight="251773952" behindDoc="1" locked="0" layoutInCell="1" allowOverlap="1" wp14:anchorId="30288FE5" wp14:editId="160FEDCC">
            <wp:simplePos x="0" y="0"/>
            <wp:positionH relativeFrom="column">
              <wp:posOffset>1858645</wp:posOffset>
            </wp:positionH>
            <wp:positionV relativeFrom="paragraph">
              <wp:posOffset>25400</wp:posOffset>
            </wp:positionV>
            <wp:extent cx="1582420" cy="3426460"/>
            <wp:effectExtent l="0" t="0" r="0" b="2540"/>
            <wp:wrapTight wrapText="bothSides">
              <wp:wrapPolygon edited="0">
                <wp:start x="0" y="0"/>
                <wp:lineTo x="0" y="21496"/>
                <wp:lineTo x="21323" y="21496"/>
                <wp:lineTo x="2132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lash Screen.png"/>
                    <pic:cNvPicPr/>
                  </pic:nvPicPr>
                  <pic:blipFill>
                    <a:blip r:embed="rId41">
                      <a:extLst>
                        <a:ext uri="{28A0092B-C50C-407E-A947-70E740481C1C}">
                          <a14:useLocalDpi xmlns:a14="http://schemas.microsoft.com/office/drawing/2010/main" val="0"/>
                        </a:ext>
                      </a:extLst>
                    </a:blip>
                    <a:stretch>
                      <a:fillRect/>
                    </a:stretch>
                  </pic:blipFill>
                  <pic:spPr>
                    <a:xfrm>
                      <a:off x="0" y="0"/>
                      <a:ext cx="1582420" cy="3426460"/>
                    </a:xfrm>
                    <a:prstGeom prst="rect">
                      <a:avLst/>
                    </a:prstGeom>
                  </pic:spPr>
                </pic:pic>
              </a:graphicData>
            </a:graphic>
            <wp14:sizeRelH relativeFrom="margin">
              <wp14:pctWidth>0</wp14:pctWidth>
            </wp14:sizeRelH>
            <wp14:sizeRelV relativeFrom="margin">
              <wp14:pctHeight>0</wp14:pctHeight>
            </wp14:sizeRelV>
          </wp:anchor>
        </w:drawing>
      </w:r>
    </w:p>
    <w:p w14:paraId="49DB7842" w14:textId="6361486D" w:rsidR="001D5CCC" w:rsidRDefault="001D5CCC" w:rsidP="00BC01B9"/>
    <w:p w14:paraId="1FD602D9" w14:textId="19EFC1DD" w:rsidR="001D5CCC" w:rsidRDefault="001D5CCC" w:rsidP="00BC01B9"/>
    <w:p w14:paraId="3239E8FE" w14:textId="5E832D3E" w:rsidR="001D5CCC" w:rsidRDefault="001D5CCC" w:rsidP="00BC01B9"/>
    <w:p w14:paraId="40B6A9E0" w14:textId="1119EA11" w:rsidR="001D5CCC" w:rsidRDefault="001D5CCC" w:rsidP="00BC01B9"/>
    <w:p w14:paraId="0FDB3571" w14:textId="6BAB7793" w:rsidR="001D5CCC" w:rsidRDefault="001D5CCC" w:rsidP="00BC01B9"/>
    <w:p w14:paraId="2C17375E" w14:textId="0CAB5926" w:rsidR="001D5CCC" w:rsidRDefault="001D5CCC" w:rsidP="00BC01B9"/>
    <w:p w14:paraId="1E4800B8" w14:textId="361E3EBB" w:rsidR="001D5CCC" w:rsidRDefault="001D5CCC" w:rsidP="00BC01B9"/>
    <w:p w14:paraId="4159513E" w14:textId="53150334" w:rsidR="001D5CCC" w:rsidRDefault="001D5CCC" w:rsidP="00BC01B9"/>
    <w:p w14:paraId="61E292E0" w14:textId="026E42C8" w:rsidR="00BC01B9" w:rsidRDefault="00BC01B9" w:rsidP="00BC01B9"/>
    <w:p w14:paraId="5B04A216" w14:textId="00008276" w:rsidR="008D183C" w:rsidRDefault="008D183C" w:rsidP="00BC01B9"/>
    <w:p w14:paraId="2E99AAF5" w14:textId="07C98634" w:rsidR="008D183C" w:rsidRDefault="008D183C" w:rsidP="00BC01B9"/>
    <w:p w14:paraId="6E9685A9" w14:textId="0F196DE9" w:rsidR="008D183C" w:rsidRDefault="005D4EFB" w:rsidP="00BC01B9">
      <w:r>
        <w:rPr>
          <w:noProof/>
        </w:rPr>
        <mc:AlternateContent>
          <mc:Choice Requires="wps">
            <w:drawing>
              <wp:anchor distT="0" distB="0" distL="114300" distR="114300" simplePos="0" relativeHeight="251782144" behindDoc="1" locked="0" layoutInCell="1" allowOverlap="1" wp14:anchorId="7FF1B7EB" wp14:editId="66558C38">
                <wp:simplePos x="0" y="0"/>
                <wp:positionH relativeFrom="column">
                  <wp:posOffset>1858645</wp:posOffset>
                </wp:positionH>
                <wp:positionV relativeFrom="paragraph">
                  <wp:posOffset>172720</wp:posOffset>
                </wp:positionV>
                <wp:extent cx="1582420" cy="217805"/>
                <wp:effectExtent l="0" t="0" r="0" b="0"/>
                <wp:wrapTight wrapText="bothSides">
                  <wp:wrapPolygon edited="0">
                    <wp:start x="0" y="0"/>
                    <wp:lineTo x="0" y="18892"/>
                    <wp:lineTo x="21323" y="18892"/>
                    <wp:lineTo x="21323" y="0"/>
                    <wp:lineTo x="0" y="0"/>
                  </wp:wrapPolygon>
                </wp:wrapTight>
                <wp:docPr id="35" name="Text Box 35"/>
                <wp:cNvGraphicFramePr/>
                <a:graphic xmlns:a="http://schemas.openxmlformats.org/drawingml/2006/main">
                  <a:graphicData uri="http://schemas.microsoft.com/office/word/2010/wordprocessingShape">
                    <wps:wsp>
                      <wps:cNvSpPr txBox="1"/>
                      <wps:spPr>
                        <a:xfrm>
                          <a:off x="0" y="0"/>
                          <a:ext cx="1582420" cy="217805"/>
                        </a:xfrm>
                        <a:prstGeom prst="rect">
                          <a:avLst/>
                        </a:prstGeom>
                        <a:solidFill>
                          <a:prstClr val="white"/>
                        </a:solidFill>
                        <a:ln>
                          <a:noFill/>
                        </a:ln>
                      </wps:spPr>
                      <wps:txbx>
                        <w:txbxContent>
                          <w:p w14:paraId="740F7EEF" w14:textId="7522ECF4" w:rsidR="00B72B88" w:rsidRPr="00CF4417" w:rsidRDefault="00B72B88" w:rsidP="005D4EFB">
                            <w:pPr>
                              <w:pStyle w:val="Caption"/>
                              <w:jc w:val="center"/>
                              <w:rPr>
                                <w:rFonts w:cs="Times New Roman"/>
                                <w:b/>
                                <w:bCs/>
                                <w:noProof/>
                                <w:sz w:val="24"/>
                              </w:rPr>
                            </w:pPr>
                            <w:bookmarkStart w:id="189" w:name="_Toc67260395"/>
                            <w:r>
                              <w:t xml:space="preserve">Figure </w:t>
                            </w:r>
                            <w:r>
                              <w:fldChar w:fldCharType="begin"/>
                            </w:r>
                            <w:r>
                              <w:instrText xml:space="preserve"> SEQ Figure \* ARABIC </w:instrText>
                            </w:r>
                            <w:r>
                              <w:fldChar w:fldCharType="separate"/>
                            </w:r>
                            <w:r w:rsidR="00F56D53">
                              <w:rPr>
                                <w:noProof/>
                              </w:rPr>
                              <w:t>15</w:t>
                            </w:r>
                            <w:r>
                              <w:rPr>
                                <w:noProof/>
                              </w:rPr>
                              <w:fldChar w:fldCharType="end"/>
                            </w:r>
                            <w:r>
                              <w:t>: Sign in</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F1B7EB" id="Text Box 35" o:spid="_x0000_s1040" type="#_x0000_t202" style="position:absolute;left:0;text-align:left;margin-left:146.35pt;margin-top:13.6pt;width:124.6pt;height:17.15pt;z-index:-251534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" stroked="f">
                <v:textbox inset="0,0,0,0">
                  <w:txbxContent>
                    <w:p w14:paraId="740F7EEF" w14:textId="7522ECF4" w:rsidR="00B72B88" w:rsidRPr="00CF4417" w:rsidRDefault="00B72B88" w:rsidP="005D4EFB">
                      <w:pPr>
                        <w:pStyle w:val="Caption"/>
                        <w:jc w:val="center"/>
                        <w:rPr>
                          <w:rFonts w:cs="Times New Roman"/>
                          <w:b/>
                          <w:bCs/>
                          <w:noProof/>
                          <w:sz w:val="24"/>
                        </w:rPr>
                      </w:pPr>
                      <w:bookmarkStart w:id="190" w:name="_Toc67260395"/>
                      <w:r>
                        <w:t xml:space="preserve">Figure </w:t>
                      </w:r>
                      <w:r>
                        <w:fldChar w:fldCharType="begin"/>
                      </w:r>
                      <w:r>
                        <w:instrText xml:space="preserve"> SEQ Figure \* ARABIC </w:instrText>
                      </w:r>
                      <w:r>
                        <w:fldChar w:fldCharType="separate"/>
                      </w:r>
                      <w:r w:rsidR="00F56D53">
                        <w:rPr>
                          <w:noProof/>
                        </w:rPr>
                        <w:t>15</w:t>
                      </w:r>
                      <w:r>
                        <w:rPr>
                          <w:noProof/>
                        </w:rPr>
                        <w:fldChar w:fldCharType="end"/>
                      </w:r>
                      <w:r>
                        <w:t>: Sign in</w:t>
                      </w:r>
                      <w:bookmarkEnd w:id="190"/>
                    </w:p>
                  </w:txbxContent>
                </v:textbox>
                <w10:wrap type="tight"/>
              </v:shape>
            </w:pict>
          </mc:Fallback>
        </mc:AlternateContent>
      </w:r>
    </w:p>
    <w:p w14:paraId="46EF6E27" w14:textId="406D6DF5" w:rsidR="008D183C" w:rsidRDefault="008D183C" w:rsidP="00BC01B9"/>
    <w:p w14:paraId="075B9DC2" w14:textId="15D85F93" w:rsidR="008D183C" w:rsidRDefault="005D4EFB" w:rsidP="00BC01B9">
      <w:r w:rsidRPr="005D4EFB">
        <w:rPr>
          <w:b/>
          <w:bCs/>
        </w:rPr>
        <w:lastRenderedPageBreak/>
        <w:t>Add Venue</w:t>
      </w:r>
    </w:p>
    <w:p w14:paraId="0C5D4213" w14:textId="3B98D49A" w:rsidR="00BC01B9" w:rsidRDefault="00EC4738" w:rsidP="00BC01B9">
      <w:r>
        <w:rPr>
          <w:noProof/>
        </w:rPr>
        <mc:AlternateContent>
          <mc:Choice Requires="wps">
            <w:drawing>
              <wp:anchor distT="0" distB="0" distL="114300" distR="114300" simplePos="0" relativeHeight="251784192" behindDoc="1" locked="0" layoutInCell="1" allowOverlap="1" wp14:anchorId="7120F9B9" wp14:editId="71BAC00E">
                <wp:simplePos x="0" y="0"/>
                <wp:positionH relativeFrom="column">
                  <wp:posOffset>1598930</wp:posOffset>
                </wp:positionH>
                <wp:positionV relativeFrom="paragraph">
                  <wp:posOffset>3560445</wp:posOffset>
                </wp:positionV>
                <wp:extent cx="1582420"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1582420" cy="635"/>
                        </a:xfrm>
                        <a:prstGeom prst="rect">
                          <a:avLst/>
                        </a:prstGeom>
                        <a:solidFill>
                          <a:prstClr val="white"/>
                        </a:solidFill>
                        <a:ln>
                          <a:noFill/>
                        </a:ln>
                      </wps:spPr>
                      <wps:txbx>
                        <w:txbxContent>
                          <w:p w14:paraId="48489875" w14:textId="719BC205" w:rsidR="00B72B88" w:rsidRPr="007162F0" w:rsidRDefault="00B72B88" w:rsidP="00EC4738">
                            <w:pPr>
                              <w:pStyle w:val="Caption"/>
                              <w:jc w:val="center"/>
                              <w:rPr>
                                <w:rFonts w:cs="Times New Roman"/>
                                <w:b/>
                                <w:bCs/>
                                <w:noProof/>
                                <w:sz w:val="24"/>
                              </w:rPr>
                            </w:pPr>
                            <w:bookmarkStart w:id="191" w:name="_Toc67260396"/>
                            <w:r>
                              <w:t xml:space="preserve">Figure </w:t>
                            </w:r>
                            <w:r>
                              <w:fldChar w:fldCharType="begin"/>
                            </w:r>
                            <w:r>
                              <w:instrText xml:space="preserve"> SEQ Figure \* ARABIC </w:instrText>
                            </w:r>
                            <w:r>
                              <w:fldChar w:fldCharType="separate"/>
                            </w:r>
                            <w:r w:rsidR="00F56D53">
                              <w:rPr>
                                <w:noProof/>
                              </w:rPr>
                              <w:t>16</w:t>
                            </w:r>
                            <w:r>
                              <w:rPr>
                                <w:noProof/>
                              </w:rPr>
                              <w:fldChar w:fldCharType="end"/>
                            </w:r>
                            <w:r>
                              <w:t>: Add Venue</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20F9B9" id="Text Box 36" o:spid="_x0000_s1041" type="#_x0000_t202" style="position:absolute;left:0;text-align:left;margin-left:125.9pt;margin-top:280.35pt;width:124.6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" stroked="f">
                <v:textbox style="mso-fit-shape-to-text:t" inset="0,0,0,0">
                  <w:txbxContent>
                    <w:p w14:paraId="48489875" w14:textId="719BC205" w:rsidR="00B72B88" w:rsidRPr="007162F0" w:rsidRDefault="00B72B88" w:rsidP="00EC4738">
                      <w:pPr>
                        <w:pStyle w:val="Caption"/>
                        <w:jc w:val="center"/>
                        <w:rPr>
                          <w:rFonts w:cs="Times New Roman"/>
                          <w:b/>
                          <w:bCs/>
                          <w:noProof/>
                          <w:sz w:val="24"/>
                        </w:rPr>
                      </w:pPr>
                      <w:bookmarkStart w:id="192" w:name="_Toc67260396"/>
                      <w:r>
                        <w:t xml:space="preserve">Figure </w:t>
                      </w:r>
                      <w:r>
                        <w:fldChar w:fldCharType="begin"/>
                      </w:r>
                      <w:r>
                        <w:instrText xml:space="preserve"> SEQ Figure \* ARABIC </w:instrText>
                      </w:r>
                      <w:r>
                        <w:fldChar w:fldCharType="separate"/>
                      </w:r>
                      <w:r w:rsidR="00F56D53">
                        <w:rPr>
                          <w:noProof/>
                        </w:rPr>
                        <w:t>16</w:t>
                      </w:r>
                      <w:r>
                        <w:rPr>
                          <w:noProof/>
                        </w:rPr>
                        <w:fldChar w:fldCharType="end"/>
                      </w:r>
                      <w:r>
                        <w:t>: Add Venue</w:t>
                      </w:r>
                      <w:bookmarkEnd w:id="192"/>
                    </w:p>
                  </w:txbxContent>
                </v:textbox>
                <w10:wrap type="tight"/>
              </v:shape>
            </w:pict>
          </mc:Fallback>
        </mc:AlternateContent>
      </w:r>
      <w:r w:rsidR="005D4EFB">
        <w:rPr>
          <w:b/>
          <w:bCs/>
          <w:noProof/>
        </w:rPr>
        <w:drawing>
          <wp:anchor distT="0" distB="0" distL="114300" distR="114300" simplePos="0" relativeHeight="251776000" behindDoc="1" locked="0" layoutInCell="1" allowOverlap="1" wp14:anchorId="359BA4BF" wp14:editId="3C493A6B">
            <wp:simplePos x="0" y="0"/>
            <wp:positionH relativeFrom="column">
              <wp:posOffset>1598930</wp:posOffset>
            </wp:positionH>
            <wp:positionV relativeFrom="paragraph">
              <wp:posOffset>77157</wp:posOffset>
            </wp:positionV>
            <wp:extent cx="1582420" cy="3426466"/>
            <wp:effectExtent l="0" t="0" r="0" b="2540"/>
            <wp:wrapTight wrapText="bothSides">
              <wp:wrapPolygon edited="0">
                <wp:start x="0" y="0"/>
                <wp:lineTo x="0" y="21496"/>
                <wp:lineTo x="21323" y="21496"/>
                <wp:lineTo x="21323"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lash Screen.png"/>
                    <pic:cNvPicPr/>
                  </pic:nvPicPr>
                  <pic:blipFill>
                    <a:blip r:embed="rId42">
                      <a:extLst>
                        <a:ext uri="{28A0092B-C50C-407E-A947-70E740481C1C}">
                          <a14:useLocalDpi xmlns:a14="http://schemas.microsoft.com/office/drawing/2010/main" val="0"/>
                        </a:ext>
                      </a:extLst>
                    </a:blip>
                    <a:stretch>
                      <a:fillRect/>
                    </a:stretch>
                  </pic:blipFill>
                  <pic:spPr>
                    <a:xfrm>
                      <a:off x="0" y="0"/>
                      <a:ext cx="1582420" cy="3426466"/>
                    </a:xfrm>
                    <a:prstGeom prst="rect">
                      <a:avLst/>
                    </a:prstGeom>
                  </pic:spPr>
                </pic:pic>
              </a:graphicData>
            </a:graphic>
            <wp14:sizeRelH relativeFrom="margin">
              <wp14:pctWidth>0</wp14:pctWidth>
            </wp14:sizeRelH>
            <wp14:sizeRelV relativeFrom="margin">
              <wp14:pctHeight>0</wp14:pctHeight>
            </wp14:sizeRelV>
          </wp:anchor>
        </w:drawing>
      </w:r>
    </w:p>
    <w:p w14:paraId="6185CFBF" w14:textId="2086A748" w:rsidR="008D183C" w:rsidRDefault="008D183C" w:rsidP="00BC01B9"/>
    <w:p w14:paraId="266BBF59" w14:textId="77EF0C65" w:rsidR="008D183C" w:rsidRDefault="008D183C" w:rsidP="00BC01B9"/>
    <w:p w14:paraId="28BB89C3" w14:textId="1AEBB9F7" w:rsidR="008D183C" w:rsidRDefault="008D183C" w:rsidP="00BC01B9"/>
    <w:p w14:paraId="604A01A2" w14:textId="20C8E27B" w:rsidR="007B72FB" w:rsidRDefault="007B72FB" w:rsidP="00BC01B9"/>
    <w:p w14:paraId="55A547C6" w14:textId="462DCC33" w:rsidR="007B72FB" w:rsidRDefault="007B72FB" w:rsidP="00BC01B9"/>
    <w:p w14:paraId="65FF9651" w14:textId="5B82100D" w:rsidR="007B72FB" w:rsidRDefault="007B72FB" w:rsidP="00BC01B9"/>
    <w:p w14:paraId="27AEA8A0" w14:textId="1F1163DC" w:rsidR="007B72FB" w:rsidRDefault="007B72FB" w:rsidP="00BC01B9"/>
    <w:p w14:paraId="7930BC2B" w14:textId="77777777" w:rsidR="007B72FB" w:rsidRDefault="007B72FB" w:rsidP="00BC01B9"/>
    <w:p w14:paraId="117EBB5E" w14:textId="7C048F79" w:rsidR="008D183C" w:rsidRDefault="008D183C" w:rsidP="00BC01B9"/>
    <w:p w14:paraId="56011D1A" w14:textId="067880D9" w:rsidR="005D4EFB" w:rsidRDefault="005D4EFB" w:rsidP="00BC01B9"/>
    <w:p w14:paraId="57F3C472" w14:textId="0367C723" w:rsidR="005D4EFB" w:rsidRDefault="005D4EFB" w:rsidP="00BC01B9"/>
    <w:p w14:paraId="3F4F30AE" w14:textId="5E68A9AB" w:rsidR="005D4EFB" w:rsidRDefault="005D4EFB" w:rsidP="00BC01B9"/>
    <w:p w14:paraId="7041E6FA" w14:textId="7E9BADC3" w:rsidR="005D4EFB" w:rsidRDefault="005D4EFB" w:rsidP="00BC01B9"/>
    <w:p w14:paraId="04728AA2" w14:textId="735F4E3C" w:rsidR="005D4EFB" w:rsidRPr="00EC4738" w:rsidRDefault="00EC4738" w:rsidP="00BC01B9">
      <w:pPr>
        <w:rPr>
          <w:b/>
          <w:bCs/>
        </w:rPr>
      </w:pPr>
      <w:r w:rsidRPr="00EC4738">
        <w:rPr>
          <w:b/>
          <w:bCs/>
        </w:rPr>
        <w:t>Manage Essentials</w:t>
      </w:r>
    </w:p>
    <w:p w14:paraId="44BFBAA8" w14:textId="32C3D2BD" w:rsidR="00EC4738" w:rsidRDefault="00EC4738" w:rsidP="00BC01B9">
      <w:r>
        <w:rPr>
          <w:noProof/>
        </w:rPr>
        <mc:AlternateContent>
          <mc:Choice Requires="wps">
            <w:drawing>
              <wp:anchor distT="0" distB="0" distL="114300" distR="114300" simplePos="0" relativeHeight="251788288" behindDoc="1" locked="0" layoutInCell="1" allowOverlap="1" wp14:anchorId="1D7866C4" wp14:editId="4769E1B5">
                <wp:simplePos x="0" y="0"/>
                <wp:positionH relativeFrom="column">
                  <wp:posOffset>1585595</wp:posOffset>
                </wp:positionH>
                <wp:positionV relativeFrom="paragraph">
                  <wp:posOffset>3384550</wp:posOffset>
                </wp:positionV>
                <wp:extent cx="1581785"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1581785" cy="635"/>
                        </a:xfrm>
                        <a:prstGeom prst="rect">
                          <a:avLst/>
                        </a:prstGeom>
                        <a:solidFill>
                          <a:prstClr val="white"/>
                        </a:solidFill>
                        <a:ln>
                          <a:noFill/>
                        </a:ln>
                      </wps:spPr>
                      <wps:txbx>
                        <w:txbxContent>
                          <w:p w14:paraId="6C00DEA8" w14:textId="731AE0AE" w:rsidR="00B72B88" w:rsidRPr="00A8033E" w:rsidRDefault="00B72B88" w:rsidP="00EC4738">
                            <w:pPr>
                              <w:pStyle w:val="Caption"/>
                              <w:jc w:val="center"/>
                              <w:rPr>
                                <w:rFonts w:cs="Times New Roman"/>
                                <w:b/>
                                <w:bCs/>
                                <w:noProof/>
                                <w:sz w:val="24"/>
                              </w:rPr>
                            </w:pPr>
                            <w:bookmarkStart w:id="193" w:name="_Toc67260397"/>
                            <w:r>
                              <w:t xml:space="preserve">Figure </w:t>
                            </w:r>
                            <w:r>
                              <w:fldChar w:fldCharType="begin"/>
                            </w:r>
                            <w:r>
                              <w:instrText xml:space="preserve"> SEQ Figure \* ARABIC </w:instrText>
                            </w:r>
                            <w:r>
                              <w:fldChar w:fldCharType="separate"/>
                            </w:r>
                            <w:r w:rsidR="00F56D53">
                              <w:rPr>
                                <w:noProof/>
                              </w:rPr>
                              <w:t>17</w:t>
                            </w:r>
                            <w:r>
                              <w:rPr>
                                <w:noProof/>
                              </w:rPr>
                              <w:fldChar w:fldCharType="end"/>
                            </w:r>
                            <w:r>
                              <w:t>:Manage essentials</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7866C4" id="Text Box 38" o:spid="_x0000_s1042" type="#_x0000_t202" style="position:absolute;left:0;text-align:left;margin-left:124.85pt;margin-top:266.5pt;width:124.55pt;height:.05pt;z-index:-25152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weMAIAAGcEAAAOAAAAZHJzL2Uyb0RvYy54bWysVMFu2zAMvQ/YPwi6L05aJCu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" stroked="f">
                <v:textbox style="mso-fit-shape-to-text:t" inset="0,0,0,0">
                  <w:txbxContent>
                    <w:p w14:paraId="6C00DEA8" w14:textId="731AE0AE" w:rsidR="00B72B88" w:rsidRPr="00A8033E" w:rsidRDefault="00B72B88" w:rsidP="00EC4738">
                      <w:pPr>
                        <w:pStyle w:val="Caption"/>
                        <w:jc w:val="center"/>
                        <w:rPr>
                          <w:rFonts w:cs="Times New Roman"/>
                          <w:b/>
                          <w:bCs/>
                          <w:noProof/>
                          <w:sz w:val="24"/>
                        </w:rPr>
                      </w:pPr>
                      <w:bookmarkStart w:id="194" w:name="_Toc67260397"/>
                      <w:r>
                        <w:t xml:space="preserve">Figure </w:t>
                      </w:r>
                      <w:r>
                        <w:fldChar w:fldCharType="begin"/>
                      </w:r>
                      <w:r>
                        <w:instrText xml:space="preserve"> SEQ Figure \* ARABIC </w:instrText>
                      </w:r>
                      <w:r>
                        <w:fldChar w:fldCharType="separate"/>
                      </w:r>
                      <w:r w:rsidR="00F56D53">
                        <w:rPr>
                          <w:noProof/>
                        </w:rPr>
                        <w:t>17</w:t>
                      </w:r>
                      <w:r>
                        <w:rPr>
                          <w:noProof/>
                        </w:rPr>
                        <w:fldChar w:fldCharType="end"/>
                      </w:r>
                      <w:r>
                        <w:t>:Manage essentials</w:t>
                      </w:r>
                      <w:bookmarkEnd w:id="194"/>
                    </w:p>
                  </w:txbxContent>
                </v:textbox>
                <w10:wrap type="tight"/>
              </v:shape>
            </w:pict>
          </mc:Fallback>
        </mc:AlternateContent>
      </w:r>
      <w:r>
        <w:rPr>
          <w:b/>
          <w:bCs/>
          <w:noProof/>
        </w:rPr>
        <w:drawing>
          <wp:anchor distT="0" distB="0" distL="114300" distR="114300" simplePos="0" relativeHeight="251786240" behindDoc="1" locked="0" layoutInCell="1" allowOverlap="1" wp14:anchorId="522CBBC4" wp14:editId="0B7AB9B9">
            <wp:simplePos x="0" y="0"/>
            <wp:positionH relativeFrom="column">
              <wp:posOffset>1585595</wp:posOffset>
            </wp:positionH>
            <wp:positionV relativeFrom="paragraph">
              <wp:posOffset>11430</wp:posOffset>
            </wp:positionV>
            <wp:extent cx="1581785" cy="3426460"/>
            <wp:effectExtent l="0" t="0" r="0" b="2540"/>
            <wp:wrapTight wrapText="bothSides">
              <wp:wrapPolygon edited="0">
                <wp:start x="0" y="0"/>
                <wp:lineTo x="0" y="21496"/>
                <wp:lineTo x="21331" y="21496"/>
                <wp:lineTo x="21331"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lash Screen.png"/>
                    <pic:cNvPicPr/>
                  </pic:nvPicPr>
                  <pic:blipFill>
                    <a:blip r:embed="rId43">
                      <a:extLst>
                        <a:ext uri="{28A0092B-C50C-407E-A947-70E740481C1C}">
                          <a14:useLocalDpi xmlns:a14="http://schemas.microsoft.com/office/drawing/2010/main" val="0"/>
                        </a:ext>
                      </a:extLst>
                    </a:blip>
                    <a:stretch>
                      <a:fillRect/>
                    </a:stretch>
                  </pic:blipFill>
                  <pic:spPr>
                    <a:xfrm>
                      <a:off x="0" y="0"/>
                      <a:ext cx="1581785" cy="3426460"/>
                    </a:xfrm>
                    <a:prstGeom prst="rect">
                      <a:avLst/>
                    </a:prstGeom>
                  </pic:spPr>
                </pic:pic>
              </a:graphicData>
            </a:graphic>
            <wp14:sizeRelH relativeFrom="margin">
              <wp14:pctWidth>0</wp14:pctWidth>
            </wp14:sizeRelH>
            <wp14:sizeRelV relativeFrom="margin">
              <wp14:pctHeight>0</wp14:pctHeight>
            </wp14:sizeRelV>
          </wp:anchor>
        </w:drawing>
      </w:r>
    </w:p>
    <w:p w14:paraId="06D9D5FB" w14:textId="62EE9BAD" w:rsidR="005D4EFB" w:rsidRDefault="005D4EFB" w:rsidP="00BC01B9"/>
    <w:p w14:paraId="68742254" w14:textId="789AB097" w:rsidR="005D4EFB" w:rsidRDefault="005D4EFB" w:rsidP="00BC01B9"/>
    <w:p w14:paraId="617585AB" w14:textId="3DE26FC7" w:rsidR="005D4EFB" w:rsidRDefault="005D4EFB" w:rsidP="00BC01B9"/>
    <w:p w14:paraId="32E6F3BE" w14:textId="32623B3A" w:rsidR="005D4EFB" w:rsidRDefault="005D4EFB" w:rsidP="00BC01B9"/>
    <w:p w14:paraId="7D86F137" w14:textId="096B6BD1" w:rsidR="005D4EFB" w:rsidRDefault="005D4EFB" w:rsidP="00BC01B9"/>
    <w:p w14:paraId="7913F448" w14:textId="264909A3" w:rsidR="005D4EFB" w:rsidRDefault="005D4EFB" w:rsidP="00BC01B9"/>
    <w:p w14:paraId="5B036AA2" w14:textId="22A5D772" w:rsidR="005D4EFB" w:rsidRDefault="005D4EFB" w:rsidP="00BC01B9"/>
    <w:p w14:paraId="4F46EFE1" w14:textId="190C13F6" w:rsidR="005D4EFB" w:rsidRDefault="005D4EFB" w:rsidP="00BC01B9"/>
    <w:p w14:paraId="7F6678F7" w14:textId="55CFAF04" w:rsidR="005D4EFB" w:rsidRDefault="005D4EFB" w:rsidP="00BC01B9"/>
    <w:p w14:paraId="1B7A1AAD" w14:textId="78F6FCC1" w:rsidR="005D4EFB" w:rsidRDefault="005D4EFB" w:rsidP="00BC01B9"/>
    <w:p w14:paraId="364B8009" w14:textId="3C25E89A" w:rsidR="005D4EFB" w:rsidRDefault="005D4EFB" w:rsidP="00BC01B9"/>
    <w:p w14:paraId="155934BD" w14:textId="38C2AF31" w:rsidR="005D4EFB" w:rsidRDefault="005D4EFB" w:rsidP="00BC01B9"/>
    <w:p w14:paraId="1FC7B98D" w14:textId="2291B8F0" w:rsidR="005D4EFB" w:rsidRDefault="005D4EFB" w:rsidP="00BC01B9"/>
    <w:p w14:paraId="4B709B64" w14:textId="76BFA615" w:rsidR="005D4EFB" w:rsidRDefault="005D4EFB" w:rsidP="00BC01B9"/>
    <w:p w14:paraId="3153776E" w14:textId="165A019E" w:rsidR="005D4EFB" w:rsidRDefault="005D4EFB" w:rsidP="00BC01B9"/>
    <w:p w14:paraId="15FCD328" w14:textId="1292DA43" w:rsidR="005D4EFB" w:rsidRDefault="005D4EFB" w:rsidP="00BC01B9"/>
    <w:p w14:paraId="26CBF4C3" w14:textId="2C79A504" w:rsidR="005D4EFB" w:rsidRDefault="005D4EFB" w:rsidP="00BC01B9"/>
    <w:p w14:paraId="51BC5BE6" w14:textId="44D9D406" w:rsidR="005D4EFB" w:rsidRDefault="005D4EFB" w:rsidP="00BC01B9"/>
    <w:p w14:paraId="73A7B236" w14:textId="654C7BB8" w:rsidR="005D4EFB" w:rsidRDefault="005D4EFB" w:rsidP="00BC01B9"/>
    <w:p w14:paraId="42331FF4" w14:textId="148F8ED4" w:rsidR="005D4EFB" w:rsidRDefault="005D4EFB" w:rsidP="00BC01B9"/>
    <w:p w14:paraId="62672A37" w14:textId="01282318" w:rsidR="005D4EFB" w:rsidRDefault="005D4EFB" w:rsidP="00BC01B9"/>
    <w:p w14:paraId="7BD70D62" w14:textId="77777777" w:rsidR="005D4EFB" w:rsidRDefault="005D4EFB" w:rsidP="00BC01B9"/>
    <w:p w14:paraId="44298369" w14:textId="4B7F2DDC" w:rsidR="008D183C" w:rsidRDefault="008D183C" w:rsidP="00BC01B9"/>
    <w:p w14:paraId="710CCEBD" w14:textId="60319949" w:rsidR="008D183C" w:rsidRDefault="008D183C" w:rsidP="00BC01B9"/>
    <w:p w14:paraId="69D26C8B" w14:textId="0D8FAF98" w:rsidR="00EC4738" w:rsidRDefault="00EC4738" w:rsidP="00BC01B9"/>
    <w:p w14:paraId="5C500C58" w14:textId="77777777" w:rsidR="00EC4738" w:rsidRPr="00BC01B9" w:rsidRDefault="00EC4738" w:rsidP="00BC01B9"/>
    <w:p w14:paraId="07A03524" w14:textId="22B8DEEC" w:rsidR="00E814A2" w:rsidRPr="00D621F5" w:rsidRDefault="00E814A2" w:rsidP="00C5300F">
      <w:pPr>
        <w:pStyle w:val="28ptBold"/>
      </w:pPr>
      <w:r w:rsidRPr="00D621F5">
        <w:t>CHAPTER NO. 06</w:t>
      </w:r>
    </w:p>
    <w:p w14:paraId="28236A44" w14:textId="1DB91140" w:rsidR="00E814A2" w:rsidRPr="00D621F5" w:rsidRDefault="00E814A2" w:rsidP="00C5300F">
      <w:pPr>
        <w:pStyle w:val="28ptBold"/>
      </w:pPr>
      <w:r w:rsidRPr="00D621F5">
        <w:t>TESTING AND EVALUATION</w:t>
      </w:r>
    </w:p>
    <w:p w14:paraId="71B0716A" w14:textId="1ABEE202" w:rsidR="00E814A2" w:rsidRPr="0081366F" w:rsidRDefault="00E814A2" w:rsidP="00E814A2">
      <w:pPr>
        <w:spacing w:after="160" w:line="259" w:lineRule="auto"/>
        <w:jc w:val="left"/>
      </w:pPr>
      <w:r>
        <w:br w:type="page"/>
      </w:r>
    </w:p>
    <w:p w14:paraId="18FBF0FD" w14:textId="77777777" w:rsidR="00E814A2" w:rsidRPr="00927E4A" w:rsidRDefault="00E814A2" w:rsidP="00C5300F">
      <w:pPr>
        <w:pStyle w:val="Heading1"/>
      </w:pPr>
      <w:bookmarkStart w:id="195" w:name="_Toc67529265"/>
      <w:r w:rsidRPr="00927E4A">
        <w:lastRenderedPageBreak/>
        <w:t xml:space="preserve">Testing and </w:t>
      </w:r>
      <w:r w:rsidRPr="007A1AA6">
        <w:t>Evaluation</w:t>
      </w:r>
      <w:bookmarkEnd w:id="195"/>
    </w:p>
    <w:p w14:paraId="06F2EE30" w14:textId="7E743E77" w:rsidR="000B7697" w:rsidRPr="00055204" w:rsidRDefault="00E814A2" w:rsidP="00055204">
      <w:r>
        <w:t xml:space="preserve">This chapter will describe about testing and evaluation of the project. In this, we are required to perform the testing both manually and </w:t>
      </w:r>
      <w:r w:rsidR="00BC01B9">
        <w:t>automated</w:t>
      </w:r>
      <w:r w:rsidR="00055204">
        <w:t>.</w:t>
      </w:r>
    </w:p>
    <w:p w14:paraId="2D1428EA" w14:textId="26CF54E3" w:rsidR="00E814A2" w:rsidRDefault="00E814A2" w:rsidP="00AB0FD1">
      <w:pPr>
        <w:pStyle w:val="Heading2"/>
      </w:pPr>
      <w:bookmarkStart w:id="196" w:name="_Toc67529266"/>
      <w:r w:rsidRPr="007A1AA6">
        <w:t>Manual</w:t>
      </w:r>
      <w:r>
        <w:t xml:space="preserve"> Testing</w:t>
      </w:r>
      <w:bookmarkEnd w:id="196"/>
    </w:p>
    <w:p w14:paraId="79726D99" w14:textId="3AE7387E" w:rsidR="00E814A2" w:rsidRPr="00261771" w:rsidRDefault="00E814A2" w:rsidP="006D6574">
      <w:pPr>
        <w:rPr>
          <w:shd w:val="clear" w:color="auto" w:fill="FFFFFF"/>
        </w:rPr>
      </w:pPr>
      <w:r>
        <w:rPr>
          <w:shd w:val="clear" w:color="auto" w:fill="FFFFFF"/>
        </w:rPr>
        <w:t> </w:t>
      </w:r>
      <w:r w:rsidRPr="007B45DF">
        <w:rPr>
          <w:shd w:val="clear" w:color="auto" w:fill="FFFFFF"/>
        </w:rPr>
        <w:t>Manual Testing is a process of finding out the defects, bugs in a software program and this testing verifies if all the features are working properly or not. Tester manually executes the test cases. Manual testing is the process of using the features of an application as an end-user.</w:t>
      </w:r>
      <w:r>
        <w:rPr>
          <w:shd w:val="clear" w:color="auto" w:fill="FFFFFF"/>
        </w:rPr>
        <w:t xml:space="preserve"> Considering the scope of the project and the time limitations, we will be performing following tests</w:t>
      </w:r>
      <w:r w:rsidR="002C0AF4">
        <w:rPr>
          <w:shd w:val="clear" w:color="auto" w:fill="FFFFFF"/>
        </w:rPr>
        <w:fldChar w:fldCharType="begin"/>
      </w:r>
      <w:r w:rsidR="002C0AF4">
        <w:rPr>
          <w:shd w:val="clear" w:color="auto" w:fill="FFFFFF"/>
        </w:rPr>
        <w:instrText xml:space="preserve"> ADDIN EN.CITE &lt;EndNote&gt;&lt;Cite&gt;&lt;Author&gt;Itkonen&lt;/Author&gt;&lt;Year&gt;2009&lt;/Year&gt;&lt;RecNum&gt;45&lt;/RecNum&gt;&lt;DisplayText&gt;[10]&lt;/DisplayText&gt;&lt;record&gt;&lt;rec-number&gt;45&lt;/rec-number&gt;&lt;foreign-keys&gt;&lt;key app="EN" db-id="0eszpdvabawvf7e0s2qvf0ditfdffdeaxsr2" timestamp="1592100356"&gt;45&lt;/key&gt;&lt;/foreign-keys&gt;&lt;ref-type name="Conference Proceedings"&gt;10&lt;/ref-type&gt;&lt;contributors&gt;&lt;authors&gt;&lt;author&gt;Itkonen, Juha&lt;/author&gt;&lt;author&gt;Mantyla, Mika V&lt;/author&gt;&lt;author&gt;Lassenius, Casper&lt;/author&gt;&lt;/authors&gt;&lt;/contributors&gt;&lt;titles&gt;&lt;title&gt;How do testers do it? An exploratory study on manual testing practices&lt;/title&gt;&lt;secondary-title&gt;2009 3rd International Symposium on Empirical Software Engineering and Measurement&lt;/secondary-title&gt;&lt;/titles&gt;&lt;pages&gt;494-497&lt;/pages&gt;&lt;dates&gt;&lt;year&gt;2009&lt;/year&gt;&lt;/dates&gt;&lt;publisher&gt;IEEE&lt;/publisher&gt;&lt;isbn&gt;1424448425&lt;/isbn&gt;&lt;urls&gt;&lt;/urls&gt;&lt;/record&gt;&lt;/Cite&gt;&lt;/EndNote&gt;</w:instrText>
      </w:r>
      <w:r w:rsidR="002C0AF4">
        <w:rPr>
          <w:shd w:val="clear" w:color="auto" w:fill="FFFFFF"/>
        </w:rPr>
        <w:fldChar w:fldCharType="end"/>
      </w:r>
      <w:r w:rsidR="002C0AF4">
        <w:rPr>
          <w:shd w:val="clear" w:color="auto" w:fill="FFFFFF"/>
        </w:rPr>
        <w:t>.</w:t>
      </w:r>
    </w:p>
    <w:p w14:paraId="35E3898F" w14:textId="7F03BE36" w:rsidR="00E814A2" w:rsidRPr="00F54BAE" w:rsidRDefault="00E814A2" w:rsidP="006C2C0D">
      <w:pPr>
        <w:pStyle w:val="ListParagraph"/>
        <w:numPr>
          <w:ilvl w:val="0"/>
          <w:numId w:val="3"/>
        </w:numPr>
        <w:spacing w:before="0" w:after="0"/>
        <w:rPr>
          <w:rFonts w:eastAsia="Times New Roman"/>
          <w:b/>
          <w:bCs/>
          <w:sz w:val="28"/>
          <w:szCs w:val="28"/>
        </w:rPr>
      </w:pPr>
      <w:r w:rsidRPr="00F54BAE">
        <w:rPr>
          <w:rFonts w:eastAsia="Times New Roman"/>
          <w:b/>
          <w:bCs/>
          <w:sz w:val="28"/>
          <w:szCs w:val="28"/>
        </w:rPr>
        <w:t>Unit Testing:</w:t>
      </w:r>
    </w:p>
    <w:p w14:paraId="7520F9E7" w14:textId="77777777" w:rsidR="00E814A2" w:rsidRDefault="00E814A2" w:rsidP="00E814A2">
      <w:pPr>
        <w:rPr>
          <w:sz w:val="20"/>
          <w:szCs w:val="20"/>
        </w:rPr>
      </w:pPr>
      <w:r>
        <w:rPr>
          <w:rFonts w:eastAsia="Times New Roman"/>
        </w:rPr>
        <w:t>This testing verifies the program logic and verifies program structure</w:t>
      </w:r>
    </w:p>
    <w:p w14:paraId="0D2013A6" w14:textId="51AC4B29" w:rsidR="00E814A2" w:rsidRDefault="00E814A2" w:rsidP="002D48DE">
      <w:pPr>
        <w:tabs>
          <w:tab w:val="left" w:pos="1700"/>
        </w:tabs>
        <w:rPr>
          <w:sz w:val="20"/>
          <w:szCs w:val="20"/>
        </w:rPr>
      </w:pPr>
      <w:r>
        <w:rPr>
          <w:rFonts w:eastAsia="Times New Roman"/>
          <w:b/>
          <w:bCs/>
          <w:szCs w:val="24"/>
        </w:rPr>
        <w:t>Unit Testing 1:</w:t>
      </w:r>
      <w:r>
        <w:rPr>
          <w:sz w:val="20"/>
          <w:szCs w:val="20"/>
        </w:rPr>
        <w:tab/>
      </w:r>
      <w:r>
        <w:rPr>
          <w:rFonts w:eastAsia="Times New Roman"/>
          <w:sz w:val="23"/>
          <w:szCs w:val="23"/>
        </w:rPr>
        <w:t xml:space="preserve">Login as </w:t>
      </w:r>
      <w:r w:rsidR="002D48DE">
        <w:rPr>
          <w:rFonts w:eastAsia="Times New Roman"/>
          <w:sz w:val="23"/>
          <w:szCs w:val="23"/>
        </w:rPr>
        <w:t>User</w:t>
      </w:r>
    </w:p>
    <w:p w14:paraId="229E7D2E" w14:textId="52464071" w:rsidR="00E814A2" w:rsidRDefault="00E814A2" w:rsidP="00E814A2">
      <w:pPr>
        <w:rPr>
          <w:rFonts w:eastAsia="Times New Roman"/>
          <w:szCs w:val="24"/>
        </w:rPr>
      </w:pPr>
      <w:r>
        <w:rPr>
          <w:rFonts w:eastAsia="Times New Roman"/>
          <w:b/>
          <w:bCs/>
          <w:szCs w:val="24"/>
        </w:rPr>
        <w:t xml:space="preserve">Testing Objective: </w:t>
      </w:r>
      <w:r>
        <w:rPr>
          <w:rFonts w:eastAsia="Times New Roman"/>
          <w:szCs w:val="24"/>
        </w:rPr>
        <w:t xml:space="preserve">To ensure </w:t>
      </w:r>
      <w:r w:rsidR="002D48DE">
        <w:rPr>
          <w:rFonts w:eastAsia="Times New Roman"/>
          <w:szCs w:val="24"/>
        </w:rPr>
        <w:t>that the login module of the application is</w:t>
      </w:r>
      <w:r>
        <w:rPr>
          <w:rFonts w:eastAsia="Times New Roman"/>
          <w:szCs w:val="24"/>
        </w:rPr>
        <w:t xml:space="preserve"> working correctly</w:t>
      </w:r>
    </w:p>
    <w:p w14:paraId="20FACA3C" w14:textId="1EEE0A33" w:rsidR="006D6574" w:rsidRPr="006D6574" w:rsidRDefault="006D6574" w:rsidP="006D6574">
      <w:pPr>
        <w:pStyle w:val="Caption"/>
        <w:rPr>
          <w:b/>
          <w:bCs/>
          <w:color w:val="000000" w:themeColor="text1"/>
          <w:sz w:val="20"/>
          <w:szCs w:val="20"/>
        </w:rPr>
      </w:pPr>
      <w:bookmarkStart w:id="197" w:name="_Toc67260373"/>
      <w:r w:rsidRPr="006D6574">
        <w:rPr>
          <w:b/>
          <w:bCs/>
          <w:color w:val="000000" w:themeColor="text1"/>
          <w:sz w:val="20"/>
          <w:szCs w:val="20"/>
        </w:rPr>
        <w:t xml:space="preserve">Table </w:t>
      </w:r>
      <w:r w:rsidRPr="006D6574">
        <w:rPr>
          <w:b/>
          <w:bCs/>
          <w:color w:val="000000" w:themeColor="text1"/>
          <w:sz w:val="20"/>
          <w:szCs w:val="20"/>
        </w:rPr>
        <w:fldChar w:fldCharType="begin"/>
      </w:r>
      <w:r w:rsidRPr="006D6574">
        <w:rPr>
          <w:b/>
          <w:bCs/>
          <w:color w:val="000000" w:themeColor="text1"/>
          <w:sz w:val="20"/>
          <w:szCs w:val="20"/>
        </w:rPr>
        <w:instrText xml:space="preserve"> SEQ Table \* ARABIC </w:instrText>
      </w:r>
      <w:r w:rsidRPr="006D6574">
        <w:rPr>
          <w:b/>
          <w:bCs/>
          <w:color w:val="000000" w:themeColor="text1"/>
          <w:sz w:val="20"/>
          <w:szCs w:val="20"/>
        </w:rPr>
        <w:fldChar w:fldCharType="separate"/>
      </w:r>
      <w:r w:rsidR="00F56D53">
        <w:rPr>
          <w:b/>
          <w:bCs/>
          <w:noProof/>
          <w:color w:val="000000" w:themeColor="text1"/>
          <w:sz w:val="20"/>
          <w:szCs w:val="20"/>
        </w:rPr>
        <w:t>11</w:t>
      </w:r>
      <w:r w:rsidRPr="006D6574">
        <w:rPr>
          <w:b/>
          <w:bCs/>
          <w:color w:val="000000" w:themeColor="text1"/>
          <w:sz w:val="20"/>
          <w:szCs w:val="20"/>
        </w:rPr>
        <w:fldChar w:fldCharType="end"/>
      </w:r>
      <w:r w:rsidRPr="006D6574">
        <w:rPr>
          <w:b/>
          <w:bCs/>
          <w:color w:val="000000" w:themeColor="text1"/>
          <w:sz w:val="20"/>
          <w:szCs w:val="20"/>
        </w:rPr>
        <w:t>: Unit Testing 1</w:t>
      </w:r>
      <w:bookmarkEnd w:id="197"/>
    </w:p>
    <w:tbl>
      <w:tblPr>
        <w:tblStyle w:val="TableGrid"/>
        <w:tblW w:w="0" w:type="auto"/>
        <w:jc w:val="center"/>
        <w:tblLook w:val="04A0" w:firstRow="1" w:lastRow="0" w:firstColumn="1" w:lastColumn="0" w:noHBand="0" w:noVBand="1"/>
      </w:tblPr>
      <w:tblGrid>
        <w:gridCol w:w="678"/>
        <w:gridCol w:w="2301"/>
        <w:gridCol w:w="2263"/>
        <w:gridCol w:w="1766"/>
        <w:gridCol w:w="1766"/>
      </w:tblGrid>
      <w:tr w:rsidR="00E814A2" w14:paraId="5D8F8ADE" w14:textId="77777777" w:rsidTr="00DD7980">
        <w:trPr>
          <w:trHeight w:val="1142"/>
          <w:jc w:val="center"/>
        </w:trPr>
        <w:tc>
          <w:tcPr>
            <w:tcW w:w="715" w:type="dxa"/>
          </w:tcPr>
          <w:p w14:paraId="35351831" w14:textId="77777777" w:rsidR="00E814A2" w:rsidRDefault="00E814A2" w:rsidP="00DD7980">
            <w:pPr>
              <w:jc w:val="center"/>
              <w:rPr>
                <w:rFonts w:eastAsia="Times New Roman"/>
                <w:sz w:val="28"/>
                <w:szCs w:val="28"/>
              </w:rPr>
            </w:pPr>
            <w:r>
              <w:rPr>
                <w:rFonts w:eastAsia="Times New Roman"/>
                <w:sz w:val="28"/>
                <w:szCs w:val="28"/>
              </w:rPr>
              <w:t>No</w:t>
            </w:r>
          </w:p>
        </w:tc>
        <w:tc>
          <w:tcPr>
            <w:tcW w:w="2610" w:type="dxa"/>
          </w:tcPr>
          <w:p w14:paraId="50EDD868" w14:textId="77777777" w:rsidR="00E814A2" w:rsidRPr="00954C09" w:rsidRDefault="00E814A2" w:rsidP="00DD7980">
            <w:pPr>
              <w:jc w:val="center"/>
              <w:rPr>
                <w:rFonts w:eastAsia="Times New Roman"/>
                <w:sz w:val="28"/>
                <w:szCs w:val="28"/>
              </w:rPr>
            </w:pPr>
            <w:r w:rsidRPr="00954C09">
              <w:rPr>
                <w:rFonts w:eastAsia="Times New Roman"/>
                <w:b/>
                <w:bCs/>
                <w:sz w:val="28"/>
                <w:szCs w:val="28"/>
              </w:rPr>
              <w:t>Test case/Test script</w:t>
            </w:r>
          </w:p>
        </w:tc>
        <w:tc>
          <w:tcPr>
            <w:tcW w:w="2285" w:type="dxa"/>
            <w:vAlign w:val="bottom"/>
          </w:tcPr>
          <w:p w14:paraId="4F93E7FF" w14:textId="77777777" w:rsidR="00E814A2" w:rsidRPr="00954C09" w:rsidRDefault="00E814A2" w:rsidP="00DD7980">
            <w:pPr>
              <w:jc w:val="center"/>
              <w:rPr>
                <w:rFonts w:eastAsia="Times New Roman"/>
                <w:sz w:val="28"/>
                <w:szCs w:val="28"/>
              </w:rPr>
            </w:pPr>
            <w:r w:rsidRPr="00954C09">
              <w:rPr>
                <w:rFonts w:eastAsia="Times New Roman"/>
                <w:b/>
                <w:bCs/>
                <w:sz w:val="28"/>
                <w:szCs w:val="28"/>
              </w:rPr>
              <w:t>Attribute and Value</w:t>
            </w:r>
          </w:p>
        </w:tc>
        <w:tc>
          <w:tcPr>
            <w:tcW w:w="1870" w:type="dxa"/>
          </w:tcPr>
          <w:p w14:paraId="7837EFC9" w14:textId="77777777" w:rsidR="00E814A2" w:rsidRPr="00562659" w:rsidRDefault="00E814A2" w:rsidP="00DD7980">
            <w:pPr>
              <w:jc w:val="center"/>
              <w:rPr>
                <w:rFonts w:eastAsia="Times New Roman"/>
                <w:sz w:val="28"/>
                <w:szCs w:val="28"/>
              </w:rPr>
            </w:pPr>
            <w:r w:rsidRPr="00562659">
              <w:rPr>
                <w:rFonts w:eastAsia="Times New Roman"/>
                <w:b/>
                <w:bCs/>
                <w:sz w:val="28"/>
                <w:szCs w:val="28"/>
              </w:rPr>
              <w:t>Expected result</w:t>
            </w:r>
          </w:p>
        </w:tc>
        <w:tc>
          <w:tcPr>
            <w:tcW w:w="1870" w:type="dxa"/>
          </w:tcPr>
          <w:p w14:paraId="14F6DD2C" w14:textId="77777777" w:rsidR="00E814A2" w:rsidRPr="00562659" w:rsidRDefault="00E814A2" w:rsidP="00DD7980">
            <w:pPr>
              <w:jc w:val="center"/>
              <w:rPr>
                <w:rFonts w:eastAsia="Times New Roman"/>
                <w:sz w:val="28"/>
                <w:szCs w:val="28"/>
              </w:rPr>
            </w:pPr>
            <w:r w:rsidRPr="00562659">
              <w:rPr>
                <w:rFonts w:eastAsia="Times New Roman"/>
                <w:b/>
                <w:bCs/>
                <w:sz w:val="28"/>
                <w:szCs w:val="28"/>
              </w:rPr>
              <w:t>Result</w:t>
            </w:r>
          </w:p>
        </w:tc>
      </w:tr>
      <w:tr w:rsidR="00E814A2" w14:paraId="16665400" w14:textId="77777777" w:rsidTr="00DD7980">
        <w:trPr>
          <w:jc w:val="center"/>
        </w:trPr>
        <w:tc>
          <w:tcPr>
            <w:tcW w:w="715" w:type="dxa"/>
          </w:tcPr>
          <w:p w14:paraId="66CF5517" w14:textId="77777777" w:rsidR="00E814A2" w:rsidRDefault="00E814A2" w:rsidP="00DD7980">
            <w:pPr>
              <w:jc w:val="center"/>
              <w:rPr>
                <w:rFonts w:eastAsia="Times New Roman"/>
                <w:sz w:val="28"/>
                <w:szCs w:val="28"/>
              </w:rPr>
            </w:pPr>
            <w:r>
              <w:rPr>
                <w:rFonts w:eastAsia="Times New Roman"/>
                <w:sz w:val="28"/>
                <w:szCs w:val="28"/>
              </w:rPr>
              <w:t>1</w:t>
            </w:r>
          </w:p>
        </w:tc>
        <w:tc>
          <w:tcPr>
            <w:tcW w:w="2610" w:type="dxa"/>
          </w:tcPr>
          <w:p w14:paraId="3B004985" w14:textId="77777777" w:rsidR="00E814A2" w:rsidRDefault="00E814A2" w:rsidP="00DD7980">
            <w:pPr>
              <w:rPr>
                <w:rFonts w:eastAsia="Times New Roman"/>
                <w:sz w:val="28"/>
                <w:szCs w:val="28"/>
              </w:rPr>
            </w:pPr>
            <w:r>
              <w:t>Verify user login after click on the „Login‟ button on login form with correct input data</w:t>
            </w:r>
          </w:p>
        </w:tc>
        <w:tc>
          <w:tcPr>
            <w:tcW w:w="2285" w:type="dxa"/>
          </w:tcPr>
          <w:p w14:paraId="0B8D1469" w14:textId="41F84FA0" w:rsidR="006D6574" w:rsidRDefault="002D48DE" w:rsidP="006D6574">
            <w:r>
              <w:t>Email</w:t>
            </w:r>
          </w:p>
          <w:p w14:paraId="6E138085" w14:textId="73DEE3C7" w:rsidR="002D48DE" w:rsidRDefault="002D48DE" w:rsidP="006D6574">
            <w:r>
              <w:t>waheed@gmail.com</w:t>
            </w:r>
          </w:p>
          <w:p w14:paraId="64AE22A1" w14:textId="17C9DAFD" w:rsidR="00E814A2" w:rsidRDefault="00FD19A1" w:rsidP="002D48DE">
            <w:r>
              <w:t>Password</w:t>
            </w:r>
          </w:p>
          <w:p w14:paraId="151137F4" w14:textId="3F8F2CCB" w:rsidR="002D48DE" w:rsidRDefault="002D48DE" w:rsidP="002D48DE">
            <w:pPr>
              <w:rPr>
                <w:rFonts w:eastAsia="Times New Roman"/>
                <w:sz w:val="28"/>
                <w:szCs w:val="28"/>
              </w:rPr>
            </w:pPr>
            <w:r>
              <w:t>12345678</w:t>
            </w:r>
          </w:p>
        </w:tc>
        <w:tc>
          <w:tcPr>
            <w:tcW w:w="1870" w:type="dxa"/>
          </w:tcPr>
          <w:p w14:paraId="509C4DCD" w14:textId="6686DC6F" w:rsidR="00E814A2" w:rsidRDefault="00E814A2" w:rsidP="00FD19A1">
            <w:pPr>
              <w:rPr>
                <w:rFonts w:eastAsia="Times New Roman"/>
                <w:sz w:val="28"/>
                <w:szCs w:val="28"/>
              </w:rPr>
            </w:pPr>
            <w:r>
              <w:t>Successfully log into</w:t>
            </w:r>
            <w:r w:rsidR="00FD19A1">
              <w:t xml:space="preserve"> the Home page of the system </w:t>
            </w:r>
          </w:p>
        </w:tc>
        <w:tc>
          <w:tcPr>
            <w:tcW w:w="1870" w:type="dxa"/>
          </w:tcPr>
          <w:p w14:paraId="17619A3A" w14:textId="77777777" w:rsidR="00E814A2" w:rsidRDefault="00E814A2" w:rsidP="00DD7980">
            <w:pPr>
              <w:rPr>
                <w:rFonts w:eastAsia="Times New Roman"/>
                <w:sz w:val="28"/>
                <w:szCs w:val="28"/>
              </w:rPr>
            </w:pPr>
            <w:r>
              <w:t>Successfully Logged in</w:t>
            </w:r>
          </w:p>
        </w:tc>
      </w:tr>
      <w:tr w:rsidR="00E814A2" w14:paraId="336A06F2" w14:textId="77777777" w:rsidTr="00DD7980">
        <w:trPr>
          <w:jc w:val="center"/>
        </w:trPr>
        <w:tc>
          <w:tcPr>
            <w:tcW w:w="715" w:type="dxa"/>
          </w:tcPr>
          <w:p w14:paraId="6EB14EED" w14:textId="77777777" w:rsidR="00E814A2" w:rsidRDefault="00E814A2" w:rsidP="00DD7980">
            <w:pPr>
              <w:jc w:val="center"/>
              <w:rPr>
                <w:rFonts w:eastAsia="Times New Roman"/>
                <w:sz w:val="28"/>
                <w:szCs w:val="28"/>
              </w:rPr>
            </w:pPr>
            <w:r>
              <w:rPr>
                <w:rFonts w:eastAsia="Times New Roman"/>
                <w:sz w:val="28"/>
                <w:szCs w:val="28"/>
              </w:rPr>
              <w:t>2</w:t>
            </w:r>
          </w:p>
        </w:tc>
        <w:tc>
          <w:tcPr>
            <w:tcW w:w="2610" w:type="dxa"/>
          </w:tcPr>
          <w:p w14:paraId="232DCC84" w14:textId="77777777" w:rsidR="00E814A2" w:rsidRDefault="00E814A2" w:rsidP="00DD7980">
            <w:pPr>
              <w:rPr>
                <w:rFonts w:eastAsia="Times New Roman"/>
                <w:sz w:val="28"/>
                <w:szCs w:val="28"/>
              </w:rPr>
            </w:pPr>
            <w:r>
              <w:t>Verify user login after click on the “Login” button</w:t>
            </w:r>
          </w:p>
        </w:tc>
        <w:tc>
          <w:tcPr>
            <w:tcW w:w="2285" w:type="dxa"/>
          </w:tcPr>
          <w:p w14:paraId="4CA619A2" w14:textId="77777777" w:rsidR="002D48DE" w:rsidRDefault="002D48DE" w:rsidP="002D48DE">
            <w:r>
              <w:t>Email</w:t>
            </w:r>
          </w:p>
          <w:p w14:paraId="1B323206" w14:textId="77777777" w:rsidR="002D48DE" w:rsidRDefault="002D48DE" w:rsidP="002D48DE">
            <w:r>
              <w:t>waheed@gmail.com</w:t>
            </w:r>
          </w:p>
          <w:p w14:paraId="6FB5BF4F" w14:textId="25F536A0" w:rsidR="002D48DE" w:rsidRDefault="00FD19A1" w:rsidP="002D48DE">
            <w:r>
              <w:t>Password</w:t>
            </w:r>
          </w:p>
          <w:p w14:paraId="2F0BA584" w14:textId="2A791D35" w:rsidR="00E814A2" w:rsidRDefault="002D48DE" w:rsidP="002D48DE">
            <w:pPr>
              <w:rPr>
                <w:rFonts w:eastAsia="Times New Roman"/>
                <w:sz w:val="28"/>
                <w:szCs w:val="28"/>
              </w:rPr>
            </w:pPr>
            <w:r>
              <w:t>12345678</w:t>
            </w:r>
          </w:p>
        </w:tc>
        <w:tc>
          <w:tcPr>
            <w:tcW w:w="1870" w:type="dxa"/>
          </w:tcPr>
          <w:p w14:paraId="6CD99051" w14:textId="53E43976" w:rsidR="00E814A2" w:rsidRDefault="00E814A2" w:rsidP="00DD7980">
            <w:pPr>
              <w:rPr>
                <w:rFonts w:eastAsia="Times New Roman"/>
                <w:sz w:val="28"/>
                <w:szCs w:val="28"/>
              </w:rPr>
            </w:pPr>
            <w:r>
              <w:t>Passw</w:t>
            </w:r>
            <w:r w:rsidR="002D48DE">
              <w:t>ord should be at least 8</w:t>
            </w:r>
            <w:r>
              <w:t xml:space="preserve"> character</w:t>
            </w:r>
          </w:p>
        </w:tc>
        <w:tc>
          <w:tcPr>
            <w:tcW w:w="1870" w:type="dxa"/>
          </w:tcPr>
          <w:p w14:paraId="71826BAF" w14:textId="3BBCC74D" w:rsidR="00E814A2" w:rsidRDefault="002D48DE" w:rsidP="00DD7980">
            <w:pPr>
              <w:rPr>
                <w:rFonts w:eastAsia="Times New Roman"/>
                <w:sz w:val="28"/>
                <w:szCs w:val="28"/>
              </w:rPr>
            </w:pPr>
            <w:r>
              <w:t>Passed</w:t>
            </w:r>
          </w:p>
        </w:tc>
      </w:tr>
    </w:tbl>
    <w:p w14:paraId="05993AD3" w14:textId="77777777" w:rsidR="00E814A2" w:rsidRDefault="00E814A2" w:rsidP="00E814A2">
      <w:pPr>
        <w:rPr>
          <w:rFonts w:eastAsia="Times New Roman"/>
          <w:sz w:val="28"/>
          <w:szCs w:val="28"/>
        </w:rPr>
      </w:pPr>
    </w:p>
    <w:p w14:paraId="43BE250A" w14:textId="77777777" w:rsidR="008D183C" w:rsidRDefault="008D183C" w:rsidP="006D6574">
      <w:pPr>
        <w:rPr>
          <w:b/>
          <w:bCs/>
        </w:rPr>
      </w:pPr>
    </w:p>
    <w:p w14:paraId="62725A03" w14:textId="3DB205E0" w:rsidR="00E814A2" w:rsidRDefault="00E814A2" w:rsidP="002D48DE">
      <w:r w:rsidRPr="00597287">
        <w:rPr>
          <w:b/>
          <w:bCs/>
        </w:rPr>
        <w:lastRenderedPageBreak/>
        <w:t xml:space="preserve">Unit Testing </w:t>
      </w:r>
      <w:r>
        <w:rPr>
          <w:b/>
          <w:bCs/>
        </w:rPr>
        <w:t>2</w:t>
      </w:r>
      <w:r>
        <w:t xml:space="preserve">: </w:t>
      </w:r>
      <w:r w:rsidR="006D6574">
        <w:t>User</w:t>
      </w:r>
      <w:r w:rsidR="002D48DE">
        <w:t xml:space="preserve"> and Manager Account Registration</w:t>
      </w:r>
      <w:r>
        <w:t xml:space="preserve"> </w:t>
      </w:r>
    </w:p>
    <w:p w14:paraId="57F4091E" w14:textId="6AE9E08F" w:rsidR="00E814A2" w:rsidRPr="00D0550D" w:rsidRDefault="00E814A2" w:rsidP="002D48DE">
      <w:pPr>
        <w:rPr>
          <w:rFonts w:eastAsia="Times New Roman"/>
          <w:sz w:val="28"/>
          <w:szCs w:val="28"/>
        </w:rPr>
      </w:pPr>
      <w:r w:rsidRPr="00597287">
        <w:rPr>
          <w:b/>
          <w:bCs/>
        </w:rPr>
        <w:t>Testing Objective:</w:t>
      </w:r>
      <w:r>
        <w:t xml:space="preserve"> To ensure the</w:t>
      </w:r>
      <w:r w:rsidR="002D48DE">
        <w:t xml:space="preserve"> Manager </w:t>
      </w:r>
      <w:r w:rsidR="00FD19A1">
        <w:t>and User</w:t>
      </w:r>
      <w:r>
        <w:t xml:space="preserve"> registration is working properly</w:t>
      </w:r>
    </w:p>
    <w:p w14:paraId="58A7EBA8" w14:textId="3ABBB153" w:rsidR="00F34B10" w:rsidRPr="00F34B10" w:rsidRDefault="00F34B10" w:rsidP="00F34B10">
      <w:pPr>
        <w:pStyle w:val="Caption"/>
        <w:keepNext/>
        <w:rPr>
          <w:b/>
          <w:bCs/>
        </w:rPr>
      </w:pPr>
      <w:bookmarkStart w:id="198" w:name="_Toc67260374"/>
      <w:r w:rsidRPr="00F34B10">
        <w:rPr>
          <w:b/>
          <w:bCs/>
        </w:rPr>
        <w:t xml:space="preserve">Table </w:t>
      </w:r>
      <w:r w:rsidRPr="00F34B10">
        <w:rPr>
          <w:b/>
          <w:bCs/>
        </w:rPr>
        <w:fldChar w:fldCharType="begin"/>
      </w:r>
      <w:r w:rsidRPr="00F34B10">
        <w:rPr>
          <w:b/>
          <w:bCs/>
        </w:rPr>
        <w:instrText xml:space="preserve"> SEQ Table \* ARABIC </w:instrText>
      </w:r>
      <w:r w:rsidRPr="00F34B10">
        <w:rPr>
          <w:b/>
          <w:bCs/>
        </w:rPr>
        <w:fldChar w:fldCharType="separate"/>
      </w:r>
      <w:r w:rsidR="00F56D53">
        <w:rPr>
          <w:b/>
          <w:bCs/>
          <w:noProof/>
        </w:rPr>
        <w:t>12</w:t>
      </w:r>
      <w:r w:rsidRPr="00F34B10">
        <w:rPr>
          <w:b/>
          <w:bCs/>
        </w:rPr>
        <w:fldChar w:fldCharType="end"/>
      </w:r>
      <w:r w:rsidRPr="00F34B10">
        <w:rPr>
          <w:b/>
          <w:bCs/>
        </w:rPr>
        <w:t>: Unit Testing 2</w:t>
      </w:r>
      <w:bookmarkEnd w:id="198"/>
    </w:p>
    <w:tbl>
      <w:tblPr>
        <w:tblStyle w:val="TableGrid"/>
        <w:tblW w:w="0" w:type="auto"/>
        <w:jc w:val="center"/>
        <w:tblLook w:val="04A0" w:firstRow="1" w:lastRow="0" w:firstColumn="1" w:lastColumn="0" w:noHBand="0" w:noVBand="1"/>
      </w:tblPr>
      <w:tblGrid>
        <w:gridCol w:w="678"/>
        <w:gridCol w:w="2302"/>
        <w:gridCol w:w="2262"/>
        <w:gridCol w:w="1766"/>
        <w:gridCol w:w="1766"/>
      </w:tblGrid>
      <w:tr w:rsidR="00E814A2" w14:paraId="7E74627E" w14:textId="77777777" w:rsidTr="00FD19A1">
        <w:trPr>
          <w:trHeight w:val="1142"/>
          <w:jc w:val="center"/>
        </w:trPr>
        <w:tc>
          <w:tcPr>
            <w:tcW w:w="678" w:type="dxa"/>
          </w:tcPr>
          <w:p w14:paraId="480EB08B" w14:textId="77777777" w:rsidR="00E814A2" w:rsidRDefault="00E814A2" w:rsidP="00DD7980">
            <w:pPr>
              <w:jc w:val="center"/>
              <w:rPr>
                <w:rFonts w:eastAsia="Times New Roman"/>
                <w:sz w:val="28"/>
                <w:szCs w:val="28"/>
              </w:rPr>
            </w:pPr>
            <w:r>
              <w:rPr>
                <w:rFonts w:eastAsia="Times New Roman"/>
                <w:sz w:val="28"/>
                <w:szCs w:val="28"/>
              </w:rPr>
              <w:t>No</w:t>
            </w:r>
          </w:p>
        </w:tc>
        <w:tc>
          <w:tcPr>
            <w:tcW w:w="2302" w:type="dxa"/>
          </w:tcPr>
          <w:p w14:paraId="7697ACDE" w14:textId="77777777" w:rsidR="00E814A2" w:rsidRPr="00954C09" w:rsidRDefault="00E814A2" w:rsidP="00DD7980">
            <w:pPr>
              <w:jc w:val="center"/>
              <w:rPr>
                <w:rFonts w:eastAsia="Times New Roman"/>
                <w:sz w:val="28"/>
                <w:szCs w:val="28"/>
              </w:rPr>
            </w:pPr>
            <w:r w:rsidRPr="00954C09">
              <w:rPr>
                <w:rFonts w:eastAsia="Times New Roman"/>
                <w:b/>
                <w:bCs/>
                <w:sz w:val="28"/>
                <w:szCs w:val="28"/>
              </w:rPr>
              <w:t>Test case/Test script</w:t>
            </w:r>
          </w:p>
        </w:tc>
        <w:tc>
          <w:tcPr>
            <w:tcW w:w="2262" w:type="dxa"/>
            <w:vAlign w:val="bottom"/>
          </w:tcPr>
          <w:p w14:paraId="33CFC1D3" w14:textId="77777777" w:rsidR="00E814A2" w:rsidRPr="00954C09" w:rsidRDefault="00E814A2" w:rsidP="00DD7980">
            <w:pPr>
              <w:jc w:val="center"/>
              <w:rPr>
                <w:rFonts w:eastAsia="Times New Roman"/>
                <w:sz w:val="28"/>
                <w:szCs w:val="28"/>
              </w:rPr>
            </w:pPr>
            <w:r w:rsidRPr="00954C09">
              <w:rPr>
                <w:rFonts w:eastAsia="Times New Roman"/>
                <w:b/>
                <w:bCs/>
                <w:sz w:val="28"/>
                <w:szCs w:val="28"/>
              </w:rPr>
              <w:t>Attribute and Value</w:t>
            </w:r>
          </w:p>
        </w:tc>
        <w:tc>
          <w:tcPr>
            <w:tcW w:w="1766" w:type="dxa"/>
          </w:tcPr>
          <w:p w14:paraId="444B9B30" w14:textId="77777777" w:rsidR="00E814A2" w:rsidRPr="00562659" w:rsidRDefault="00E814A2" w:rsidP="00DD7980">
            <w:pPr>
              <w:jc w:val="center"/>
              <w:rPr>
                <w:rFonts w:eastAsia="Times New Roman"/>
                <w:sz w:val="28"/>
                <w:szCs w:val="28"/>
              </w:rPr>
            </w:pPr>
            <w:r w:rsidRPr="00562659">
              <w:rPr>
                <w:rFonts w:eastAsia="Times New Roman"/>
                <w:b/>
                <w:bCs/>
                <w:sz w:val="28"/>
                <w:szCs w:val="28"/>
              </w:rPr>
              <w:t>Expected result</w:t>
            </w:r>
          </w:p>
        </w:tc>
        <w:tc>
          <w:tcPr>
            <w:tcW w:w="1766" w:type="dxa"/>
          </w:tcPr>
          <w:p w14:paraId="238D4A9E" w14:textId="77777777" w:rsidR="00E814A2" w:rsidRPr="00562659" w:rsidRDefault="00E814A2" w:rsidP="00DD7980">
            <w:pPr>
              <w:jc w:val="center"/>
              <w:rPr>
                <w:rFonts w:eastAsia="Times New Roman"/>
                <w:sz w:val="28"/>
                <w:szCs w:val="28"/>
              </w:rPr>
            </w:pPr>
            <w:r w:rsidRPr="00562659">
              <w:rPr>
                <w:rFonts w:eastAsia="Times New Roman"/>
                <w:b/>
                <w:bCs/>
                <w:sz w:val="28"/>
                <w:szCs w:val="28"/>
              </w:rPr>
              <w:t>Result</w:t>
            </w:r>
          </w:p>
        </w:tc>
      </w:tr>
      <w:tr w:rsidR="00E814A2" w14:paraId="6464D3E9" w14:textId="77777777" w:rsidTr="00FD19A1">
        <w:trPr>
          <w:jc w:val="center"/>
        </w:trPr>
        <w:tc>
          <w:tcPr>
            <w:tcW w:w="678" w:type="dxa"/>
          </w:tcPr>
          <w:p w14:paraId="51F36678" w14:textId="77777777" w:rsidR="00E814A2" w:rsidRDefault="00E814A2" w:rsidP="00DD7980">
            <w:pPr>
              <w:jc w:val="center"/>
              <w:rPr>
                <w:rFonts w:eastAsia="Times New Roman"/>
                <w:sz w:val="28"/>
                <w:szCs w:val="28"/>
              </w:rPr>
            </w:pPr>
            <w:r>
              <w:rPr>
                <w:rFonts w:eastAsia="Times New Roman"/>
                <w:sz w:val="28"/>
                <w:szCs w:val="28"/>
              </w:rPr>
              <w:t>1</w:t>
            </w:r>
          </w:p>
        </w:tc>
        <w:tc>
          <w:tcPr>
            <w:tcW w:w="2302" w:type="dxa"/>
          </w:tcPr>
          <w:p w14:paraId="01AEFC9D" w14:textId="55FE7352" w:rsidR="00E814A2" w:rsidRDefault="00B46FF8" w:rsidP="00DD7980">
            <w:pPr>
              <w:rPr>
                <w:rFonts w:eastAsia="Times New Roman"/>
                <w:sz w:val="28"/>
                <w:szCs w:val="28"/>
              </w:rPr>
            </w:pPr>
            <w:r w:rsidRPr="00FD19A1">
              <w:rPr>
                <w:b/>
                <w:bCs/>
              </w:rPr>
              <w:t>User</w:t>
            </w:r>
            <w:r>
              <w:t xml:space="preserve"> registration</w:t>
            </w:r>
            <w:r w:rsidR="00E814A2">
              <w:t xml:space="preserve"> with all required correct inputs</w:t>
            </w:r>
          </w:p>
        </w:tc>
        <w:tc>
          <w:tcPr>
            <w:tcW w:w="2262" w:type="dxa"/>
          </w:tcPr>
          <w:p w14:paraId="0EFC5F30" w14:textId="77777777" w:rsidR="002D48DE" w:rsidRDefault="002D48DE" w:rsidP="002D48DE">
            <w:r>
              <w:t>Email</w:t>
            </w:r>
          </w:p>
          <w:p w14:paraId="02DC7987" w14:textId="77777777" w:rsidR="002D48DE" w:rsidRDefault="002D48DE" w:rsidP="002D48DE">
            <w:r>
              <w:t>waheed@gmail.com</w:t>
            </w:r>
          </w:p>
          <w:p w14:paraId="5F2ECF49" w14:textId="705A3CAE" w:rsidR="002D48DE" w:rsidRDefault="00FD19A1" w:rsidP="002D48DE">
            <w:r>
              <w:t>Password</w:t>
            </w:r>
          </w:p>
          <w:p w14:paraId="5D4A0D4A" w14:textId="21D319E9" w:rsidR="00E814A2" w:rsidRDefault="002D48DE" w:rsidP="002D48DE">
            <w:pPr>
              <w:rPr>
                <w:rFonts w:eastAsia="Times New Roman"/>
                <w:sz w:val="28"/>
                <w:szCs w:val="28"/>
              </w:rPr>
            </w:pPr>
            <w:r>
              <w:t>12345678</w:t>
            </w:r>
          </w:p>
        </w:tc>
        <w:tc>
          <w:tcPr>
            <w:tcW w:w="1766" w:type="dxa"/>
          </w:tcPr>
          <w:p w14:paraId="7CECBFE6" w14:textId="77777777" w:rsidR="00E814A2" w:rsidRDefault="00E814A2" w:rsidP="00DD7980">
            <w:pPr>
              <w:rPr>
                <w:rFonts w:eastAsia="Times New Roman"/>
                <w:sz w:val="28"/>
                <w:szCs w:val="28"/>
              </w:rPr>
            </w:pPr>
            <w:r>
              <w:t>Provided data is correct</w:t>
            </w:r>
          </w:p>
        </w:tc>
        <w:tc>
          <w:tcPr>
            <w:tcW w:w="1766" w:type="dxa"/>
          </w:tcPr>
          <w:p w14:paraId="218AC99A" w14:textId="67959FAE" w:rsidR="00E814A2" w:rsidRDefault="006D6574" w:rsidP="006D6574">
            <w:pPr>
              <w:rPr>
                <w:rFonts w:eastAsia="Times New Roman"/>
                <w:sz w:val="28"/>
                <w:szCs w:val="28"/>
              </w:rPr>
            </w:pPr>
            <w:r>
              <w:t xml:space="preserve">User </w:t>
            </w:r>
            <w:r w:rsidR="00E814A2">
              <w:t>registered successfully</w:t>
            </w:r>
          </w:p>
        </w:tc>
      </w:tr>
      <w:tr w:rsidR="00E814A2" w14:paraId="47C31800" w14:textId="77777777" w:rsidTr="00FD19A1">
        <w:trPr>
          <w:jc w:val="center"/>
        </w:trPr>
        <w:tc>
          <w:tcPr>
            <w:tcW w:w="678" w:type="dxa"/>
          </w:tcPr>
          <w:p w14:paraId="0B228FFA" w14:textId="77777777" w:rsidR="00E814A2" w:rsidRDefault="00E814A2" w:rsidP="00DD7980">
            <w:pPr>
              <w:jc w:val="center"/>
              <w:rPr>
                <w:rFonts w:eastAsia="Times New Roman"/>
                <w:sz w:val="28"/>
                <w:szCs w:val="28"/>
              </w:rPr>
            </w:pPr>
            <w:r>
              <w:rPr>
                <w:rFonts w:eastAsia="Times New Roman"/>
                <w:sz w:val="28"/>
                <w:szCs w:val="28"/>
              </w:rPr>
              <w:t>2</w:t>
            </w:r>
          </w:p>
        </w:tc>
        <w:tc>
          <w:tcPr>
            <w:tcW w:w="2302" w:type="dxa"/>
          </w:tcPr>
          <w:p w14:paraId="47FA26BD" w14:textId="1D72E41F" w:rsidR="00E814A2" w:rsidRDefault="00B46FF8" w:rsidP="00DD7980">
            <w:pPr>
              <w:rPr>
                <w:rFonts w:eastAsia="Times New Roman"/>
                <w:sz w:val="28"/>
                <w:szCs w:val="28"/>
              </w:rPr>
            </w:pPr>
            <w:r w:rsidRPr="00FD19A1">
              <w:rPr>
                <w:b/>
                <w:bCs/>
              </w:rPr>
              <w:t>Manager</w:t>
            </w:r>
            <w:r>
              <w:t xml:space="preserve"> registration</w:t>
            </w:r>
            <w:r w:rsidR="00E814A2">
              <w:t xml:space="preserve"> with all required correct inputs</w:t>
            </w:r>
          </w:p>
        </w:tc>
        <w:tc>
          <w:tcPr>
            <w:tcW w:w="2262" w:type="dxa"/>
          </w:tcPr>
          <w:p w14:paraId="0443F810" w14:textId="77777777" w:rsidR="002D48DE" w:rsidRDefault="002D48DE" w:rsidP="002D48DE">
            <w:r>
              <w:t>Email</w:t>
            </w:r>
          </w:p>
          <w:p w14:paraId="3E902287" w14:textId="77777777" w:rsidR="002D48DE" w:rsidRDefault="002D48DE" w:rsidP="002D48DE">
            <w:r>
              <w:t>waheed@gmail.com</w:t>
            </w:r>
          </w:p>
          <w:p w14:paraId="3A896F08" w14:textId="060997FB" w:rsidR="002D48DE" w:rsidRDefault="00FD19A1" w:rsidP="002D48DE">
            <w:r>
              <w:t>Password</w:t>
            </w:r>
          </w:p>
          <w:p w14:paraId="7A26A7A1" w14:textId="45756584" w:rsidR="00E814A2" w:rsidRDefault="002D48DE" w:rsidP="002D48DE">
            <w:pPr>
              <w:rPr>
                <w:rFonts w:eastAsia="Times New Roman"/>
                <w:sz w:val="28"/>
                <w:szCs w:val="28"/>
              </w:rPr>
            </w:pPr>
            <w:r>
              <w:t>12345678</w:t>
            </w:r>
          </w:p>
        </w:tc>
        <w:tc>
          <w:tcPr>
            <w:tcW w:w="1766" w:type="dxa"/>
          </w:tcPr>
          <w:p w14:paraId="37F9CE3D" w14:textId="77777777" w:rsidR="00E814A2" w:rsidRDefault="00E814A2" w:rsidP="00DD7980">
            <w:pPr>
              <w:rPr>
                <w:rFonts w:eastAsia="Times New Roman"/>
                <w:sz w:val="28"/>
                <w:szCs w:val="28"/>
              </w:rPr>
            </w:pPr>
            <w:r>
              <w:t>Provided data is correct</w:t>
            </w:r>
          </w:p>
        </w:tc>
        <w:tc>
          <w:tcPr>
            <w:tcW w:w="1766" w:type="dxa"/>
          </w:tcPr>
          <w:p w14:paraId="0569D2A8" w14:textId="5C1B1AC1" w:rsidR="00E814A2" w:rsidRDefault="006D6574" w:rsidP="00DD7980">
            <w:pPr>
              <w:rPr>
                <w:rFonts w:eastAsia="Times New Roman"/>
                <w:sz w:val="28"/>
                <w:szCs w:val="28"/>
              </w:rPr>
            </w:pPr>
            <w:r>
              <w:t xml:space="preserve">User </w:t>
            </w:r>
            <w:r w:rsidR="00E814A2">
              <w:t>registered successfully</w:t>
            </w:r>
          </w:p>
        </w:tc>
      </w:tr>
    </w:tbl>
    <w:p w14:paraId="68161A35" w14:textId="34C579C1" w:rsidR="008D183C" w:rsidRDefault="008D183C" w:rsidP="00F34B10">
      <w:pPr>
        <w:spacing w:before="240"/>
      </w:pPr>
      <w:r w:rsidRPr="00597287">
        <w:rPr>
          <w:b/>
          <w:bCs/>
        </w:rPr>
        <w:t xml:space="preserve">Unit Testing </w:t>
      </w:r>
      <w:r>
        <w:rPr>
          <w:b/>
          <w:bCs/>
        </w:rPr>
        <w:t>3</w:t>
      </w:r>
      <w:r>
        <w:t xml:space="preserve">: </w:t>
      </w:r>
      <w:r w:rsidR="00FD19A1">
        <w:t xml:space="preserve">Add Venue </w:t>
      </w:r>
    </w:p>
    <w:p w14:paraId="32F856F2" w14:textId="3C14F919" w:rsidR="008D183C" w:rsidRPr="00D0550D" w:rsidRDefault="008D183C" w:rsidP="008D183C">
      <w:pPr>
        <w:rPr>
          <w:rFonts w:eastAsia="Times New Roman"/>
          <w:sz w:val="28"/>
          <w:szCs w:val="28"/>
        </w:rPr>
      </w:pPr>
      <w:r w:rsidRPr="00597287">
        <w:rPr>
          <w:b/>
          <w:bCs/>
        </w:rPr>
        <w:t>Testing Objective:</w:t>
      </w:r>
      <w:r>
        <w:t xml:space="preserve"> To ensure that the register lost person complain working properly</w:t>
      </w:r>
    </w:p>
    <w:p w14:paraId="50A21AD9" w14:textId="564609C2" w:rsidR="00F34B10" w:rsidRPr="00F34B10" w:rsidRDefault="00F34B10" w:rsidP="00F34B10">
      <w:pPr>
        <w:pStyle w:val="Caption"/>
        <w:keepNext/>
        <w:rPr>
          <w:b/>
          <w:bCs/>
        </w:rPr>
      </w:pPr>
      <w:bookmarkStart w:id="199" w:name="_Toc67260375"/>
      <w:r w:rsidRPr="00F34B10">
        <w:rPr>
          <w:b/>
          <w:bCs/>
        </w:rPr>
        <w:t xml:space="preserve">Table </w:t>
      </w:r>
      <w:r w:rsidRPr="00F34B10">
        <w:rPr>
          <w:b/>
          <w:bCs/>
        </w:rPr>
        <w:fldChar w:fldCharType="begin"/>
      </w:r>
      <w:r w:rsidRPr="00F34B10">
        <w:rPr>
          <w:b/>
          <w:bCs/>
        </w:rPr>
        <w:instrText xml:space="preserve"> SEQ Table \* ARABIC </w:instrText>
      </w:r>
      <w:r w:rsidRPr="00F34B10">
        <w:rPr>
          <w:b/>
          <w:bCs/>
        </w:rPr>
        <w:fldChar w:fldCharType="separate"/>
      </w:r>
      <w:r w:rsidR="00F56D53">
        <w:rPr>
          <w:b/>
          <w:bCs/>
          <w:noProof/>
        </w:rPr>
        <w:t>13</w:t>
      </w:r>
      <w:r w:rsidRPr="00F34B10">
        <w:rPr>
          <w:b/>
          <w:bCs/>
        </w:rPr>
        <w:fldChar w:fldCharType="end"/>
      </w:r>
      <w:r w:rsidRPr="00F34B10">
        <w:rPr>
          <w:b/>
          <w:bCs/>
        </w:rPr>
        <w:t>: Unit Testing 3</w:t>
      </w:r>
      <w:bookmarkEnd w:id="199"/>
    </w:p>
    <w:tbl>
      <w:tblPr>
        <w:tblStyle w:val="TableGrid"/>
        <w:tblW w:w="0" w:type="auto"/>
        <w:jc w:val="center"/>
        <w:tblLook w:val="04A0" w:firstRow="1" w:lastRow="0" w:firstColumn="1" w:lastColumn="0" w:noHBand="0" w:noVBand="1"/>
      </w:tblPr>
      <w:tblGrid>
        <w:gridCol w:w="679"/>
        <w:gridCol w:w="2312"/>
        <w:gridCol w:w="2263"/>
        <w:gridCol w:w="1760"/>
        <w:gridCol w:w="1760"/>
      </w:tblGrid>
      <w:tr w:rsidR="008D183C" w14:paraId="1ABC155C" w14:textId="77777777" w:rsidTr="00FD19A1">
        <w:trPr>
          <w:trHeight w:val="1142"/>
          <w:jc w:val="center"/>
        </w:trPr>
        <w:tc>
          <w:tcPr>
            <w:tcW w:w="679" w:type="dxa"/>
          </w:tcPr>
          <w:p w14:paraId="7C2C46C5" w14:textId="77777777" w:rsidR="008D183C" w:rsidRDefault="008D183C" w:rsidP="003948FE">
            <w:pPr>
              <w:jc w:val="center"/>
              <w:rPr>
                <w:rFonts w:eastAsia="Times New Roman"/>
                <w:sz w:val="28"/>
                <w:szCs w:val="28"/>
              </w:rPr>
            </w:pPr>
            <w:r>
              <w:rPr>
                <w:rFonts w:eastAsia="Times New Roman"/>
                <w:sz w:val="28"/>
                <w:szCs w:val="28"/>
              </w:rPr>
              <w:t>No</w:t>
            </w:r>
          </w:p>
        </w:tc>
        <w:tc>
          <w:tcPr>
            <w:tcW w:w="2312" w:type="dxa"/>
          </w:tcPr>
          <w:p w14:paraId="49A3F0FF" w14:textId="77777777" w:rsidR="008D183C" w:rsidRPr="00954C09" w:rsidRDefault="008D183C" w:rsidP="003948FE">
            <w:pPr>
              <w:jc w:val="center"/>
              <w:rPr>
                <w:rFonts w:eastAsia="Times New Roman"/>
                <w:sz w:val="28"/>
                <w:szCs w:val="28"/>
              </w:rPr>
            </w:pPr>
            <w:r w:rsidRPr="00954C09">
              <w:rPr>
                <w:rFonts w:eastAsia="Times New Roman"/>
                <w:b/>
                <w:bCs/>
                <w:sz w:val="28"/>
                <w:szCs w:val="28"/>
              </w:rPr>
              <w:t>Test case/Test script</w:t>
            </w:r>
          </w:p>
        </w:tc>
        <w:tc>
          <w:tcPr>
            <w:tcW w:w="2263" w:type="dxa"/>
            <w:vAlign w:val="bottom"/>
          </w:tcPr>
          <w:p w14:paraId="3161432D" w14:textId="77777777" w:rsidR="008D183C" w:rsidRPr="00954C09" w:rsidRDefault="008D183C" w:rsidP="003948FE">
            <w:pPr>
              <w:jc w:val="center"/>
              <w:rPr>
                <w:rFonts w:eastAsia="Times New Roman"/>
                <w:sz w:val="28"/>
                <w:szCs w:val="28"/>
              </w:rPr>
            </w:pPr>
            <w:r w:rsidRPr="00954C09">
              <w:rPr>
                <w:rFonts w:eastAsia="Times New Roman"/>
                <w:b/>
                <w:bCs/>
                <w:sz w:val="28"/>
                <w:szCs w:val="28"/>
              </w:rPr>
              <w:t>Attribute and Value</w:t>
            </w:r>
          </w:p>
        </w:tc>
        <w:tc>
          <w:tcPr>
            <w:tcW w:w="1760" w:type="dxa"/>
          </w:tcPr>
          <w:p w14:paraId="7B5AD555" w14:textId="77777777" w:rsidR="008D183C" w:rsidRPr="00562659" w:rsidRDefault="008D183C" w:rsidP="003948FE">
            <w:pPr>
              <w:jc w:val="center"/>
              <w:rPr>
                <w:rFonts w:eastAsia="Times New Roman"/>
                <w:sz w:val="28"/>
                <w:szCs w:val="28"/>
              </w:rPr>
            </w:pPr>
            <w:r w:rsidRPr="00562659">
              <w:rPr>
                <w:rFonts w:eastAsia="Times New Roman"/>
                <w:b/>
                <w:bCs/>
                <w:sz w:val="28"/>
                <w:szCs w:val="28"/>
              </w:rPr>
              <w:t>Expected result</w:t>
            </w:r>
          </w:p>
        </w:tc>
        <w:tc>
          <w:tcPr>
            <w:tcW w:w="1760" w:type="dxa"/>
          </w:tcPr>
          <w:p w14:paraId="66B722BA" w14:textId="77777777" w:rsidR="008D183C" w:rsidRPr="00562659" w:rsidRDefault="008D183C" w:rsidP="003948FE">
            <w:pPr>
              <w:jc w:val="center"/>
              <w:rPr>
                <w:rFonts w:eastAsia="Times New Roman"/>
                <w:sz w:val="28"/>
                <w:szCs w:val="28"/>
              </w:rPr>
            </w:pPr>
            <w:r w:rsidRPr="00562659">
              <w:rPr>
                <w:rFonts w:eastAsia="Times New Roman"/>
                <w:b/>
                <w:bCs/>
                <w:sz w:val="28"/>
                <w:szCs w:val="28"/>
              </w:rPr>
              <w:t>Result</w:t>
            </w:r>
          </w:p>
        </w:tc>
      </w:tr>
      <w:tr w:rsidR="008D183C" w14:paraId="3A72BC18" w14:textId="77777777" w:rsidTr="00FD19A1">
        <w:trPr>
          <w:jc w:val="center"/>
        </w:trPr>
        <w:tc>
          <w:tcPr>
            <w:tcW w:w="679" w:type="dxa"/>
          </w:tcPr>
          <w:p w14:paraId="3C8C3174" w14:textId="77777777" w:rsidR="008D183C" w:rsidRDefault="008D183C" w:rsidP="003948FE">
            <w:pPr>
              <w:jc w:val="center"/>
              <w:rPr>
                <w:rFonts w:eastAsia="Times New Roman"/>
                <w:sz w:val="28"/>
                <w:szCs w:val="28"/>
              </w:rPr>
            </w:pPr>
            <w:r>
              <w:rPr>
                <w:rFonts w:eastAsia="Times New Roman"/>
                <w:sz w:val="28"/>
                <w:szCs w:val="28"/>
              </w:rPr>
              <w:t>1</w:t>
            </w:r>
          </w:p>
        </w:tc>
        <w:tc>
          <w:tcPr>
            <w:tcW w:w="2312" w:type="dxa"/>
          </w:tcPr>
          <w:p w14:paraId="69521078" w14:textId="7239B3BA" w:rsidR="008D183C" w:rsidRDefault="00FD19A1" w:rsidP="003948FE">
            <w:pPr>
              <w:rPr>
                <w:rFonts w:eastAsia="Times New Roman"/>
                <w:sz w:val="28"/>
                <w:szCs w:val="28"/>
              </w:rPr>
            </w:pPr>
            <w:r>
              <w:t>Manager will add venue by getting login into the app</w:t>
            </w:r>
          </w:p>
        </w:tc>
        <w:tc>
          <w:tcPr>
            <w:tcW w:w="2263" w:type="dxa"/>
          </w:tcPr>
          <w:p w14:paraId="3CEAAF2D" w14:textId="77777777" w:rsidR="00FD19A1" w:rsidRDefault="00FD19A1" w:rsidP="00FD19A1">
            <w:r>
              <w:t>Email</w:t>
            </w:r>
          </w:p>
          <w:p w14:paraId="124F2AAA" w14:textId="77777777" w:rsidR="00FD19A1" w:rsidRDefault="00FD19A1" w:rsidP="00FD19A1">
            <w:r>
              <w:t>waheed@gmail.com</w:t>
            </w:r>
          </w:p>
          <w:p w14:paraId="02248305" w14:textId="65247B58" w:rsidR="00FD19A1" w:rsidRDefault="00FD19A1" w:rsidP="00FD19A1">
            <w:r>
              <w:t>Password</w:t>
            </w:r>
          </w:p>
          <w:p w14:paraId="45A54604" w14:textId="4DC30053" w:rsidR="008D183C" w:rsidRDefault="00FD19A1" w:rsidP="00FD19A1">
            <w:pPr>
              <w:rPr>
                <w:rFonts w:eastAsia="Times New Roman"/>
                <w:sz w:val="28"/>
                <w:szCs w:val="28"/>
              </w:rPr>
            </w:pPr>
            <w:r>
              <w:t>12345678</w:t>
            </w:r>
          </w:p>
        </w:tc>
        <w:tc>
          <w:tcPr>
            <w:tcW w:w="1760" w:type="dxa"/>
          </w:tcPr>
          <w:p w14:paraId="707BD4C7" w14:textId="77777777" w:rsidR="008D183C" w:rsidRDefault="008D183C" w:rsidP="003948FE">
            <w:pPr>
              <w:rPr>
                <w:rFonts w:eastAsia="Times New Roman"/>
                <w:sz w:val="28"/>
                <w:szCs w:val="28"/>
              </w:rPr>
            </w:pPr>
            <w:r>
              <w:t>Provided data is correct</w:t>
            </w:r>
          </w:p>
        </w:tc>
        <w:tc>
          <w:tcPr>
            <w:tcW w:w="1760" w:type="dxa"/>
          </w:tcPr>
          <w:p w14:paraId="599EC184" w14:textId="1D7A10A4" w:rsidR="008D183C" w:rsidRDefault="008D183C" w:rsidP="00FD19A1">
            <w:pPr>
              <w:rPr>
                <w:rFonts w:eastAsia="Times New Roman"/>
                <w:sz w:val="28"/>
                <w:szCs w:val="28"/>
              </w:rPr>
            </w:pPr>
            <w:r>
              <w:t xml:space="preserve">User </w:t>
            </w:r>
            <w:r w:rsidR="00FD19A1">
              <w:t xml:space="preserve">login successfully </w:t>
            </w:r>
          </w:p>
        </w:tc>
      </w:tr>
      <w:tr w:rsidR="008D183C" w14:paraId="56CC91B7" w14:textId="77777777" w:rsidTr="00FD19A1">
        <w:trPr>
          <w:jc w:val="center"/>
        </w:trPr>
        <w:tc>
          <w:tcPr>
            <w:tcW w:w="679" w:type="dxa"/>
          </w:tcPr>
          <w:p w14:paraId="5EA6C812" w14:textId="77777777" w:rsidR="008D183C" w:rsidRDefault="008D183C" w:rsidP="003948FE">
            <w:pPr>
              <w:jc w:val="center"/>
              <w:rPr>
                <w:rFonts w:eastAsia="Times New Roman"/>
                <w:sz w:val="28"/>
                <w:szCs w:val="28"/>
              </w:rPr>
            </w:pPr>
            <w:r>
              <w:rPr>
                <w:rFonts w:eastAsia="Times New Roman"/>
                <w:sz w:val="28"/>
                <w:szCs w:val="28"/>
              </w:rPr>
              <w:t>2</w:t>
            </w:r>
          </w:p>
        </w:tc>
        <w:tc>
          <w:tcPr>
            <w:tcW w:w="2312" w:type="dxa"/>
          </w:tcPr>
          <w:p w14:paraId="3F565532" w14:textId="6FA0B046" w:rsidR="008D183C" w:rsidRDefault="00FD19A1" w:rsidP="003948FE">
            <w:pPr>
              <w:rPr>
                <w:rFonts w:eastAsia="Times New Roman"/>
                <w:sz w:val="28"/>
                <w:szCs w:val="28"/>
              </w:rPr>
            </w:pPr>
            <w:r>
              <w:t xml:space="preserve">Manager add </w:t>
            </w:r>
            <w:r w:rsidR="00010D73">
              <w:t xml:space="preserve">venue </w:t>
            </w:r>
          </w:p>
        </w:tc>
        <w:tc>
          <w:tcPr>
            <w:tcW w:w="2263" w:type="dxa"/>
          </w:tcPr>
          <w:p w14:paraId="17065BD4" w14:textId="7E59B5C5" w:rsidR="008D183C" w:rsidRDefault="00010D73" w:rsidP="00F34B10">
            <w:pPr>
              <w:jc w:val="left"/>
            </w:pPr>
            <w:r>
              <w:t>Venue Name</w:t>
            </w:r>
          </w:p>
          <w:p w14:paraId="06F30A71" w14:textId="77777777" w:rsidR="00010D73" w:rsidRDefault="00010D73" w:rsidP="00F34B10">
            <w:pPr>
              <w:jc w:val="left"/>
            </w:pPr>
            <w:r>
              <w:t>Location</w:t>
            </w:r>
          </w:p>
          <w:p w14:paraId="42CE58ED" w14:textId="77777777" w:rsidR="00010D73" w:rsidRDefault="00010D73" w:rsidP="00F34B10">
            <w:pPr>
              <w:jc w:val="left"/>
            </w:pPr>
            <w:r>
              <w:t>Charges</w:t>
            </w:r>
          </w:p>
          <w:p w14:paraId="19CEA2FC" w14:textId="77777777" w:rsidR="00F34B10" w:rsidRDefault="00F34B10" w:rsidP="00F34B10">
            <w:pPr>
              <w:jc w:val="left"/>
            </w:pPr>
            <w:r>
              <w:t xml:space="preserve">Area </w:t>
            </w:r>
          </w:p>
          <w:p w14:paraId="5B077625" w14:textId="073AC8D3" w:rsidR="00010D73" w:rsidRPr="00F34B10" w:rsidRDefault="00010D73" w:rsidP="00F34B10">
            <w:pPr>
              <w:jc w:val="left"/>
            </w:pPr>
            <w:r>
              <w:t>Seating Capacity</w:t>
            </w:r>
            <w:r w:rsidR="00F34B10">
              <w:t xml:space="preserve"> </w:t>
            </w:r>
          </w:p>
        </w:tc>
        <w:tc>
          <w:tcPr>
            <w:tcW w:w="1760" w:type="dxa"/>
          </w:tcPr>
          <w:p w14:paraId="484C4262" w14:textId="77777777" w:rsidR="008D183C" w:rsidRDefault="008D183C" w:rsidP="003948FE">
            <w:pPr>
              <w:rPr>
                <w:rFonts w:eastAsia="Times New Roman"/>
                <w:sz w:val="28"/>
                <w:szCs w:val="28"/>
              </w:rPr>
            </w:pPr>
            <w:r>
              <w:t>Provided data is correct</w:t>
            </w:r>
          </w:p>
        </w:tc>
        <w:tc>
          <w:tcPr>
            <w:tcW w:w="1760" w:type="dxa"/>
          </w:tcPr>
          <w:p w14:paraId="309B7462" w14:textId="6FBB4E19" w:rsidR="008D183C" w:rsidRDefault="00010D73" w:rsidP="003948FE">
            <w:pPr>
              <w:rPr>
                <w:rFonts w:eastAsia="Times New Roman"/>
                <w:sz w:val="28"/>
                <w:szCs w:val="28"/>
              </w:rPr>
            </w:pPr>
            <w:r>
              <w:t>Successfully Added new Venue</w:t>
            </w:r>
          </w:p>
        </w:tc>
      </w:tr>
    </w:tbl>
    <w:p w14:paraId="0BCF3EB2" w14:textId="77777777" w:rsidR="008D183C" w:rsidRDefault="008D183C" w:rsidP="00E814A2">
      <w:pPr>
        <w:rPr>
          <w:rFonts w:eastAsia="Times New Roman"/>
          <w:b/>
          <w:bCs/>
          <w:sz w:val="28"/>
          <w:szCs w:val="28"/>
        </w:rPr>
      </w:pPr>
    </w:p>
    <w:p w14:paraId="607C92EC" w14:textId="29DD5FF3" w:rsidR="00010D73" w:rsidRDefault="00010D73" w:rsidP="00010D73">
      <w:r w:rsidRPr="00597287">
        <w:rPr>
          <w:b/>
          <w:bCs/>
        </w:rPr>
        <w:t xml:space="preserve">Unit Testing </w:t>
      </w:r>
      <w:r>
        <w:rPr>
          <w:b/>
          <w:bCs/>
        </w:rPr>
        <w:t>4</w:t>
      </w:r>
      <w:r>
        <w:t xml:space="preserve">: Admin Module </w:t>
      </w:r>
    </w:p>
    <w:p w14:paraId="261D5608" w14:textId="77777777" w:rsidR="00010D73" w:rsidRPr="00D0550D" w:rsidRDefault="00010D73" w:rsidP="00010D73">
      <w:pPr>
        <w:rPr>
          <w:rFonts w:eastAsia="Times New Roman"/>
          <w:sz w:val="28"/>
          <w:szCs w:val="28"/>
        </w:rPr>
      </w:pPr>
      <w:r w:rsidRPr="00597287">
        <w:rPr>
          <w:b/>
          <w:bCs/>
        </w:rPr>
        <w:t>Testing Objective:</w:t>
      </w:r>
      <w:r>
        <w:t xml:space="preserve"> To ensure that the register lost person complain working properly</w:t>
      </w:r>
    </w:p>
    <w:p w14:paraId="44EB520D" w14:textId="284A6146" w:rsidR="00F34B10" w:rsidRPr="00F34B10" w:rsidRDefault="00F34B10" w:rsidP="00F34B10">
      <w:pPr>
        <w:pStyle w:val="Caption"/>
        <w:keepNext/>
        <w:rPr>
          <w:b/>
          <w:bCs/>
        </w:rPr>
      </w:pPr>
      <w:bookmarkStart w:id="200" w:name="_Toc67260376"/>
      <w:r w:rsidRPr="00F34B10">
        <w:rPr>
          <w:b/>
          <w:bCs/>
        </w:rPr>
        <w:t xml:space="preserve">Table </w:t>
      </w:r>
      <w:r w:rsidRPr="00F34B10">
        <w:rPr>
          <w:b/>
          <w:bCs/>
        </w:rPr>
        <w:fldChar w:fldCharType="begin"/>
      </w:r>
      <w:r w:rsidRPr="00F34B10">
        <w:rPr>
          <w:b/>
          <w:bCs/>
        </w:rPr>
        <w:instrText xml:space="preserve"> SEQ Table \* ARABIC </w:instrText>
      </w:r>
      <w:r w:rsidRPr="00F34B10">
        <w:rPr>
          <w:b/>
          <w:bCs/>
        </w:rPr>
        <w:fldChar w:fldCharType="separate"/>
      </w:r>
      <w:r w:rsidR="00F56D53">
        <w:rPr>
          <w:b/>
          <w:bCs/>
          <w:noProof/>
        </w:rPr>
        <w:t>14</w:t>
      </w:r>
      <w:r w:rsidRPr="00F34B10">
        <w:rPr>
          <w:b/>
          <w:bCs/>
        </w:rPr>
        <w:fldChar w:fldCharType="end"/>
      </w:r>
      <w:r w:rsidRPr="00F34B10">
        <w:rPr>
          <w:b/>
          <w:bCs/>
        </w:rPr>
        <w:t>:Unit Testing 4</w:t>
      </w:r>
      <w:bookmarkEnd w:id="200"/>
    </w:p>
    <w:tbl>
      <w:tblPr>
        <w:tblStyle w:val="TableGrid"/>
        <w:tblW w:w="0" w:type="auto"/>
        <w:jc w:val="center"/>
        <w:tblLook w:val="04A0" w:firstRow="1" w:lastRow="0" w:firstColumn="1" w:lastColumn="0" w:noHBand="0" w:noVBand="1"/>
      </w:tblPr>
      <w:tblGrid>
        <w:gridCol w:w="679"/>
        <w:gridCol w:w="2312"/>
        <w:gridCol w:w="2263"/>
        <w:gridCol w:w="1760"/>
        <w:gridCol w:w="1760"/>
      </w:tblGrid>
      <w:tr w:rsidR="00010D73" w14:paraId="2075C9C5" w14:textId="77777777" w:rsidTr="00087909">
        <w:trPr>
          <w:trHeight w:val="1142"/>
          <w:jc w:val="center"/>
        </w:trPr>
        <w:tc>
          <w:tcPr>
            <w:tcW w:w="679" w:type="dxa"/>
          </w:tcPr>
          <w:p w14:paraId="4E7A32C5" w14:textId="77777777" w:rsidR="00010D73" w:rsidRDefault="00010D73" w:rsidP="00087909">
            <w:pPr>
              <w:jc w:val="center"/>
              <w:rPr>
                <w:rFonts w:eastAsia="Times New Roman"/>
                <w:sz w:val="28"/>
                <w:szCs w:val="28"/>
              </w:rPr>
            </w:pPr>
            <w:r>
              <w:rPr>
                <w:rFonts w:eastAsia="Times New Roman"/>
                <w:sz w:val="28"/>
                <w:szCs w:val="28"/>
              </w:rPr>
              <w:t>No</w:t>
            </w:r>
          </w:p>
        </w:tc>
        <w:tc>
          <w:tcPr>
            <w:tcW w:w="2312" w:type="dxa"/>
          </w:tcPr>
          <w:p w14:paraId="40FA7C71" w14:textId="77777777" w:rsidR="00010D73" w:rsidRPr="00954C09" w:rsidRDefault="00010D73" w:rsidP="00087909">
            <w:pPr>
              <w:jc w:val="center"/>
              <w:rPr>
                <w:rFonts w:eastAsia="Times New Roman"/>
                <w:sz w:val="28"/>
                <w:szCs w:val="28"/>
              </w:rPr>
            </w:pPr>
            <w:r w:rsidRPr="00954C09">
              <w:rPr>
                <w:rFonts w:eastAsia="Times New Roman"/>
                <w:b/>
                <w:bCs/>
                <w:sz w:val="28"/>
                <w:szCs w:val="28"/>
              </w:rPr>
              <w:t>Test case/Test script</w:t>
            </w:r>
          </w:p>
        </w:tc>
        <w:tc>
          <w:tcPr>
            <w:tcW w:w="2263" w:type="dxa"/>
            <w:vAlign w:val="bottom"/>
          </w:tcPr>
          <w:p w14:paraId="6484E2D3" w14:textId="77777777" w:rsidR="00010D73" w:rsidRPr="00954C09" w:rsidRDefault="00010D73" w:rsidP="00087909">
            <w:pPr>
              <w:jc w:val="center"/>
              <w:rPr>
                <w:rFonts w:eastAsia="Times New Roman"/>
                <w:sz w:val="28"/>
                <w:szCs w:val="28"/>
              </w:rPr>
            </w:pPr>
            <w:r w:rsidRPr="00954C09">
              <w:rPr>
                <w:rFonts w:eastAsia="Times New Roman"/>
                <w:b/>
                <w:bCs/>
                <w:sz w:val="28"/>
                <w:szCs w:val="28"/>
              </w:rPr>
              <w:t>Attribute and Value</w:t>
            </w:r>
          </w:p>
        </w:tc>
        <w:tc>
          <w:tcPr>
            <w:tcW w:w="1760" w:type="dxa"/>
          </w:tcPr>
          <w:p w14:paraId="58FEA872" w14:textId="77777777" w:rsidR="00010D73" w:rsidRPr="00562659" w:rsidRDefault="00010D73" w:rsidP="00087909">
            <w:pPr>
              <w:jc w:val="center"/>
              <w:rPr>
                <w:rFonts w:eastAsia="Times New Roman"/>
                <w:sz w:val="28"/>
                <w:szCs w:val="28"/>
              </w:rPr>
            </w:pPr>
            <w:r w:rsidRPr="00562659">
              <w:rPr>
                <w:rFonts w:eastAsia="Times New Roman"/>
                <w:b/>
                <w:bCs/>
                <w:sz w:val="28"/>
                <w:szCs w:val="28"/>
              </w:rPr>
              <w:t>Expected result</w:t>
            </w:r>
          </w:p>
        </w:tc>
        <w:tc>
          <w:tcPr>
            <w:tcW w:w="1760" w:type="dxa"/>
          </w:tcPr>
          <w:p w14:paraId="3C90F78E" w14:textId="77777777" w:rsidR="00010D73" w:rsidRPr="00562659" w:rsidRDefault="00010D73" w:rsidP="00087909">
            <w:pPr>
              <w:jc w:val="center"/>
              <w:rPr>
                <w:rFonts w:eastAsia="Times New Roman"/>
                <w:sz w:val="28"/>
                <w:szCs w:val="28"/>
              </w:rPr>
            </w:pPr>
            <w:r w:rsidRPr="00562659">
              <w:rPr>
                <w:rFonts w:eastAsia="Times New Roman"/>
                <w:b/>
                <w:bCs/>
                <w:sz w:val="28"/>
                <w:szCs w:val="28"/>
              </w:rPr>
              <w:t>Result</w:t>
            </w:r>
          </w:p>
        </w:tc>
      </w:tr>
      <w:tr w:rsidR="00010D73" w14:paraId="3130CB86" w14:textId="77777777" w:rsidTr="00087909">
        <w:trPr>
          <w:jc w:val="center"/>
        </w:trPr>
        <w:tc>
          <w:tcPr>
            <w:tcW w:w="679" w:type="dxa"/>
          </w:tcPr>
          <w:p w14:paraId="61CA5378" w14:textId="77777777" w:rsidR="00010D73" w:rsidRDefault="00010D73" w:rsidP="00087909">
            <w:pPr>
              <w:jc w:val="center"/>
              <w:rPr>
                <w:rFonts w:eastAsia="Times New Roman"/>
                <w:sz w:val="28"/>
                <w:szCs w:val="28"/>
              </w:rPr>
            </w:pPr>
            <w:r>
              <w:rPr>
                <w:rFonts w:eastAsia="Times New Roman"/>
                <w:sz w:val="28"/>
                <w:szCs w:val="28"/>
              </w:rPr>
              <w:t>1</w:t>
            </w:r>
          </w:p>
        </w:tc>
        <w:tc>
          <w:tcPr>
            <w:tcW w:w="2312" w:type="dxa"/>
          </w:tcPr>
          <w:p w14:paraId="29F118AF" w14:textId="1270B06E" w:rsidR="00010D73" w:rsidRDefault="00010D73" w:rsidP="00087909">
            <w:pPr>
              <w:rPr>
                <w:rFonts w:eastAsia="Times New Roman"/>
                <w:sz w:val="28"/>
                <w:szCs w:val="28"/>
              </w:rPr>
            </w:pPr>
            <w:r>
              <w:t xml:space="preserve">Admin get login </w:t>
            </w:r>
            <w:r w:rsidR="00B46FF8">
              <w:t>into the</w:t>
            </w:r>
            <w:r>
              <w:t xml:space="preserve"> system</w:t>
            </w:r>
          </w:p>
        </w:tc>
        <w:tc>
          <w:tcPr>
            <w:tcW w:w="2263" w:type="dxa"/>
          </w:tcPr>
          <w:p w14:paraId="214CAF3E" w14:textId="77777777" w:rsidR="00010D73" w:rsidRDefault="00010D73" w:rsidP="00087909">
            <w:r>
              <w:t>Email</w:t>
            </w:r>
          </w:p>
          <w:p w14:paraId="15EBA3CF" w14:textId="1B2290B9" w:rsidR="00010D73" w:rsidRDefault="00010D73" w:rsidP="00087909">
            <w:r>
              <w:t>Admin@gmail.com</w:t>
            </w:r>
          </w:p>
          <w:p w14:paraId="0BF7FE37" w14:textId="77777777" w:rsidR="00010D73" w:rsidRDefault="00010D73" w:rsidP="00087909">
            <w:r>
              <w:t>Password</w:t>
            </w:r>
          </w:p>
          <w:p w14:paraId="43E0386E" w14:textId="77777777" w:rsidR="00010D73" w:rsidRDefault="00010D73" w:rsidP="00087909">
            <w:pPr>
              <w:rPr>
                <w:rFonts w:eastAsia="Times New Roman"/>
                <w:sz w:val="28"/>
                <w:szCs w:val="28"/>
              </w:rPr>
            </w:pPr>
            <w:r>
              <w:t>12345678</w:t>
            </w:r>
          </w:p>
        </w:tc>
        <w:tc>
          <w:tcPr>
            <w:tcW w:w="1760" w:type="dxa"/>
          </w:tcPr>
          <w:p w14:paraId="0BE1B37F" w14:textId="77777777" w:rsidR="00010D73" w:rsidRDefault="00010D73" w:rsidP="00087909">
            <w:pPr>
              <w:rPr>
                <w:rFonts w:eastAsia="Times New Roman"/>
                <w:sz w:val="28"/>
                <w:szCs w:val="28"/>
              </w:rPr>
            </w:pPr>
            <w:r>
              <w:t>Provided data is correct</w:t>
            </w:r>
          </w:p>
        </w:tc>
        <w:tc>
          <w:tcPr>
            <w:tcW w:w="1760" w:type="dxa"/>
          </w:tcPr>
          <w:p w14:paraId="6CAFD950" w14:textId="1C5FB705" w:rsidR="00010D73" w:rsidRDefault="00010D73" w:rsidP="00087909">
            <w:pPr>
              <w:rPr>
                <w:rFonts w:eastAsia="Times New Roman"/>
                <w:sz w:val="28"/>
                <w:szCs w:val="28"/>
              </w:rPr>
            </w:pPr>
            <w:r>
              <w:t xml:space="preserve">Admin login successfully </w:t>
            </w:r>
          </w:p>
        </w:tc>
      </w:tr>
      <w:tr w:rsidR="00010D73" w14:paraId="58D90A71" w14:textId="77777777" w:rsidTr="00087909">
        <w:trPr>
          <w:jc w:val="center"/>
        </w:trPr>
        <w:tc>
          <w:tcPr>
            <w:tcW w:w="679" w:type="dxa"/>
          </w:tcPr>
          <w:p w14:paraId="37FC9817" w14:textId="77777777" w:rsidR="00010D73" w:rsidRDefault="00010D73" w:rsidP="00087909">
            <w:pPr>
              <w:jc w:val="center"/>
              <w:rPr>
                <w:rFonts w:eastAsia="Times New Roman"/>
                <w:sz w:val="28"/>
                <w:szCs w:val="28"/>
              </w:rPr>
            </w:pPr>
            <w:r>
              <w:rPr>
                <w:rFonts w:eastAsia="Times New Roman"/>
                <w:sz w:val="28"/>
                <w:szCs w:val="28"/>
              </w:rPr>
              <w:t>2</w:t>
            </w:r>
          </w:p>
        </w:tc>
        <w:tc>
          <w:tcPr>
            <w:tcW w:w="2312" w:type="dxa"/>
          </w:tcPr>
          <w:p w14:paraId="70637DF9" w14:textId="03D152A2" w:rsidR="00010D73" w:rsidRDefault="00010D73" w:rsidP="00087909">
            <w:pPr>
              <w:rPr>
                <w:rFonts w:eastAsia="Times New Roman"/>
                <w:sz w:val="28"/>
                <w:szCs w:val="28"/>
              </w:rPr>
            </w:pPr>
            <w:r>
              <w:t xml:space="preserve">Approve Venue </w:t>
            </w:r>
          </w:p>
        </w:tc>
        <w:tc>
          <w:tcPr>
            <w:tcW w:w="2263" w:type="dxa"/>
          </w:tcPr>
          <w:p w14:paraId="25D432AD" w14:textId="44D14C3B" w:rsidR="00010D73" w:rsidRDefault="00B46FF8" w:rsidP="00087909">
            <w:pPr>
              <w:rPr>
                <w:rFonts w:eastAsia="Times New Roman"/>
                <w:sz w:val="28"/>
                <w:szCs w:val="28"/>
              </w:rPr>
            </w:pPr>
            <w:r>
              <w:t>Approve /</w:t>
            </w:r>
            <w:r w:rsidR="00010D73">
              <w:t xml:space="preserve">   Reject</w:t>
            </w:r>
          </w:p>
        </w:tc>
        <w:tc>
          <w:tcPr>
            <w:tcW w:w="1760" w:type="dxa"/>
          </w:tcPr>
          <w:p w14:paraId="58A8F01B" w14:textId="77777777" w:rsidR="00010D73" w:rsidRDefault="00010D73" w:rsidP="00087909">
            <w:pPr>
              <w:rPr>
                <w:rFonts w:eastAsia="Times New Roman"/>
                <w:sz w:val="28"/>
                <w:szCs w:val="28"/>
              </w:rPr>
            </w:pPr>
            <w:r>
              <w:t>Provided data is correct</w:t>
            </w:r>
          </w:p>
        </w:tc>
        <w:tc>
          <w:tcPr>
            <w:tcW w:w="1760" w:type="dxa"/>
          </w:tcPr>
          <w:p w14:paraId="64101A97" w14:textId="3D4CAD91" w:rsidR="00010D73" w:rsidRDefault="00010D73" w:rsidP="00010D73">
            <w:pPr>
              <w:rPr>
                <w:rFonts w:eastAsia="Times New Roman"/>
                <w:sz w:val="28"/>
                <w:szCs w:val="28"/>
              </w:rPr>
            </w:pPr>
            <w:r>
              <w:t>Successfully Approved</w:t>
            </w:r>
          </w:p>
        </w:tc>
      </w:tr>
    </w:tbl>
    <w:p w14:paraId="2512DDB6" w14:textId="77777777" w:rsidR="00010D73" w:rsidRPr="00010D73" w:rsidRDefault="00010D73" w:rsidP="00010D73">
      <w:pPr>
        <w:rPr>
          <w:rFonts w:eastAsia="Times New Roman"/>
          <w:b/>
          <w:bCs/>
          <w:sz w:val="28"/>
          <w:szCs w:val="28"/>
        </w:rPr>
      </w:pPr>
    </w:p>
    <w:p w14:paraId="28B73E0F" w14:textId="7ED0A33A" w:rsidR="00E814A2" w:rsidRPr="00012DB9" w:rsidRDefault="00E814A2" w:rsidP="006C2C0D">
      <w:pPr>
        <w:pStyle w:val="ListParagraph"/>
        <w:numPr>
          <w:ilvl w:val="0"/>
          <w:numId w:val="3"/>
        </w:numPr>
        <w:rPr>
          <w:rFonts w:eastAsia="Times New Roman"/>
          <w:b/>
          <w:bCs/>
          <w:sz w:val="28"/>
          <w:szCs w:val="28"/>
        </w:rPr>
      </w:pPr>
      <w:r w:rsidRPr="00012DB9">
        <w:rPr>
          <w:rFonts w:eastAsia="Times New Roman"/>
          <w:b/>
          <w:bCs/>
          <w:sz w:val="28"/>
          <w:szCs w:val="28"/>
        </w:rPr>
        <w:t>Functional Testing</w:t>
      </w:r>
    </w:p>
    <w:p w14:paraId="18D484B1" w14:textId="073B749B" w:rsidR="00E814A2" w:rsidRDefault="00E814A2" w:rsidP="006D6574">
      <w:pPr>
        <w:ind w:left="120"/>
        <w:rPr>
          <w:sz w:val="20"/>
          <w:szCs w:val="20"/>
        </w:rPr>
      </w:pPr>
      <w:r>
        <w:rPr>
          <w:rFonts w:eastAsia="Times New Roman"/>
          <w:szCs w:val="24"/>
        </w:rPr>
        <w:t>The functional testing will take place after the unit testing. In this functional testing, the functionality of each of the module is tested. This is to ensure that the system produced meets the specifications and requirements.</w:t>
      </w:r>
    </w:p>
    <w:p w14:paraId="2BF33978" w14:textId="77777777" w:rsidR="00E814A2" w:rsidRDefault="00E814A2" w:rsidP="00E814A2">
      <w:pPr>
        <w:ind w:left="120"/>
        <w:rPr>
          <w:sz w:val="20"/>
          <w:szCs w:val="20"/>
        </w:rPr>
      </w:pPr>
      <w:r>
        <w:rPr>
          <w:rFonts w:eastAsia="Times New Roman"/>
          <w:b/>
          <w:bCs/>
          <w:szCs w:val="24"/>
        </w:rPr>
        <w:t xml:space="preserve">Functional Testing 1: </w:t>
      </w:r>
      <w:r>
        <w:rPr>
          <w:rFonts w:eastAsia="Times New Roman"/>
          <w:szCs w:val="24"/>
        </w:rPr>
        <w:t>Login with different roles</w:t>
      </w:r>
    </w:p>
    <w:p w14:paraId="2CF068CB" w14:textId="77777777" w:rsidR="00E814A2" w:rsidRDefault="00E814A2" w:rsidP="00E814A2">
      <w:pPr>
        <w:ind w:left="120"/>
        <w:rPr>
          <w:sz w:val="20"/>
          <w:szCs w:val="20"/>
        </w:rPr>
      </w:pPr>
      <w:r>
        <w:rPr>
          <w:rFonts w:eastAsia="Times New Roman"/>
          <w:b/>
          <w:bCs/>
          <w:szCs w:val="24"/>
        </w:rPr>
        <w:t>Functional testing Objective</w:t>
      </w:r>
      <w:r>
        <w:rPr>
          <w:rFonts w:eastAsia="Times New Roman"/>
          <w:szCs w:val="24"/>
        </w:rPr>
        <w:t>: To ensure that the correct page with the correct navigation bar is loaded.</w:t>
      </w:r>
    </w:p>
    <w:p w14:paraId="3D438255" w14:textId="2DBF8933" w:rsidR="00F34B10" w:rsidRPr="00F34B10" w:rsidRDefault="00F34B10" w:rsidP="00F34B10">
      <w:pPr>
        <w:pStyle w:val="Caption"/>
        <w:keepNext/>
        <w:rPr>
          <w:b/>
          <w:bCs/>
        </w:rPr>
      </w:pPr>
      <w:bookmarkStart w:id="201" w:name="_Toc67260377"/>
      <w:r w:rsidRPr="00F34B10">
        <w:rPr>
          <w:b/>
          <w:bCs/>
        </w:rPr>
        <w:t xml:space="preserve">Table </w:t>
      </w:r>
      <w:r w:rsidRPr="00F34B10">
        <w:rPr>
          <w:b/>
          <w:bCs/>
        </w:rPr>
        <w:fldChar w:fldCharType="begin"/>
      </w:r>
      <w:r w:rsidRPr="00F34B10">
        <w:rPr>
          <w:b/>
          <w:bCs/>
        </w:rPr>
        <w:instrText xml:space="preserve"> SEQ Table \* ARABIC </w:instrText>
      </w:r>
      <w:r w:rsidRPr="00F34B10">
        <w:rPr>
          <w:b/>
          <w:bCs/>
        </w:rPr>
        <w:fldChar w:fldCharType="separate"/>
      </w:r>
      <w:r w:rsidR="00F56D53">
        <w:rPr>
          <w:b/>
          <w:bCs/>
          <w:noProof/>
        </w:rPr>
        <w:t>15</w:t>
      </w:r>
      <w:r w:rsidRPr="00F34B10">
        <w:rPr>
          <w:b/>
          <w:bCs/>
        </w:rPr>
        <w:fldChar w:fldCharType="end"/>
      </w:r>
      <w:r w:rsidRPr="00F34B10">
        <w:rPr>
          <w:b/>
          <w:bCs/>
        </w:rPr>
        <w:t>:Functional Testing 1</w:t>
      </w:r>
      <w:bookmarkEnd w:id="201"/>
    </w:p>
    <w:tbl>
      <w:tblPr>
        <w:tblStyle w:val="TableGrid"/>
        <w:tblW w:w="0" w:type="auto"/>
        <w:jc w:val="center"/>
        <w:tblLook w:val="04A0" w:firstRow="1" w:lastRow="0" w:firstColumn="1" w:lastColumn="0" w:noHBand="0" w:noVBand="1"/>
      </w:tblPr>
      <w:tblGrid>
        <w:gridCol w:w="683"/>
        <w:gridCol w:w="2343"/>
        <w:gridCol w:w="2188"/>
        <w:gridCol w:w="1780"/>
        <w:gridCol w:w="1780"/>
      </w:tblGrid>
      <w:tr w:rsidR="00E814A2" w14:paraId="0010B7BD" w14:textId="77777777" w:rsidTr="00F34B10">
        <w:trPr>
          <w:trHeight w:val="1142"/>
          <w:jc w:val="center"/>
        </w:trPr>
        <w:tc>
          <w:tcPr>
            <w:tcW w:w="683" w:type="dxa"/>
          </w:tcPr>
          <w:p w14:paraId="1DF0F011" w14:textId="77777777" w:rsidR="00E814A2" w:rsidRDefault="00E814A2" w:rsidP="00DD7980">
            <w:pPr>
              <w:jc w:val="center"/>
              <w:rPr>
                <w:rFonts w:eastAsia="Times New Roman"/>
                <w:sz w:val="28"/>
                <w:szCs w:val="28"/>
              </w:rPr>
            </w:pPr>
            <w:r>
              <w:rPr>
                <w:rFonts w:eastAsia="Times New Roman"/>
                <w:sz w:val="28"/>
                <w:szCs w:val="28"/>
              </w:rPr>
              <w:t>No</w:t>
            </w:r>
          </w:p>
        </w:tc>
        <w:tc>
          <w:tcPr>
            <w:tcW w:w="2343" w:type="dxa"/>
          </w:tcPr>
          <w:p w14:paraId="3F36781E" w14:textId="77777777" w:rsidR="00E814A2" w:rsidRPr="00954C09" w:rsidRDefault="00E814A2" w:rsidP="00DD7980">
            <w:pPr>
              <w:jc w:val="center"/>
              <w:rPr>
                <w:rFonts w:eastAsia="Times New Roman"/>
                <w:sz w:val="28"/>
                <w:szCs w:val="28"/>
              </w:rPr>
            </w:pPr>
            <w:r w:rsidRPr="00954C09">
              <w:rPr>
                <w:rFonts w:eastAsia="Times New Roman"/>
                <w:b/>
                <w:bCs/>
                <w:sz w:val="28"/>
                <w:szCs w:val="28"/>
              </w:rPr>
              <w:t>Test case/Test script</w:t>
            </w:r>
          </w:p>
        </w:tc>
        <w:tc>
          <w:tcPr>
            <w:tcW w:w="2188" w:type="dxa"/>
            <w:vAlign w:val="bottom"/>
          </w:tcPr>
          <w:p w14:paraId="27AAFCBA" w14:textId="77777777" w:rsidR="00E814A2" w:rsidRPr="00954C09" w:rsidRDefault="00E814A2" w:rsidP="00DD7980">
            <w:pPr>
              <w:jc w:val="center"/>
              <w:rPr>
                <w:rFonts w:eastAsia="Times New Roman"/>
                <w:sz w:val="28"/>
                <w:szCs w:val="28"/>
              </w:rPr>
            </w:pPr>
            <w:r w:rsidRPr="00954C09">
              <w:rPr>
                <w:rFonts w:eastAsia="Times New Roman"/>
                <w:b/>
                <w:bCs/>
                <w:sz w:val="28"/>
                <w:szCs w:val="28"/>
              </w:rPr>
              <w:t>Attribute and Value</w:t>
            </w:r>
          </w:p>
        </w:tc>
        <w:tc>
          <w:tcPr>
            <w:tcW w:w="1780" w:type="dxa"/>
          </w:tcPr>
          <w:p w14:paraId="65AE3FA3" w14:textId="77777777" w:rsidR="00E814A2" w:rsidRPr="00562659" w:rsidRDefault="00E814A2" w:rsidP="00DD7980">
            <w:pPr>
              <w:jc w:val="center"/>
              <w:rPr>
                <w:rFonts w:eastAsia="Times New Roman"/>
                <w:sz w:val="28"/>
                <w:szCs w:val="28"/>
              </w:rPr>
            </w:pPr>
            <w:r w:rsidRPr="00562659">
              <w:rPr>
                <w:rFonts w:eastAsia="Times New Roman"/>
                <w:b/>
                <w:bCs/>
                <w:sz w:val="28"/>
                <w:szCs w:val="28"/>
              </w:rPr>
              <w:t>Expected result</w:t>
            </w:r>
          </w:p>
        </w:tc>
        <w:tc>
          <w:tcPr>
            <w:tcW w:w="1780" w:type="dxa"/>
          </w:tcPr>
          <w:p w14:paraId="68CC48C6" w14:textId="77777777" w:rsidR="00E814A2" w:rsidRPr="00562659" w:rsidRDefault="00E814A2" w:rsidP="00DD7980">
            <w:pPr>
              <w:jc w:val="center"/>
              <w:rPr>
                <w:rFonts w:eastAsia="Times New Roman"/>
                <w:sz w:val="28"/>
                <w:szCs w:val="28"/>
              </w:rPr>
            </w:pPr>
            <w:r w:rsidRPr="00562659">
              <w:rPr>
                <w:rFonts w:eastAsia="Times New Roman"/>
                <w:b/>
                <w:bCs/>
                <w:sz w:val="28"/>
                <w:szCs w:val="28"/>
              </w:rPr>
              <w:t>Result</w:t>
            </w:r>
          </w:p>
        </w:tc>
      </w:tr>
      <w:tr w:rsidR="00E814A2" w14:paraId="364C53D2" w14:textId="77777777" w:rsidTr="00F34B10">
        <w:trPr>
          <w:jc w:val="center"/>
        </w:trPr>
        <w:tc>
          <w:tcPr>
            <w:tcW w:w="683" w:type="dxa"/>
          </w:tcPr>
          <w:p w14:paraId="1C657F0A" w14:textId="77777777" w:rsidR="00E814A2" w:rsidRDefault="00E814A2" w:rsidP="00DD7980">
            <w:pPr>
              <w:jc w:val="center"/>
              <w:rPr>
                <w:rFonts w:eastAsia="Times New Roman"/>
                <w:sz w:val="28"/>
                <w:szCs w:val="28"/>
              </w:rPr>
            </w:pPr>
            <w:r>
              <w:rPr>
                <w:rFonts w:eastAsia="Times New Roman"/>
                <w:sz w:val="28"/>
                <w:szCs w:val="28"/>
              </w:rPr>
              <w:t>1</w:t>
            </w:r>
          </w:p>
        </w:tc>
        <w:tc>
          <w:tcPr>
            <w:tcW w:w="2343" w:type="dxa"/>
          </w:tcPr>
          <w:p w14:paraId="7CC77101" w14:textId="77777777" w:rsidR="00E814A2" w:rsidRDefault="00E814A2" w:rsidP="00DD7980">
            <w:pPr>
              <w:rPr>
                <w:rFonts w:eastAsia="Times New Roman"/>
                <w:sz w:val="28"/>
                <w:szCs w:val="28"/>
              </w:rPr>
            </w:pPr>
            <w:r>
              <w:t xml:space="preserve">Verify user login after click on the „Login‟ </w:t>
            </w:r>
            <w:r>
              <w:lastRenderedPageBreak/>
              <w:t>button on login form with correct input data</w:t>
            </w:r>
          </w:p>
        </w:tc>
        <w:tc>
          <w:tcPr>
            <w:tcW w:w="2188" w:type="dxa"/>
          </w:tcPr>
          <w:p w14:paraId="5EE02680" w14:textId="7832DB8C" w:rsidR="006D6574" w:rsidRDefault="00010D73" w:rsidP="006D6574">
            <w:r>
              <w:lastRenderedPageBreak/>
              <w:t>Username: tes</w:t>
            </w:r>
            <w:r w:rsidR="006D6574">
              <w:t>t@gmail</w:t>
            </w:r>
          </w:p>
          <w:p w14:paraId="0A47410E" w14:textId="209049B4" w:rsidR="00E814A2" w:rsidRDefault="00B46FF8" w:rsidP="006D6574">
            <w:pPr>
              <w:rPr>
                <w:rFonts w:eastAsia="Times New Roman"/>
                <w:sz w:val="28"/>
                <w:szCs w:val="28"/>
              </w:rPr>
            </w:pPr>
            <w:r>
              <w:t>Password</w:t>
            </w:r>
            <w:r w:rsidR="006D6574">
              <w:t>: 123456</w:t>
            </w:r>
          </w:p>
        </w:tc>
        <w:tc>
          <w:tcPr>
            <w:tcW w:w="1780" w:type="dxa"/>
          </w:tcPr>
          <w:p w14:paraId="6A977C24" w14:textId="35B56E46" w:rsidR="00E814A2" w:rsidRDefault="00E814A2" w:rsidP="00010D73">
            <w:pPr>
              <w:rPr>
                <w:rFonts w:eastAsia="Times New Roman"/>
                <w:sz w:val="28"/>
                <w:szCs w:val="28"/>
              </w:rPr>
            </w:pPr>
            <w:r>
              <w:t xml:space="preserve">Successfully log into </w:t>
            </w:r>
            <w:r w:rsidR="00010D73">
              <w:t xml:space="preserve">the Eventivo App </w:t>
            </w:r>
            <w:r w:rsidR="00010D73">
              <w:lastRenderedPageBreak/>
              <w:t>by registering a new account</w:t>
            </w:r>
          </w:p>
        </w:tc>
        <w:tc>
          <w:tcPr>
            <w:tcW w:w="1780" w:type="dxa"/>
          </w:tcPr>
          <w:p w14:paraId="50826AE9" w14:textId="77777777" w:rsidR="00E814A2" w:rsidRDefault="00E814A2" w:rsidP="00DD7980">
            <w:pPr>
              <w:rPr>
                <w:rFonts w:eastAsia="Times New Roman"/>
                <w:sz w:val="28"/>
                <w:szCs w:val="28"/>
              </w:rPr>
            </w:pPr>
            <w:r>
              <w:lastRenderedPageBreak/>
              <w:t>Successfully Logged in</w:t>
            </w:r>
          </w:p>
        </w:tc>
      </w:tr>
      <w:tr w:rsidR="00E814A2" w14:paraId="51F119C7" w14:textId="77777777" w:rsidTr="00F34B10">
        <w:trPr>
          <w:jc w:val="center"/>
        </w:trPr>
        <w:tc>
          <w:tcPr>
            <w:tcW w:w="683" w:type="dxa"/>
          </w:tcPr>
          <w:p w14:paraId="29387DB3" w14:textId="77777777" w:rsidR="00E814A2" w:rsidRDefault="00E814A2" w:rsidP="00DD7980">
            <w:pPr>
              <w:jc w:val="center"/>
              <w:rPr>
                <w:rFonts w:eastAsia="Times New Roman"/>
                <w:sz w:val="28"/>
                <w:szCs w:val="28"/>
              </w:rPr>
            </w:pPr>
            <w:r>
              <w:rPr>
                <w:rFonts w:eastAsia="Times New Roman"/>
                <w:sz w:val="28"/>
                <w:szCs w:val="28"/>
              </w:rPr>
              <w:t>2</w:t>
            </w:r>
          </w:p>
        </w:tc>
        <w:tc>
          <w:tcPr>
            <w:tcW w:w="2343" w:type="dxa"/>
          </w:tcPr>
          <w:p w14:paraId="773B10C5" w14:textId="44A3DA1F" w:rsidR="00E814A2" w:rsidRDefault="00E814A2" w:rsidP="00010D73">
            <w:pPr>
              <w:rPr>
                <w:rFonts w:eastAsia="Times New Roman"/>
                <w:sz w:val="28"/>
                <w:szCs w:val="28"/>
              </w:rPr>
            </w:pPr>
            <w:r>
              <w:t xml:space="preserve">Verify </w:t>
            </w:r>
            <w:r w:rsidR="00010D73">
              <w:t>Manager</w:t>
            </w:r>
            <w:r>
              <w:t xml:space="preserve"> login after click on the “Login” button</w:t>
            </w:r>
          </w:p>
        </w:tc>
        <w:tc>
          <w:tcPr>
            <w:tcW w:w="2188" w:type="dxa"/>
          </w:tcPr>
          <w:p w14:paraId="6AE05D97" w14:textId="3407429F" w:rsidR="006D6574" w:rsidRDefault="006D6574" w:rsidP="006D6574">
            <w:r>
              <w:t>U</w:t>
            </w:r>
            <w:r w:rsidR="00010D73">
              <w:t>sername: manager</w:t>
            </w:r>
            <w:r>
              <w:t>@gmail</w:t>
            </w:r>
          </w:p>
          <w:p w14:paraId="2FFF401E" w14:textId="624CA36F" w:rsidR="00E814A2" w:rsidRDefault="00B46FF8" w:rsidP="006D6574">
            <w:pPr>
              <w:rPr>
                <w:rFonts w:eastAsia="Times New Roman"/>
                <w:sz w:val="28"/>
                <w:szCs w:val="28"/>
              </w:rPr>
            </w:pPr>
            <w:r>
              <w:t>Password</w:t>
            </w:r>
            <w:r w:rsidR="006D6574">
              <w:t>: 123456</w:t>
            </w:r>
          </w:p>
        </w:tc>
        <w:tc>
          <w:tcPr>
            <w:tcW w:w="1780" w:type="dxa"/>
          </w:tcPr>
          <w:p w14:paraId="6E4B7DC3" w14:textId="7D02B740" w:rsidR="00E814A2" w:rsidRDefault="00010D73" w:rsidP="00010D73">
            <w:pPr>
              <w:rPr>
                <w:rFonts w:eastAsia="Times New Roman"/>
                <w:sz w:val="28"/>
                <w:szCs w:val="28"/>
              </w:rPr>
            </w:pPr>
            <w:r>
              <w:t>Successfully log into the A</w:t>
            </w:r>
            <w:r w:rsidR="00B46FF8">
              <w:t>pp</w:t>
            </w:r>
            <w:r>
              <w:t>lication</w:t>
            </w:r>
          </w:p>
        </w:tc>
        <w:tc>
          <w:tcPr>
            <w:tcW w:w="1780" w:type="dxa"/>
          </w:tcPr>
          <w:p w14:paraId="61248AE3" w14:textId="77777777" w:rsidR="00E814A2" w:rsidRDefault="00E814A2" w:rsidP="00DD7980">
            <w:pPr>
              <w:rPr>
                <w:rFonts w:eastAsia="Times New Roman"/>
                <w:sz w:val="28"/>
                <w:szCs w:val="28"/>
              </w:rPr>
            </w:pPr>
            <w:r>
              <w:t>Successfully Logged in</w:t>
            </w:r>
          </w:p>
        </w:tc>
      </w:tr>
    </w:tbl>
    <w:p w14:paraId="032D2B2D" w14:textId="77777777" w:rsidR="00E814A2" w:rsidRDefault="00E814A2" w:rsidP="00BD6581">
      <w:pPr>
        <w:pStyle w:val="Title"/>
      </w:pPr>
    </w:p>
    <w:p w14:paraId="76DDFD0A" w14:textId="77777777" w:rsidR="00E814A2" w:rsidRDefault="00E814A2" w:rsidP="00BD6581">
      <w:pPr>
        <w:pStyle w:val="Title"/>
      </w:pPr>
    </w:p>
    <w:p w14:paraId="3D416278" w14:textId="77777777" w:rsidR="00E814A2" w:rsidRDefault="00E814A2" w:rsidP="00BD6581">
      <w:pPr>
        <w:pStyle w:val="Title"/>
      </w:pPr>
    </w:p>
    <w:p w14:paraId="4E11FB7F" w14:textId="035487AA" w:rsidR="00E814A2" w:rsidRDefault="00E814A2" w:rsidP="00B71938">
      <w:pPr>
        <w:pStyle w:val="Title"/>
        <w:ind w:left="0"/>
      </w:pPr>
    </w:p>
    <w:p w14:paraId="5CE5493E" w14:textId="66B51948" w:rsidR="007B72FB" w:rsidRDefault="007B72FB" w:rsidP="007B72FB"/>
    <w:p w14:paraId="4C97CFC6" w14:textId="77777777" w:rsidR="007B72FB" w:rsidRPr="007B72FB" w:rsidRDefault="007B72FB" w:rsidP="007B72FB"/>
    <w:p w14:paraId="49E14906" w14:textId="456F3445" w:rsidR="007F3400" w:rsidRDefault="007F3400" w:rsidP="007F3400"/>
    <w:p w14:paraId="56350638" w14:textId="764E0C94" w:rsidR="00010D73" w:rsidRDefault="00010D73" w:rsidP="007F3400"/>
    <w:p w14:paraId="2B457B22" w14:textId="66DB9E90" w:rsidR="00010D73" w:rsidRDefault="00010D73" w:rsidP="007F3400"/>
    <w:p w14:paraId="125EEEC1" w14:textId="0C8EA3DF" w:rsidR="00010D73" w:rsidRDefault="00010D73" w:rsidP="007F3400"/>
    <w:p w14:paraId="5731533D" w14:textId="32077FF8" w:rsidR="00010D73" w:rsidRDefault="00010D73" w:rsidP="007F3400"/>
    <w:p w14:paraId="64C5121A" w14:textId="3A877EF6" w:rsidR="00010D73" w:rsidRDefault="00010D73" w:rsidP="007F3400"/>
    <w:p w14:paraId="7B1E7735" w14:textId="779272DB" w:rsidR="00010D73" w:rsidRDefault="00010D73" w:rsidP="007F3400"/>
    <w:p w14:paraId="484D4427" w14:textId="434A9014" w:rsidR="00010D73" w:rsidRDefault="00010D73" w:rsidP="007F3400"/>
    <w:p w14:paraId="1E8636BE" w14:textId="05E431C7" w:rsidR="00010D73" w:rsidRDefault="00010D73" w:rsidP="007F3400"/>
    <w:p w14:paraId="1E564822" w14:textId="7ED33414" w:rsidR="00010D73" w:rsidRDefault="00010D73" w:rsidP="007F3400"/>
    <w:p w14:paraId="0781D6BC" w14:textId="66F9C110" w:rsidR="00010D73" w:rsidRDefault="00010D73" w:rsidP="007F3400"/>
    <w:p w14:paraId="167062F3" w14:textId="45CD76A0" w:rsidR="00010D73" w:rsidRDefault="00010D73" w:rsidP="007F3400"/>
    <w:p w14:paraId="764CB256" w14:textId="1D06B704" w:rsidR="00010D73" w:rsidRDefault="00010D73" w:rsidP="007F3400"/>
    <w:p w14:paraId="25A7DC03" w14:textId="05160304" w:rsidR="00010D73" w:rsidRDefault="00010D73" w:rsidP="007F3400"/>
    <w:p w14:paraId="387E5A6A" w14:textId="09FA082B" w:rsidR="00010D73" w:rsidRDefault="00010D73" w:rsidP="007F3400"/>
    <w:p w14:paraId="58180514" w14:textId="04C941E7" w:rsidR="00010D73" w:rsidRDefault="00010D73" w:rsidP="007F3400"/>
    <w:p w14:paraId="37F1FCC8" w14:textId="41F55BEF" w:rsidR="00010D73" w:rsidRDefault="00010D73" w:rsidP="007F3400"/>
    <w:p w14:paraId="7371B216" w14:textId="7A8823FA" w:rsidR="00010D73" w:rsidRDefault="00010D73" w:rsidP="007F3400"/>
    <w:p w14:paraId="4B4FF5AB" w14:textId="6D563C97" w:rsidR="00010D73" w:rsidRDefault="00010D73" w:rsidP="007F3400"/>
    <w:p w14:paraId="205F54A2" w14:textId="4A16BC05" w:rsidR="00010D73" w:rsidRDefault="00010D73" w:rsidP="007F3400"/>
    <w:p w14:paraId="6537DA90" w14:textId="1F0D42F3" w:rsidR="00010D73" w:rsidRDefault="00010D73" w:rsidP="007F3400"/>
    <w:p w14:paraId="5ACE2EE8" w14:textId="0B30CC3B" w:rsidR="00010D73" w:rsidRDefault="00010D73" w:rsidP="007F3400"/>
    <w:p w14:paraId="4511240D" w14:textId="77777777" w:rsidR="00010D73" w:rsidRPr="007F3400" w:rsidRDefault="00010D73" w:rsidP="007F3400"/>
    <w:p w14:paraId="16981B4E" w14:textId="429EA026" w:rsidR="008D183C" w:rsidRDefault="008D183C" w:rsidP="008D183C"/>
    <w:p w14:paraId="5A729F6E" w14:textId="77777777" w:rsidR="008D183C" w:rsidRPr="008D183C" w:rsidRDefault="008D183C" w:rsidP="008D183C"/>
    <w:p w14:paraId="696A9611" w14:textId="77777777" w:rsidR="00E814A2" w:rsidRPr="00A86327" w:rsidRDefault="00E814A2" w:rsidP="00C5300F">
      <w:pPr>
        <w:pStyle w:val="28ptBold"/>
      </w:pPr>
      <w:r w:rsidRPr="00A86327">
        <w:t>CHAPTER NO. 07</w:t>
      </w:r>
    </w:p>
    <w:p w14:paraId="390C0283" w14:textId="77777777" w:rsidR="00E814A2" w:rsidRPr="00A86327" w:rsidRDefault="00E814A2" w:rsidP="00C5300F">
      <w:pPr>
        <w:pStyle w:val="28ptBold"/>
      </w:pPr>
      <w:r w:rsidRPr="00A86327">
        <w:t>CONCLUSION AND FUTURE WORK</w:t>
      </w:r>
    </w:p>
    <w:p w14:paraId="6C6FE183" w14:textId="5284B93B" w:rsidR="00E814A2" w:rsidRPr="0009238E" w:rsidRDefault="00E814A2" w:rsidP="00C5300F">
      <w:pPr>
        <w:pStyle w:val="Heading1"/>
      </w:pPr>
      <w:r>
        <w:rPr>
          <w:bCs/>
          <w:sz w:val="28"/>
        </w:rPr>
        <w:br w:type="page"/>
      </w:r>
      <w:bookmarkStart w:id="202" w:name="_Toc67529267"/>
      <w:r w:rsidRPr="0009238E">
        <w:lastRenderedPageBreak/>
        <w:t xml:space="preserve">Conclusion </w:t>
      </w:r>
      <w:r w:rsidRPr="007A1AA6">
        <w:t>and</w:t>
      </w:r>
      <w:r w:rsidRPr="0009238E">
        <w:t xml:space="preserve"> Future Work</w:t>
      </w:r>
      <w:bookmarkEnd w:id="202"/>
    </w:p>
    <w:p w14:paraId="465E2D0D" w14:textId="6AF0391B" w:rsidR="000B7697" w:rsidRPr="006D6574" w:rsidRDefault="00E814A2" w:rsidP="006D6574">
      <w:pPr>
        <w:rPr>
          <w:rFonts w:eastAsia="Times New Roman"/>
          <w:szCs w:val="24"/>
        </w:rPr>
      </w:pPr>
      <w:r>
        <w:rPr>
          <w:rFonts w:eastAsia="Times New Roman"/>
          <w:szCs w:val="24"/>
        </w:rPr>
        <w:t>This chapter concludes the project and highlights fu</w:t>
      </w:r>
      <w:r w:rsidR="006D6574">
        <w:rPr>
          <w:rFonts w:eastAsia="Times New Roman"/>
          <w:szCs w:val="24"/>
        </w:rPr>
        <w:t>ture work.</w:t>
      </w:r>
    </w:p>
    <w:p w14:paraId="67FD7938" w14:textId="263D212B" w:rsidR="00E814A2" w:rsidRPr="0009238E" w:rsidRDefault="00E814A2" w:rsidP="00AB0FD1">
      <w:pPr>
        <w:pStyle w:val="Heading2"/>
      </w:pPr>
      <w:bookmarkStart w:id="203" w:name="_Toc67529268"/>
      <w:r w:rsidRPr="00C5300F">
        <w:t>Conclusion</w:t>
      </w:r>
      <w:bookmarkEnd w:id="203"/>
    </w:p>
    <w:p w14:paraId="338EA612" w14:textId="56F79886" w:rsidR="00FD3D19" w:rsidRPr="00AE3F61" w:rsidRDefault="00AE3F61" w:rsidP="00E9094B">
      <w:r w:rsidRPr="00AE3F61">
        <w:t xml:space="preserve">We’ve successfully </w:t>
      </w:r>
      <w:r w:rsidR="00010D73">
        <w:t xml:space="preserve">developed the Eventivo Application where you can get all information and can </w:t>
      </w:r>
      <w:r w:rsidR="007B204F">
        <w:t xml:space="preserve">booked the required hall, Marquee or the place where you want to be done your event. This app provides the suggestion option to the users according to the base of the feedback on the bookings by the users. </w:t>
      </w:r>
      <w:r w:rsidR="00E9094B">
        <w:t>User can book hall or place according to the event and can give feedback after successful event.</w:t>
      </w:r>
      <w:r w:rsidR="007B204F">
        <w:t xml:space="preserve"> </w:t>
      </w:r>
      <w:r w:rsidR="00E9094B">
        <w:t>It’s a great application to help out the people of our country.</w:t>
      </w:r>
    </w:p>
    <w:p w14:paraId="383ED4AE" w14:textId="6F6FDBE8" w:rsidR="006D6574" w:rsidRDefault="006D6574" w:rsidP="00AB0FD1">
      <w:pPr>
        <w:pStyle w:val="Heading2"/>
      </w:pPr>
      <w:bookmarkStart w:id="204" w:name="_Toc67529269"/>
      <w:r>
        <w:t>Future Work</w:t>
      </w:r>
      <w:bookmarkEnd w:id="204"/>
    </w:p>
    <w:p w14:paraId="5AA88257" w14:textId="7FB469F8" w:rsidR="00E9094B" w:rsidRDefault="00E9094B" w:rsidP="006C2C0D">
      <w:pPr>
        <w:pStyle w:val="ListParagraph"/>
        <w:numPr>
          <w:ilvl w:val="0"/>
          <w:numId w:val="17"/>
        </w:numPr>
      </w:pPr>
      <w:r>
        <w:t>In the future this app will be developed</w:t>
      </w:r>
      <w:r w:rsidR="00AE3F61">
        <w:t xml:space="preserve"> for </w:t>
      </w:r>
      <w:r w:rsidR="00B46FF8">
        <w:t>iOS</w:t>
      </w:r>
      <w:r w:rsidR="00AE3F61">
        <w:t xml:space="preserve">. </w:t>
      </w:r>
    </w:p>
    <w:p w14:paraId="0755979F" w14:textId="02EEA706" w:rsidR="00FD3D19" w:rsidRDefault="00AE3F61" w:rsidP="006C2C0D">
      <w:pPr>
        <w:pStyle w:val="ListParagraph"/>
        <w:numPr>
          <w:ilvl w:val="0"/>
          <w:numId w:val="17"/>
        </w:numPr>
      </w:pPr>
      <w:r>
        <w:t>We can add</w:t>
      </w:r>
      <w:r w:rsidR="00E9094B">
        <w:t xml:space="preserve"> calling function directly from the app and can add option for fix a meeting </w:t>
      </w:r>
      <w:r w:rsidR="008605F3">
        <w:t>time with the Venue Manager</w:t>
      </w:r>
      <w:r w:rsidR="00DE2A71">
        <w:t>.</w:t>
      </w:r>
    </w:p>
    <w:p w14:paraId="1AA9A798" w14:textId="2D268DFB" w:rsidR="00AE3F61" w:rsidRDefault="00AE3F61" w:rsidP="00AE3F61"/>
    <w:p w14:paraId="3B219D5E" w14:textId="72DA1BF2" w:rsidR="00AE3F61" w:rsidRDefault="00AE3F61" w:rsidP="00AE3F61"/>
    <w:p w14:paraId="346F0A33" w14:textId="01E112AC" w:rsidR="00AE3F61" w:rsidRDefault="00AE3F61" w:rsidP="00AE3F61"/>
    <w:p w14:paraId="329614AC" w14:textId="61C148B7" w:rsidR="00AE3F61" w:rsidRDefault="00AE3F61" w:rsidP="00AE3F61"/>
    <w:p w14:paraId="4F0F6E78" w14:textId="1FD3B474" w:rsidR="00AE3F61" w:rsidRDefault="00AE3F61" w:rsidP="00AE3F61"/>
    <w:p w14:paraId="17BE9844" w14:textId="1D232EEB" w:rsidR="00AE3F61" w:rsidRDefault="00AE3F61" w:rsidP="00AE3F61"/>
    <w:p w14:paraId="69CBB42D" w14:textId="31939C5E" w:rsidR="00AE3F61" w:rsidRDefault="00AE3F61" w:rsidP="00AE3F61"/>
    <w:p w14:paraId="06E29CE4" w14:textId="47650E8E" w:rsidR="00AE3F61" w:rsidRDefault="00AE3F61" w:rsidP="00AE3F61"/>
    <w:p w14:paraId="0AEC400C" w14:textId="31743F9C" w:rsidR="00F34B10" w:rsidRDefault="00F34B10" w:rsidP="00AE3F61"/>
    <w:p w14:paraId="53B90BAD" w14:textId="5B00D815" w:rsidR="00F34B10" w:rsidRDefault="00F34B10" w:rsidP="00AE3F61"/>
    <w:p w14:paraId="4A6E83D5" w14:textId="25A984F7" w:rsidR="00F34B10" w:rsidRDefault="00F34B10" w:rsidP="00AE3F61"/>
    <w:p w14:paraId="735ECC66" w14:textId="77777777" w:rsidR="00F34B10" w:rsidRDefault="00F34B10" w:rsidP="00AE3F61"/>
    <w:p w14:paraId="641B0090" w14:textId="14CECE70" w:rsidR="00AE3F61" w:rsidRDefault="00AE3F61" w:rsidP="00AE3F61"/>
    <w:p w14:paraId="2D878BE3" w14:textId="36CDF2FB" w:rsidR="00AE3F61" w:rsidRDefault="00AE3F61" w:rsidP="00AE3F61"/>
    <w:p w14:paraId="3B38A79A" w14:textId="23B3711D" w:rsidR="00FD3D19" w:rsidRPr="00FD3D19" w:rsidRDefault="00E814A2" w:rsidP="00A2665A">
      <w:pPr>
        <w:pStyle w:val="Heading1"/>
        <w:numPr>
          <w:ilvl w:val="0"/>
          <w:numId w:val="0"/>
        </w:numPr>
        <w:ind w:left="360" w:hanging="360"/>
      </w:pPr>
      <w:bookmarkStart w:id="205" w:name="_Toc67529270"/>
      <w:r>
        <w:lastRenderedPageBreak/>
        <w:t>Referenc</w:t>
      </w:r>
      <w:r w:rsidR="00FD3D19">
        <w:t>es</w:t>
      </w:r>
      <w:bookmarkEnd w:id="205"/>
    </w:p>
    <w:p w14:paraId="5DF5B38E" w14:textId="77777777" w:rsidR="00220F16" w:rsidRPr="00E06B98" w:rsidRDefault="00220F16" w:rsidP="006C2C0D">
      <w:pPr>
        <w:pStyle w:val="ListParagraph"/>
        <w:numPr>
          <w:ilvl w:val="0"/>
          <w:numId w:val="18"/>
        </w:numPr>
        <w:spacing w:before="0" w:after="0"/>
      </w:pPr>
      <w:r w:rsidRPr="00E06B98">
        <w:t>Soleh, O., Ariessanti, H. D., &amp; Haryono, G. F. (2017, October). Wedding innovative application as a container to provide wedding preparation service: Development and application. In 2017 International Seminar on Application for Technology of Information and Communication (iSemantic) (pp. 121-125). IEEE.</w:t>
      </w:r>
    </w:p>
    <w:p w14:paraId="35F63816" w14:textId="77777777" w:rsidR="00220F16" w:rsidRPr="00E06B98" w:rsidRDefault="00220F16" w:rsidP="006C2C0D">
      <w:pPr>
        <w:pStyle w:val="ListParagraph"/>
        <w:numPr>
          <w:ilvl w:val="0"/>
          <w:numId w:val="18"/>
        </w:numPr>
        <w:spacing w:before="0" w:after="0"/>
      </w:pPr>
      <w:r w:rsidRPr="00E06B98">
        <w:t>Kumar, A., &amp; Jain, R. (2015, October). Sentiment analysis and feedback evaluation. In 2015 IEEE 3rd International Conference on MOOCs, Innovation and Technology in Education (MITE) (pp. 433-436). IEEE.</w:t>
      </w:r>
    </w:p>
    <w:p w14:paraId="41D2743E" w14:textId="77777777" w:rsidR="00220F16" w:rsidRPr="00E06B98" w:rsidRDefault="00220F16" w:rsidP="006C2C0D">
      <w:pPr>
        <w:pStyle w:val="ListParagraph"/>
        <w:numPr>
          <w:ilvl w:val="0"/>
          <w:numId w:val="18"/>
        </w:numPr>
        <w:spacing w:before="0" w:after="0"/>
      </w:pPr>
      <w:r w:rsidRPr="00E06B98">
        <w:t>Rogerson, J. M., &amp; Wolfaardt, Z. (2016). Wedding tourism in South Africa: An exploratory analysis.</w:t>
      </w:r>
    </w:p>
    <w:p w14:paraId="41C2369B" w14:textId="77777777" w:rsidR="00220F16" w:rsidRPr="00E06B98" w:rsidRDefault="00220F16" w:rsidP="006C2C0D">
      <w:pPr>
        <w:pStyle w:val="ListParagraph"/>
        <w:numPr>
          <w:ilvl w:val="0"/>
          <w:numId w:val="18"/>
        </w:numPr>
        <w:spacing w:before="0" w:after="0"/>
      </w:pPr>
      <w:r w:rsidRPr="00E06B98">
        <w:t>Farooq Butt, H., Akhtar, F., &amp; Shaukat, T. (2017). Online Wedding Arrangement (Doctoral dissertation, University of Management and Technology).</w:t>
      </w:r>
    </w:p>
    <w:p w14:paraId="52B5A81B" w14:textId="77777777" w:rsidR="00220F16" w:rsidRPr="00E06B98" w:rsidRDefault="00220F16" w:rsidP="006C2C0D">
      <w:pPr>
        <w:pStyle w:val="ListParagraph"/>
        <w:numPr>
          <w:ilvl w:val="0"/>
          <w:numId w:val="18"/>
        </w:numPr>
        <w:spacing w:before="0" w:after="0"/>
      </w:pPr>
      <w:r w:rsidRPr="00E06B98">
        <w:t>Booth, J. R. (2010). U.S. Patent No. 7,725,402. Washington, DC: U.S. Patent and Trademark Office.</w:t>
      </w:r>
    </w:p>
    <w:bookmarkEnd w:id="0"/>
    <w:p w14:paraId="4952343F" w14:textId="798DB512" w:rsidR="00E814A2" w:rsidRPr="00900569" w:rsidRDefault="00E814A2" w:rsidP="003178C9"/>
    <w:sectPr w:rsidR="00E814A2" w:rsidRPr="00900569" w:rsidSect="00D044A1">
      <w:footerReference w:type="default" r:id="rId44"/>
      <w:pgSz w:w="12240" w:h="15840"/>
      <w:pgMar w:top="1440" w:right="1440" w:bottom="1440" w:left="2016"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0FF2AE" w14:textId="77777777" w:rsidR="006C2C0D" w:rsidRDefault="006C2C0D" w:rsidP="00E814A2">
      <w:pPr>
        <w:spacing w:line="240" w:lineRule="auto"/>
      </w:pPr>
      <w:r>
        <w:separator/>
      </w:r>
    </w:p>
  </w:endnote>
  <w:endnote w:type="continuationSeparator" w:id="0">
    <w:p w14:paraId="35EB8450" w14:textId="77777777" w:rsidR="006C2C0D" w:rsidRDefault="006C2C0D" w:rsidP="00E814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ff5">
    <w:altName w:val="Cambria"/>
    <w:panose1 w:val="00000000000000000000"/>
    <w:charset w:val="00"/>
    <w:family w:val="roman"/>
    <w:notTrueType/>
    <w:pitch w:val="default"/>
  </w:font>
  <w:font w:name="ff4">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8641839"/>
      <w:docPartObj>
        <w:docPartGallery w:val="Page Numbers (Bottom of Page)"/>
        <w:docPartUnique/>
      </w:docPartObj>
    </w:sdtPr>
    <w:sdtEndPr>
      <w:rPr>
        <w:noProof/>
      </w:rPr>
    </w:sdtEndPr>
    <w:sdtContent>
      <w:p w14:paraId="49F00BA3" w14:textId="743C8C00" w:rsidR="00B72B88" w:rsidRDefault="00B72B88">
        <w:pPr>
          <w:pStyle w:val="Footer"/>
          <w:jc w:val="center"/>
        </w:pPr>
        <w:r>
          <w:fldChar w:fldCharType="begin"/>
        </w:r>
        <w:r>
          <w:instrText xml:space="preserve"> PAGE   \* MERGEFORMAT </w:instrText>
        </w:r>
        <w:r>
          <w:fldChar w:fldCharType="separate"/>
        </w:r>
        <w:r>
          <w:rPr>
            <w:noProof/>
          </w:rPr>
          <w:t>44</w:t>
        </w:r>
        <w:r>
          <w:rPr>
            <w:noProof/>
          </w:rPr>
          <w:fldChar w:fldCharType="end"/>
        </w:r>
      </w:p>
    </w:sdtContent>
  </w:sdt>
  <w:p w14:paraId="3149B354" w14:textId="77777777" w:rsidR="00B72B88" w:rsidRDefault="00B72B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3239673"/>
      <w:docPartObj>
        <w:docPartGallery w:val="Page Numbers (Bottom of Page)"/>
        <w:docPartUnique/>
      </w:docPartObj>
    </w:sdtPr>
    <w:sdtEndPr>
      <w:rPr>
        <w:noProof/>
      </w:rPr>
    </w:sdtEndPr>
    <w:sdtContent>
      <w:p w14:paraId="13FBAD96" w14:textId="77777777" w:rsidR="00B72B88" w:rsidRDefault="00B72B88">
        <w:pPr>
          <w:pStyle w:val="Footer"/>
          <w:jc w:val="center"/>
        </w:pPr>
        <w:r>
          <w:fldChar w:fldCharType="begin"/>
        </w:r>
        <w:r>
          <w:instrText xml:space="preserve"> PAGE   \* MERGEFORMAT </w:instrText>
        </w:r>
        <w:r>
          <w:fldChar w:fldCharType="separate"/>
        </w:r>
        <w:r>
          <w:rPr>
            <w:noProof/>
          </w:rPr>
          <w:t>44</w:t>
        </w:r>
        <w:r>
          <w:rPr>
            <w:noProof/>
          </w:rPr>
          <w:fldChar w:fldCharType="end"/>
        </w:r>
      </w:p>
    </w:sdtContent>
  </w:sdt>
  <w:p w14:paraId="393EFD61" w14:textId="77777777" w:rsidR="00B72B88" w:rsidRDefault="00B72B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05DD2E" w14:textId="77777777" w:rsidR="006C2C0D" w:rsidRDefault="006C2C0D" w:rsidP="00E814A2">
      <w:pPr>
        <w:spacing w:line="240" w:lineRule="auto"/>
      </w:pPr>
      <w:r>
        <w:separator/>
      </w:r>
    </w:p>
  </w:footnote>
  <w:footnote w:type="continuationSeparator" w:id="0">
    <w:p w14:paraId="4AC9B7F2" w14:textId="77777777" w:rsidR="006C2C0D" w:rsidRDefault="006C2C0D" w:rsidP="00E814A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9275E"/>
    <w:multiLevelType w:val="hybridMultilevel"/>
    <w:tmpl w:val="DB8644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7D0802"/>
    <w:multiLevelType w:val="multilevel"/>
    <w:tmpl w:val="A498E446"/>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32"/>
        <w:szCs w:val="3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D1E773F"/>
    <w:multiLevelType w:val="hybridMultilevel"/>
    <w:tmpl w:val="0268A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A86BAE"/>
    <w:multiLevelType w:val="hybridMultilevel"/>
    <w:tmpl w:val="DD5463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2C23"/>
    <w:multiLevelType w:val="hybridMultilevel"/>
    <w:tmpl w:val="A5C61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C34157"/>
    <w:multiLevelType w:val="hybridMultilevel"/>
    <w:tmpl w:val="3CC4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1C33BE"/>
    <w:multiLevelType w:val="hybridMultilevel"/>
    <w:tmpl w:val="6EDC7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766831"/>
    <w:multiLevelType w:val="hybridMultilevel"/>
    <w:tmpl w:val="BE321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91D782E"/>
    <w:multiLevelType w:val="hybridMultilevel"/>
    <w:tmpl w:val="9014F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C97FB0"/>
    <w:multiLevelType w:val="hybridMultilevel"/>
    <w:tmpl w:val="98627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CD6016"/>
    <w:multiLevelType w:val="hybridMultilevel"/>
    <w:tmpl w:val="0D445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99C5A98"/>
    <w:multiLevelType w:val="hybridMultilevel"/>
    <w:tmpl w:val="99DC2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6768E9"/>
    <w:multiLevelType w:val="hybridMultilevel"/>
    <w:tmpl w:val="EB769A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48D67853"/>
    <w:multiLevelType w:val="hybridMultilevel"/>
    <w:tmpl w:val="AF409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DA450A9"/>
    <w:multiLevelType w:val="hybridMultilevel"/>
    <w:tmpl w:val="4A4CBD2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733011C"/>
    <w:multiLevelType w:val="hybridMultilevel"/>
    <w:tmpl w:val="5F9EB4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6A1AD1"/>
    <w:multiLevelType w:val="hybridMultilevel"/>
    <w:tmpl w:val="DD74676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7" w15:restartNumberingAfterBreak="0">
    <w:nsid w:val="632C6D32"/>
    <w:multiLevelType w:val="hybridMultilevel"/>
    <w:tmpl w:val="CB564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C254D8"/>
    <w:multiLevelType w:val="multilevel"/>
    <w:tmpl w:val="6676558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1.%2.%3."/>
      <w:lvlJc w:val="left"/>
      <w:pPr>
        <w:ind w:left="1224" w:hanging="504"/>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7847DBC"/>
    <w:multiLevelType w:val="hybridMultilevel"/>
    <w:tmpl w:val="F606E8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671975"/>
    <w:multiLevelType w:val="hybridMultilevel"/>
    <w:tmpl w:val="3F785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863457"/>
    <w:multiLevelType w:val="hybridMultilevel"/>
    <w:tmpl w:val="6EFC3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903E96"/>
    <w:multiLevelType w:val="hybridMultilevel"/>
    <w:tmpl w:val="48B83B7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71325E23"/>
    <w:multiLevelType w:val="hybridMultilevel"/>
    <w:tmpl w:val="56929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EC08C4"/>
    <w:multiLevelType w:val="hybridMultilevel"/>
    <w:tmpl w:val="E304A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4"/>
  </w:num>
  <w:num w:numId="3">
    <w:abstractNumId w:val="14"/>
  </w:num>
  <w:num w:numId="4">
    <w:abstractNumId w:val="16"/>
  </w:num>
  <w:num w:numId="5">
    <w:abstractNumId w:val="17"/>
  </w:num>
  <w:num w:numId="6">
    <w:abstractNumId w:val="3"/>
  </w:num>
  <w:num w:numId="7">
    <w:abstractNumId w:val="15"/>
  </w:num>
  <w:num w:numId="8">
    <w:abstractNumId w:val="20"/>
  </w:num>
  <w:num w:numId="9">
    <w:abstractNumId w:val="22"/>
  </w:num>
  <w:num w:numId="10">
    <w:abstractNumId w:val="21"/>
  </w:num>
  <w:num w:numId="11">
    <w:abstractNumId w:val="2"/>
  </w:num>
  <w:num w:numId="12">
    <w:abstractNumId w:val="23"/>
  </w:num>
  <w:num w:numId="13">
    <w:abstractNumId w:val="9"/>
  </w:num>
  <w:num w:numId="14">
    <w:abstractNumId w:val="12"/>
  </w:num>
  <w:num w:numId="15">
    <w:abstractNumId w:val="7"/>
  </w:num>
  <w:num w:numId="16">
    <w:abstractNumId w:val="0"/>
  </w:num>
  <w:num w:numId="17">
    <w:abstractNumId w:val="6"/>
  </w:num>
  <w:num w:numId="18">
    <w:abstractNumId w:val="8"/>
  </w:num>
  <w:num w:numId="19">
    <w:abstractNumId w:val="10"/>
  </w:num>
  <w:num w:numId="20">
    <w:abstractNumId w:val="11"/>
  </w:num>
  <w:num w:numId="21">
    <w:abstractNumId w:val="13"/>
  </w:num>
  <w:num w:numId="22">
    <w:abstractNumId w:val="5"/>
  </w:num>
  <w:num w:numId="23">
    <w:abstractNumId w:val="4"/>
  </w:num>
  <w:num w:numId="24">
    <w:abstractNumId w:val="1"/>
  </w:num>
  <w:num w:numId="25">
    <w:abstractNumId w:val="18"/>
  </w:num>
  <w:num w:numId="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wMDMxsDAzNLQ0t7BQ0lEKTi0uzszPAymwqAUAHOoDN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245AD"/>
    <w:rsid w:val="000049F7"/>
    <w:rsid w:val="00010D73"/>
    <w:rsid w:val="00012DB9"/>
    <w:rsid w:val="00013E38"/>
    <w:rsid w:val="0002435F"/>
    <w:rsid w:val="000252B3"/>
    <w:rsid w:val="00034889"/>
    <w:rsid w:val="0004738B"/>
    <w:rsid w:val="000506A7"/>
    <w:rsid w:val="00051566"/>
    <w:rsid w:val="0005380C"/>
    <w:rsid w:val="000551A8"/>
    <w:rsid w:val="00055204"/>
    <w:rsid w:val="00055DC3"/>
    <w:rsid w:val="000563D1"/>
    <w:rsid w:val="00065761"/>
    <w:rsid w:val="00074130"/>
    <w:rsid w:val="00087909"/>
    <w:rsid w:val="000908D5"/>
    <w:rsid w:val="0009238E"/>
    <w:rsid w:val="000972CC"/>
    <w:rsid w:val="000A35A8"/>
    <w:rsid w:val="000A57A2"/>
    <w:rsid w:val="000A5D71"/>
    <w:rsid w:val="000B5893"/>
    <w:rsid w:val="000B7697"/>
    <w:rsid w:val="000C6F69"/>
    <w:rsid w:val="000D025B"/>
    <w:rsid w:val="000D7708"/>
    <w:rsid w:val="000D7AFD"/>
    <w:rsid w:val="000F075A"/>
    <w:rsid w:val="000F1170"/>
    <w:rsid w:val="000F1ABF"/>
    <w:rsid w:val="00102A28"/>
    <w:rsid w:val="00107A24"/>
    <w:rsid w:val="001221B9"/>
    <w:rsid w:val="00122DCA"/>
    <w:rsid w:val="00130D24"/>
    <w:rsid w:val="001365B4"/>
    <w:rsid w:val="00143454"/>
    <w:rsid w:val="00147FC2"/>
    <w:rsid w:val="0016719B"/>
    <w:rsid w:val="001724B6"/>
    <w:rsid w:val="0017471B"/>
    <w:rsid w:val="00180D29"/>
    <w:rsid w:val="00186BBC"/>
    <w:rsid w:val="00192005"/>
    <w:rsid w:val="001A4352"/>
    <w:rsid w:val="001A464A"/>
    <w:rsid w:val="001A4974"/>
    <w:rsid w:val="001A4ED5"/>
    <w:rsid w:val="001C47E9"/>
    <w:rsid w:val="001D203A"/>
    <w:rsid w:val="001D5CCC"/>
    <w:rsid w:val="001E322C"/>
    <w:rsid w:val="001F048B"/>
    <w:rsid w:val="00200D93"/>
    <w:rsid w:val="002140DE"/>
    <w:rsid w:val="00220F16"/>
    <w:rsid w:val="002245AD"/>
    <w:rsid w:val="00226563"/>
    <w:rsid w:val="002302C3"/>
    <w:rsid w:val="00232E43"/>
    <w:rsid w:val="0023478C"/>
    <w:rsid w:val="00244A74"/>
    <w:rsid w:val="00270F5E"/>
    <w:rsid w:val="002738F5"/>
    <w:rsid w:val="002858FD"/>
    <w:rsid w:val="002A07F7"/>
    <w:rsid w:val="002A386F"/>
    <w:rsid w:val="002A6513"/>
    <w:rsid w:val="002A7DF8"/>
    <w:rsid w:val="002C0AF4"/>
    <w:rsid w:val="002C1DD9"/>
    <w:rsid w:val="002C2C5F"/>
    <w:rsid w:val="002C50A4"/>
    <w:rsid w:val="002D48DE"/>
    <w:rsid w:val="002D4BA3"/>
    <w:rsid w:val="002D5BAF"/>
    <w:rsid w:val="00310027"/>
    <w:rsid w:val="003140AC"/>
    <w:rsid w:val="003163E5"/>
    <w:rsid w:val="00317695"/>
    <w:rsid w:val="003178C9"/>
    <w:rsid w:val="00321102"/>
    <w:rsid w:val="00327EC0"/>
    <w:rsid w:val="00341B0F"/>
    <w:rsid w:val="00350884"/>
    <w:rsid w:val="003530B1"/>
    <w:rsid w:val="00353461"/>
    <w:rsid w:val="003721DF"/>
    <w:rsid w:val="0037752C"/>
    <w:rsid w:val="003948FE"/>
    <w:rsid w:val="00397CF2"/>
    <w:rsid w:val="003B0C8D"/>
    <w:rsid w:val="003B5C74"/>
    <w:rsid w:val="003B5DAB"/>
    <w:rsid w:val="003C3D3C"/>
    <w:rsid w:val="003D0DC1"/>
    <w:rsid w:val="003F474D"/>
    <w:rsid w:val="003F5871"/>
    <w:rsid w:val="003F6D01"/>
    <w:rsid w:val="0041129D"/>
    <w:rsid w:val="0041291D"/>
    <w:rsid w:val="00430162"/>
    <w:rsid w:val="004303D5"/>
    <w:rsid w:val="00444DAB"/>
    <w:rsid w:val="00452986"/>
    <w:rsid w:val="00463930"/>
    <w:rsid w:val="00464C68"/>
    <w:rsid w:val="00467074"/>
    <w:rsid w:val="00476C84"/>
    <w:rsid w:val="004817BE"/>
    <w:rsid w:val="004849FD"/>
    <w:rsid w:val="00491B89"/>
    <w:rsid w:val="00497B08"/>
    <w:rsid w:val="004A43E0"/>
    <w:rsid w:val="004A5A2E"/>
    <w:rsid w:val="004B02D7"/>
    <w:rsid w:val="004B446D"/>
    <w:rsid w:val="004C32F3"/>
    <w:rsid w:val="004C63A8"/>
    <w:rsid w:val="004E3D3E"/>
    <w:rsid w:val="004E43AD"/>
    <w:rsid w:val="005002FA"/>
    <w:rsid w:val="00511E49"/>
    <w:rsid w:val="00514A3C"/>
    <w:rsid w:val="00516E7C"/>
    <w:rsid w:val="00520BFF"/>
    <w:rsid w:val="00521F3B"/>
    <w:rsid w:val="00525BF6"/>
    <w:rsid w:val="0053052B"/>
    <w:rsid w:val="00536984"/>
    <w:rsid w:val="0054644B"/>
    <w:rsid w:val="00552B46"/>
    <w:rsid w:val="00557C7C"/>
    <w:rsid w:val="00581140"/>
    <w:rsid w:val="00586BBD"/>
    <w:rsid w:val="005A37B6"/>
    <w:rsid w:val="005A7F4E"/>
    <w:rsid w:val="005B2D66"/>
    <w:rsid w:val="005B3586"/>
    <w:rsid w:val="005C0079"/>
    <w:rsid w:val="005D3695"/>
    <w:rsid w:val="005D3B3F"/>
    <w:rsid w:val="005D4EFB"/>
    <w:rsid w:val="005F3A5A"/>
    <w:rsid w:val="00610783"/>
    <w:rsid w:val="00610A1A"/>
    <w:rsid w:val="00621F4E"/>
    <w:rsid w:val="00624534"/>
    <w:rsid w:val="00633B19"/>
    <w:rsid w:val="00646E32"/>
    <w:rsid w:val="00661B46"/>
    <w:rsid w:val="00663935"/>
    <w:rsid w:val="00664193"/>
    <w:rsid w:val="006666E8"/>
    <w:rsid w:val="00666E5A"/>
    <w:rsid w:val="00671AE6"/>
    <w:rsid w:val="00675C8F"/>
    <w:rsid w:val="0067714F"/>
    <w:rsid w:val="006827DE"/>
    <w:rsid w:val="00691C31"/>
    <w:rsid w:val="00695C54"/>
    <w:rsid w:val="006A1644"/>
    <w:rsid w:val="006B0E30"/>
    <w:rsid w:val="006C2762"/>
    <w:rsid w:val="006C2C0D"/>
    <w:rsid w:val="006C521B"/>
    <w:rsid w:val="006C54A3"/>
    <w:rsid w:val="006D6574"/>
    <w:rsid w:val="006E015C"/>
    <w:rsid w:val="006E0453"/>
    <w:rsid w:val="006E64A0"/>
    <w:rsid w:val="006E7520"/>
    <w:rsid w:val="006F7F5D"/>
    <w:rsid w:val="00703DC2"/>
    <w:rsid w:val="00704E47"/>
    <w:rsid w:val="0071234C"/>
    <w:rsid w:val="00736086"/>
    <w:rsid w:val="00736724"/>
    <w:rsid w:val="007475C2"/>
    <w:rsid w:val="00751B21"/>
    <w:rsid w:val="00754835"/>
    <w:rsid w:val="007553B7"/>
    <w:rsid w:val="0076104E"/>
    <w:rsid w:val="00764408"/>
    <w:rsid w:val="0077463A"/>
    <w:rsid w:val="00774EC7"/>
    <w:rsid w:val="00786EC9"/>
    <w:rsid w:val="00786F2C"/>
    <w:rsid w:val="0079032B"/>
    <w:rsid w:val="007911D6"/>
    <w:rsid w:val="00793AEF"/>
    <w:rsid w:val="007A1AA6"/>
    <w:rsid w:val="007B204F"/>
    <w:rsid w:val="007B72FB"/>
    <w:rsid w:val="007C0964"/>
    <w:rsid w:val="007D7490"/>
    <w:rsid w:val="007D7B2A"/>
    <w:rsid w:val="007E0AE6"/>
    <w:rsid w:val="007E1E28"/>
    <w:rsid w:val="007F072F"/>
    <w:rsid w:val="007F24A8"/>
    <w:rsid w:val="007F3400"/>
    <w:rsid w:val="00806A84"/>
    <w:rsid w:val="008120A2"/>
    <w:rsid w:val="008312FE"/>
    <w:rsid w:val="00833899"/>
    <w:rsid w:val="008358ED"/>
    <w:rsid w:val="008605F3"/>
    <w:rsid w:val="00860C7F"/>
    <w:rsid w:val="00875427"/>
    <w:rsid w:val="0087596F"/>
    <w:rsid w:val="00876010"/>
    <w:rsid w:val="00880D18"/>
    <w:rsid w:val="00881949"/>
    <w:rsid w:val="00884C88"/>
    <w:rsid w:val="008862BD"/>
    <w:rsid w:val="008A519D"/>
    <w:rsid w:val="008B0AF9"/>
    <w:rsid w:val="008B0E1B"/>
    <w:rsid w:val="008D183C"/>
    <w:rsid w:val="008D2244"/>
    <w:rsid w:val="008E084D"/>
    <w:rsid w:val="008F2ADA"/>
    <w:rsid w:val="008F2E69"/>
    <w:rsid w:val="008F3DD7"/>
    <w:rsid w:val="008F6DC4"/>
    <w:rsid w:val="00905A05"/>
    <w:rsid w:val="00920747"/>
    <w:rsid w:val="00920878"/>
    <w:rsid w:val="009216C9"/>
    <w:rsid w:val="00925E4C"/>
    <w:rsid w:val="00927E4A"/>
    <w:rsid w:val="00940239"/>
    <w:rsid w:val="00944259"/>
    <w:rsid w:val="0094683C"/>
    <w:rsid w:val="009549BC"/>
    <w:rsid w:val="0095719F"/>
    <w:rsid w:val="009601A1"/>
    <w:rsid w:val="009626F3"/>
    <w:rsid w:val="00966F06"/>
    <w:rsid w:val="009714C4"/>
    <w:rsid w:val="00976266"/>
    <w:rsid w:val="009817CA"/>
    <w:rsid w:val="00984CFF"/>
    <w:rsid w:val="00994364"/>
    <w:rsid w:val="009A4F6F"/>
    <w:rsid w:val="009A64C5"/>
    <w:rsid w:val="009B6668"/>
    <w:rsid w:val="009C0E1C"/>
    <w:rsid w:val="009D4654"/>
    <w:rsid w:val="009F2CE7"/>
    <w:rsid w:val="00A016C2"/>
    <w:rsid w:val="00A16705"/>
    <w:rsid w:val="00A16B9E"/>
    <w:rsid w:val="00A214BC"/>
    <w:rsid w:val="00A22F85"/>
    <w:rsid w:val="00A2359C"/>
    <w:rsid w:val="00A2665A"/>
    <w:rsid w:val="00A26EED"/>
    <w:rsid w:val="00A27A6A"/>
    <w:rsid w:val="00A27E9E"/>
    <w:rsid w:val="00A51E6C"/>
    <w:rsid w:val="00A615A8"/>
    <w:rsid w:val="00A77DD8"/>
    <w:rsid w:val="00A83021"/>
    <w:rsid w:val="00A96249"/>
    <w:rsid w:val="00AA06B1"/>
    <w:rsid w:val="00AA33CE"/>
    <w:rsid w:val="00AA5A5D"/>
    <w:rsid w:val="00AB0FD1"/>
    <w:rsid w:val="00AB232F"/>
    <w:rsid w:val="00AC7A07"/>
    <w:rsid w:val="00AD1A5B"/>
    <w:rsid w:val="00AE3F61"/>
    <w:rsid w:val="00B00CE9"/>
    <w:rsid w:val="00B04DBF"/>
    <w:rsid w:val="00B20ABB"/>
    <w:rsid w:val="00B23C29"/>
    <w:rsid w:val="00B24534"/>
    <w:rsid w:val="00B246A6"/>
    <w:rsid w:val="00B30E6C"/>
    <w:rsid w:val="00B46FF8"/>
    <w:rsid w:val="00B473BA"/>
    <w:rsid w:val="00B55077"/>
    <w:rsid w:val="00B61A20"/>
    <w:rsid w:val="00B63EA4"/>
    <w:rsid w:val="00B64DEA"/>
    <w:rsid w:val="00B700BF"/>
    <w:rsid w:val="00B71938"/>
    <w:rsid w:val="00B72B88"/>
    <w:rsid w:val="00B75239"/>
    <w:rsid w:val="00B8129B"/>
    <w:rsid w:val="00B81F7F"/>
    <w:rsid w:val="00B85796"/>
    <w:rsid w:val="00BA2BA3"/>
    <w:rsid w:val="00BC01B9"/>
    <w:rsid w:val="00BC170F"/>
    <w:rsid w:val="00BD09D6"/>
    <w:rsid w:val="00BD6581"/>
    <w:rsid w:val="00BF25A0"/>
    <w:rsid w:val="00BF6275"/>
    <w:rsid w:val="00C1325D"/>
    <w:rsid w:val="00C1368F"/>
    <w:rsid w:val="00C27ADF"/>
    <w:rsid w:val="00C27E5D"/>
    <w:rsid w:val="00C31F0E"/>
    <w:rsid w:val="00C31F3E"/>
    <w:rsid w:val="00C34CD4"/>
    <w:rsid w:val="00C45F4B"/>
    <w:rsid w:val="00C46782"/>
    <w:rsid w:val="00C5300F"/>
    <w:rsid w:val="00C53687"/>
    <w:rsid w:val="00C622C8"/>
    <w:rsid w:val="00C846D7"/>
    <w:rsid w:val="00C914D7"/>
    <w:rsid w:val="00CA50FF"/>
    <w:rsid w:val="00CD0241"/>
    <w:rsid w:val="00CD5D02"/>
    <w:rsid w:val="00CD5E38"/>
    <w:rsid w:val="00CD68A3"/>
    <w:rsid w:val="00CE780D"/>
    <w:rsid w:val="00CF4774"/>
    <w:rsid w:val="00D044A1"/>
    <w:rsid w:val="00D05144"/>
    <w:rsid w:val="00D064D7"/>
    <w:rsid w:val="00D130DC"/>
    <w:rsid w:val="00D15DEE"/>
    <w:rsid w:val="00D20218"/>
    <w:rsid w:val="00D24E6B"/>
    <w:rsid w:val="00D42648"/>
    <w:rsid w:val="00D42763"/>
    <w:rsid w:val="00D42818"/>
    <w:rsid w:val="00D53BBD"/>
    <w:rsid w:val="00D54B7C"/>
    <w:rsid w:val="00D61889"/>
    <w:rsid w:val="00DA3203"/>
    <w:rsid w:val="00DD5731"/>
    <w:rsid w:val="00DD654E"/>
    <w:rsid w:val="00DD7980"/>
    <w:rsid w:val="00DE2A71"/>
    <w:rsid w:val="00DF1358"/>
    <w:rsid w:val="00E03481"/>
    <w:rsid w:val="00E03F40"/>
    <w:rsid w:val="00E304A6"/>
    <w:rsid w:val="00E400A5"/>
    <w:rsid w:val="00E40318"/>
    <w:rsid w:val="00E5007E"/>
    <w:rsid w:val="00E550EA"/>
    <w:rsid w:val="00E57A4E"/>
    <w:rsid w:val="00E62D6E"/>
    <w:rsid w:val="00E63B20"/>
    <w:rsid w:val="00E738E4"/>
    <w:rsid w:val="00E814A2"/>
    <w:rsid w:val="00E81771"/>
    <w:rsid w:val="00E9094B"/>
    <w:rsid w:val="00E91B4B"/>
    <w:rsid w:val="00E940D3"/>
    <w:rsid w:val="00E9557F"/>
    <w:rsid w:val="00EA2B10"/>
    <w:rsid w:val="00EB2F7D"/>
    <w:rsid w:val="00EB30FD"/>
    <w:rsid w:val="00EB64FF"/>
    <w:rsid w:val="00EB6984"/>
    <w:rsid w:val="00EC4738"/>
    <w:rsid w:val="00EE156E"/>
    <w:rsid w:val="00EF2717"/>
    <w:rsid w:val="00EF573A"/>
    <w:rsid w:val="00EF7726"/>
    <w:rsid w:val="00F00FAD"/>
    <w:rsid w:val="00F057B5"/>
    <w:rsid w:val="00F05D87"/>
    <w:rsid w:val="00F11054"/>
    <w:rsid w:val="00F16086"/>
    <w:rsid w:val="00F34B10"/>
    <w:rsid w:val="00F411FA"/>
    <w:rsid w:val="00F43416"/>
    <w:rsid w:val="00F54BAE"/>
    <w:rsid w:val="00F56D53"/>
    <w:rsid w:val="00F62879"/>
    <w:rsid w:val="00F75B06"/>
    <w:rsid w:val="00F76593"/>
    <w:rsid w:val="00F86E7B"/>
    <w:rsid w:val="00F935A9"/>
    <w:rsid w:val="00F93847"/>
    <w:rsid w:val="00FA2456"/>
    <w:rsid w:val="00FA396F"/>
    <w:rsid w:val="00FA5B98"/>
    <w:rsid w:val="00FA65DD"/>
    <w:rsid w:val="00FC135F"/>
    <w:rsid w:val="00FC6B24"/>
    <w:rsid w:val="00FD025F"/>
    <w:rsid w:val="00FD19A1"/>
    <w:rsid w:val="00FD3D19"/>
    <w:rsid w:val="00FE00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050D24"/>
  <w15:chartTrackingRefBased/>
  <w15:docId w15:val="{F7527058-AA46-4CAB-A7D5-3B36B29DB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BA3"/>
    <w:pPr>
      <w:spacing w:after="0" w:line="360" w:lineRule="auto"/>
      <w:jc w:val="both"/>
    </w:pPr>
    <w:rPr>
      <w:rFonts w:ascii="Times New Roman" w:eastAsiaTheme="minorEastAsia" w:hAnsi="Times New Roman" w:cs="Times New Roman"/>
      <w:sz w:val="24"/>
    </w:rPr>
  </w:style>
  <w:style w:type="paragraph" w:styleId="Heading1">
    <w:name w:val="heading 1"/>
    <w:basedOn w:val="Title"/>
    <w:next w:val="Normal"/>
    <w:link w:val="Heading1Char"/>
    <w:autoRedefine/>
    <w:uiPriority w:val="9"/>
    <w:qFormat/>
    <w:rsid w:val="00C5300F"/>
    <w:pPr>
      <w:numPr>
        <w:numId w:val="24"/>
      </w:numPr>
      <w:outlineLvl w:val="0"/>
    </w:pPr>
    <w:rPr>
      <w:sz w:val="36"/>
      <w:szCs w:val="36"/>
    </w:rPr>
  </w:style>
  <w:style w:type="paragraph" w:styleId="Heading2">
    <w:name w:val="heading 2"/>
    <w:basedOn w:val="Heading1"/>
    <w:next w:val="Normal"/>
    <w:link w:val="Heading2Char"/>
    <w:autoRedefine/>
    <w:uiPriority w:val="9"/>
    <w:unhideWhenUsed/>
    <w:qFormat/>
    <w:rsid w:val="00AB0FD1"/>
    <w:pPr>
      <w:numPr>
        <w:ilvl w:val="1"/>
      </w:numPr>
      <w:outlineLvl w:val="1"/>
    </w:pPr>
    <w:rPr>
      <w:sz w:val="32"/>
    </w:rPr>
  </w:style>
  <w:style w:type="paragraph" w:styleId="Heading3">
    <w:name w:val="heading 3"/>
    <w:basedOn w:val="Heading2"/>
    <w:next w:val="Normal"/>
    <w:link w:val="Heading3Char"/>
    <w:autoRedefine/>
    <w:unhideWhenUsed/>
    <w:qFormat/>
    <w:rsid w:val="00557C7C"/>
    <w:pPr>
      <w:keepNext/>
      <w:numPr>
        <w:ilvl w:val="2"/>
        <w:numId w:val="25"/>
      </w:numPr>
      <w:tabs>
        <w:tab w:val="left" w:pos="810"/>
      </w:tabs>
      <w:spacing w:before="140" w:after="120" w:line="259" w:lineRule="auto"/>
      <w:contextualSpacing w:val="0"/>
      <w:outlineLvl w:val="2"/>
    </w:pPr>
    <w:rPr>
      <w:sz w:val="28"/>
    </w:rPr>
  </w:style>
  <w:style w:type="paragraph" w:styleId="Heading4">
    <w:name w:val="heading 4"/>
    <w:basedOn w:val="Normal"/>
    <w:next w:val="Normal"/>
    <w:link w:val="Heading4Char"/>
    <w:autoRedefine/>
    <w:uiPriority w:val="9"/>
    <w:unhideWhenUsed/>
    <w:qFormat/>
    <w:rsid w:val="00CD5D02"/>
    <w:pPr>
      <w:keepNext/>
      <w:keepLines/>
      <w:numPr>
        <w:ilvl w:val="3"/>
        <w:numId w:val="24"/>
      </w:numPr>
      <w:spacing w:before="240" w:after="240"/>
      <w:outlineLvl w:val="3"/>
    </w:pPr>
    <w:rPr>
      <w:rFonts w:eastAsiaTheme="majorEastAsia" w:cstheme="majorBidi"/>
      <w:b/>
      <w:iCs/>
      <w:color w:val="000000" w:themeColor="text1"/>
      <w:sz w:val="28"/>
    </w:rPr>
  </w:style>
  <w:style w:type="paragraph" w:styleId="Heading5">
    <w:name w:val="heading 5"/>
    <w:basedOn w:val="Normal"/>
    <w:next w:val="Normal"/>
    <w:link w:val="Heading5Char"/>
    <w:autoRedefine/>
    <w:uiPriority w:val="9"/>
    <w:unhideWhenUsed/>
    <w:qFormat/>
    <w:rsid w:val="00944259"/>
    <w:pPr>
      <w:keepNext/>
      <w:keepLines/>
      <w:numPr>
        <w:ilvl w:val="4"/>
        <w:numId w:val="24"/>
      </w:numPr>
      <w:outlineLvl w:val="4"/>
    </w:pPr>
    <w:rPr>
      <w:rFonts w:eastAsiaTheme="majorEastAsia" w:cstheme="majorBidi"/>
      <w:b/>
      <w:iCs/>
      <w:sz w:val="28"/>
    </w:rPr>
  </w:style>
  <w:style w:type="paragraph" w:styleId="Heading6">
    <w:name w:val="heading 6"/>
    <w:basedOn w:val="Normal"/>
    <w:next w:val="Normal"/>
    <w:link w:val="Heading6Char"/>
    <w:uiPriority w:val="9"/>
    <w:unhideWhenUsed/>
    <w:qFormat/>
    <w:rsid w:val="00E40318"/>
    <w:pPr>
      <w:keepNext/>
      <w:keepLines/>
      <w:numPr>
        <w:ilvl w:val="5"/>
        <w:numId w:val="24"/>
      </w:numPr>
      <w:spacing w:before="40"/>
      <w:outlineLvl w:val="5"/>
    </w:pPr>
    <w:rPr>
      <w:rFonts w:eastAsiaTheme="majorEastAsia" w:cstheme="majorBidi"/>
      <w:b/>
      <w:sz w:val="28"/>
    </w:rPr>
  </w:style>
  <w:style w:type="paragraph" w:styleId="Heading7">
    <w:name w:val="heading 7"/>
    <w:basedOn w:val="Normal"/>
    <w:next w:val="Normal"/>
    <w:link w:val="Heading7Char"/>
    <w:uiPriority w:val="9"/>
    <w:semiHidden/>
    <w:unhideWhenUsed/>
    <w:qFormat/>
    <w:rsid w:val="00E40318"/>
    <w:pPr>
      <w:keepNext/>
      <w:keepLines/>
      <w:numPr>
        <w:ilvl w:val="6"/>
        <w:numId w:val="24"/>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40318"/>
    <w:pPr>
      <w:keepNext/>
      <w:keepLines/>
      <w:numPr>
        <w:ilvl w:val="7"/>
        <w:numId w:val="2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40318"/>
    <w:pPr>
      <w:keepNext/>
      <w:keepLines/>
      <w:numPr>
        <w:ilvl w:val="8"/>
        <w:numId w:val="2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245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4ptBold">
    <w:name w:val="14pt Bold"/>
    <w:basedOn w:val="Normal"/>
    <w:link w:val="14ptBoldChar"/>
    <w:autoRedefine/>
    <w:qFormat/>
    <w:rsid w:val="003948FE"/>
    <w:pPr>
      <w:spacing w:after="240"/>
      <w:jc w:val="center"/>
    </w:pPr>
    <w:rPr>
      <w:rFonts w:eastAsia="Times New Roman"/>
      <w:b/>
      <w:bCs/>
      <w:sz w:val="36"/>
      <w:szCs w:val="36"/>
    </w:rPr>
  </w:style>
  <w:style w:type="character" w:customStyle="1" w:styleId="14ptBoldChar">
    <w:name w:val="14pt Bold Char"/>
    <w:basedOn w:val="DefaultParagraphFont"/>
    <w:link w:val="14ptBold"/>
    <w:rsid w:val="003948FE"/>
    <w:rPr>
      <w:rFonts w:ascii="Times New Roman" w:eastAsia="Times New Roman" w:hAnsi="Times New Roman" w:cs="Times New Roman"/>
      <w:b/>
      <w:bCs/>
      <w:sz w:val="36"/>
      <w:szCs w:val="36"/>
    </w:rPr>
  </w:style>
  <w:style w:type="character" w:customStyle="1" w:styleId="NoSpacingChar">
    <w:name w:val="No Spacing Char"/>
    <w:basedOn w:val="DefaultParagraphFont"/>
    <w:link w:val="NoSpacing"/>
    <w:uiPriority w:val="1"/>
    <w:locked/>
    <w:rsid w:val="0076104E"/>
  </w:style>
  <w:style w:type="paragraph" w:styleId="NoSpacing">
    <w:name w:val="No Spacing"/>
    <w:link w:val="NoSpacingChar"/>
    <w:uiPriority w:val="1"/>
    <w:qFormat/>
    <w:rsid w:val="0076104E"/>
    <w:pPr>
      <w:spacing w:after="0" w:line="240" w:lineRule="auto"/>
    </w:pPr>
  </w:style>
  <w:style w:type="character" w:styleId="Hyperlink">
    <w:name w:val="Hyperlink"/>
    <w:basedOn w:val="DefaultParagraphFont"/>
    <w:uiPriority w:val="99"/>
    <w:unhideWhenUsed/>
    <w:rsid w:val="00FC6B24"/>
    <w:rPr>
      <w:color w:val="0563C1" w:themeColor="hyperlink"/>
      <w:u w:val="single"/>
    </w:rPr>
  </w:style>
  <w:style w:type="paragraph" w:styleId="BodyText">
    <w:name w:val="Body Text"/>
    <w:basedOn w:val="Normal"/>
    <w:link w:val="BodyTextChar"/>
    <w:semiHidden/>
    <w:unhideWhenUsed/>
    <w:rsid w:val="00FC6B24"/>
    <w:rPr>
      <w:rFonts w:ascii="Arial" w:eastAsia="Times New Roman" w:hAnsi="Arial"/>
      <w:sz w:val="28"/>
      <w:szCs w:val="20"/>
    </w:rPr>
  </w:style>
  <w:style w:type="character" w:customStyle="1" w:styleId="BodyTextChar">
    <w:name w:val="Body Text Char"/>
    <w:basedOn w:val="DefaultParagraphFont"/>
    <w:link w:val="BodyText"/>
    <w:semiHidden/>
    <w:rsid w:val="00FC6B24"/>
    <w:rPr>
      <w:rFonts w:ascii="Arial" w:eastAsia="Times New Roman" w:hAnsi="Arial" w:cs="Times New Roman"/>
      <w:sz w:val="28"/>
      <w:szCs w:val="20"/>
    </w:rPr>
  </w:style>
  <w:style w:type="character" w:customStyle="1" w:styleId="Heading1Char">
    <w:name w:val="Heading 1 Char"/>
    <w:basedOn w:val="DefaultParagraphFont"/>
    <w:link w:val="Heading1"/>
    <w:uiPriority w:val="9"/>
    <w:rsid w:val="00C5300F"/>
    <w:rPr>
      <w:rFonts w:ascii="Times New Roman" w:eastAsiaTheme="majorEastAsia" w:hAnsi="Times New Roman" w:cstheme="majorBidi"/>
      <w:b/>
      <w:spacing w:val="-10"/>
      <w:kern w:val="28"/>
      <w:sz w:val="36"/>
      <w:szCs w:val="36"/>
    </w:rPr>
  </w:style>
  <w:style w:type="character" w:customStyle="1" w:styleId="Heading2Char">
    <w:name w:val="Heading 2 Char"/>
    <w:basedOn w:val="DefaultParagraphFont"/>
    <w:link w:val="Heading2"/>
    <w:uiPriority w:val="9"/>
    <w:rsid w:val="00AB0FD1"/>
    <w:rPr>
      <w:rFonts w:ascii="Times New Roman" w:eastAsiaTheme="majorEastAsia" w:hAnsi="Times New Roman" w:cstheme="majorBidi"/>
      <w:b/>
      <w:spacing w:val="-10"/>
      <w:kern w:val="28"/>
      <w:sz w:val="32"/>
      <w:szCs w:val="36"/>
    </w:rPr>
  </w:style>
  <w:style w:type="character" w:customStyle="1" w:styleId="Heading3Char">
    <w:name w:val="Heading 3 Char"/>
    <w:basedOn w:val="DefaultParagraphFont"/>
    <w:link w:val="Heading3"/>
    <w:rsid w:val="00557C7C"/>
    <w:rPr>
      <w:rFonts w:ascii="Times New Roman" w:eastAsiaTheme="majorEastAsia" w:hAnsi="Times New Roman" w:cstheme="majorBidi"/>
      <w:b/>
      <w:spacing w:val="-10"/>
      <w:kern w:val="28"/>
      <w:sz w:val="28"/>
      <w:szCs w:val="36"/>
    </w:rPr>
  </w:style>
  <w:style w:type="character" w:customStyle="1" w:styleId="Heading4Char">
    <w:name w:val="Heading 4 Char"/>
    <w:basedOn w:val="DefaultParagraphFont"/>
    <w:link w:val="Heading4"/>
    <w:uiPriority w:val="9"/>
    <w:rsid w:val="00CD5D02"/>
    <w:rPr>
      <w:rFonts w:ascii="Times New Roman" w:eastAsiaTheme="majorEastAsia" w:hAnsi="Times New Roman" w:cstheme="majorBidi"/>
      <w:b/>
      <w:iCs/>
      <w:color w:val="000000" w:themeColor="text1"/>
      <w:sz w:val="28"/>
    </w:rPr>
  </w:style>
  <w:style w:type="character" w:customStyle="1" w:styleId="Heading5Char">
    <w:name w:val="Heading 5 Char"/>
    <w:basedOn w:val="DefaultParagraphFont"/>
    <w:link w:val="Heading5"/>
    <w:uiPriority w:val="9"/>
    <w:rsid w:val="00944259"/>
    <w:rPr>
      <w:rFonts w:ascii="Times New Roman" w:eastAsiaTheme="majorEastAsia" w:hAnsi="Times New Roman" w:cstheme="majorBidi"/>
      <w:b/>
      <w:iCs/>
      <w:sz w:val="28"/>
    </w:rPr>
  </w:style>
  <w:style w:type="character" w:customStyle="1" w:styleId="Heading6Char">
    <w:name w:val="Heading 6 Char"/>
    <w:basedOn w:val="DefaultParagraphFont"/>
    <w:link w:val="Heading6"/>
    <w:uiPriority w:val="9"/>
    <w:rsid w:val="00E40318"/>
    <w:rPr>
      <w:rFonts w:ascii="Times New Roman" w:eastAsiaTheme="majorEastAsia" w:hAnsi="Times New Roman" w:cstheme="majorBidi"/>
      <w:b/>
      <w:sz w:val="28"/>
    </w:rPr>
  </w:style>
  <w:style w:type="character" w:customStyle="1" w:styleId="Heading7Char">
    <w:name w:val="Heading 7 Char"/>
    <w:basedOn w:val="DefaultParagraphFont"/>
    <w:link w:val="Heading7"/>
    <w:uiPriority w:val="9"/>
    <w:semiHidden/>
    <w:rsid w:val="00E4031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4031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40318"/>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E40318"/>
    <w:pPr>
      <w:numPr>
        <w:ilvl w:val="1"/>
      </w:numPr>
      <w:spacing w:before="240" w:after="240"/>
    </w:pPr>
    <w:rPr>
      <w:rFonts w:cstheme="minorBidi"/>
      <w:b/>
      <w:spacing w:val="15"/>
      <w:sz w:val="32"/>
    </w:rPr>
  </w:style>
  <w:style w:type="character" w:customStyle="1" w:styleId="SubtitleChar">
    <w:name w:val="Subtitle Char"/>
    <w:basedOn w:val="DefaultParagraphFont"/>
    <w:link w:val="Subtitle"/>
    <w:uiPriority w:val="11"/>
    <w:rsid w:val="00E40318"/>
    <w:rPr>
      <w:rFonts w:ascii="Times New Roman" w:eastAsiaTheme="minorEastAsia" w:hAnsi="Times New Roman"/>
      <w:b/>
      <w:spacing w:val="15"/>
      <w:sz w:val="32"/>
    </w:rPr>
  </w:style>
  <w:style w:type="paragraph" w:styleId="Header">
    <w:name w:val="header"/>
    <w:basedOn w:val="Normal"/>
    <w:link w:val="HeaderChar"/>
    <w:uiPriority w:val="99"/>
    <w:unhideWhenUsed/>
    <w:rsid w:val="00E40318"/>
    <w:pPr>
      <w:tabs>
        <w:tab w:val="center" w:pos="4680"/>
        <w:tab w:val="right" w:pos="9360"/>
      </w:tabs>
      <w:spacing w:before="240"/>
    </w:pPr>
    <w:rPr>
      <w:rFonts w:eastAsiaTheme="minorHAnsi" w:cstheme="minorBidi"/>
    </w:rPr>
  </w:style>
  <w:style w:type="character" w:customStyle="1" w:styleId="HeaderChar">
    <w:name w:val="Header Char"/>
    <w:basedOn w:val="DefaultParagraphFont"/>
    <w:link w:val="Header"/>
    <w:uiPriority w:val="99"/>
    <w:rsid w:val="00E40318"/>
    <w:rPr>
      <w:rFonts w:ascii="Times New Roman" w:hAnsi="Times New Roman"/>
      <w:sz w:val="24"/>
    </w:rPr>
  </w:style>
  <w:style w:type="paragraph" w:styleId="Footer">
    <w:name w:val="footer"/>
    <w:basedOn w:val="Normal"/>
    <w:link w:val="FooterChar"/>
    <w:uiPriority w:val="99"/>
    <w:unhideWhenUsed/>
    <w:rsid w:val="00E40318"/>
    <w:pPr>
      <w:tabs>
        <w:tab w:val="center" w:pos="4680"/>
        <w:tab w:val="right" w:pos="9360"/>
      </w:tabs>
      <w:spacing w:before="240"/>
    </w:pPr>
    <w:rPr>
      <w:rFonts w:eastAsiaTheme="minorHAnsi" w:cstheme="minorBidi"/>
    </w:rPr>
  </w:style>
  <w:style w:type="character" w:customStyle="1" w:styleId="FooterChar">
    <w:name w:val="Footer Char"/>
    <w:basedOn w:val="DefaultParagraphFont"/>
    <w:link w:val="Footer"/>
    <w:uiPriority w:val="99"/>
    <w:rsid w:val="00E40318"/>
    <w:rPr>
      <w:rFonts w:ascii="Times New Roman" w:hAnsi="Times New Roman"/>
      <w:sz w:val="24"/>
    </w:rPr>
  </w:style>
  <w:style w:type="paragraph" w:styleId="TOCHeading">
    <w:name w:val="TOC Heading"/>
    <w:basedOn w:val="Heading1"/>
    <w:next w:val="Normal"/>
    <w:uiPriority w:val="39"/>
    <w:unhideWhenUsed/>
    <w:qFormat/>
    <w:rsid w:val="00E40318"/>
    <w:pPr>
      <w:outlineLvl w:val="9"/>
    </w:pPr>
    <w:rPr>
      <w:b w:val="0"/>
      <w:color w:val="2F5496" w:themeColor="accent1" w:themeShade="BF"/>
    </w:rPr>
  </w:style>
  <w:style w:type="paragraph" w:styleId="TOC2">
    <w:name w:val="toc 2"/>
    <w:basedOn w:val="Normal"/>
    <w:next w:val="Normal"/>
    <w:autoRedefine/>
    <w:uiPriority w:val="39"/>
    <w:unhideWhenUsed/>
    <w:rsid w:val="00E40318"/>
    <w:pPr>
      <w:tabs>
        <w:tab w:val="right" w:leader="dot" w:pos="9350"/>
      </w:tabs>
      <w:spacing w:before="240" w:after="100"/>
      <w:ind w:left="220"/>
    </w:pPr>
    <w:rPr>
      <w:rFonts w:asciiTheme="minorHAnsi" w:eastAsia="Times New Roman" w:hAnsiTheme="minorHAnsi"/>
      <w:b/>
      <w:bCs/>
      <w:noProof/>
    </w:rPr>
  </w:style>
  <w:style w:type="paragraph" w:styleId="TOC1">
    <w:name w:val="toc 1"/>
    <w:basedOn w:val="Normal"/>
    <w:next w:val="Normal"/>
    <w:autoRedefine/>
    <w:uiPriority w:val="39"/>
    <w:unhideWhenUsed/>
    <w:rsid w:val="00B72B88"/>
    <w:pPr>
      <w:tabs>
        <w:tab w:val="left" w:pos="440"/>
        <w:tab w:val="right" w:leader="dot" w:pos="9350"/>
      </w:tabs>
      <w:spacing w:before="120" w:after="120" w:line="240" w:lineRule="auto"/>
    </w:pPr>
    <w:rPr>
      <w:b/>
      <w:bCs/>
      <w:noProof/>
      <w:sz w:val="28"/>
      <w:szCs w:val="28"/>
    </w:rPr>
  </w:style>
  <w:style w:type="paragraph" w:styleId="TOC3">
    <w:name w:val="toc 3"/>
    <w:basedOn w:val="Normal"/>
    <w:next w:val="Normal"/>
    <w:autoRedefine/>
    <w:uiPriority w:val="39"/>
    <w:unhideWhenUsed/>
    <w:rsid w:val="00E40318"/>
    <w:pPr>
      <w:tabs>
        <w:tab w:val="left" w:pos="1320"/>
        <w:tab w:val="right" w:leader="dot" w:pos="9350"/>
      </w:tabs>
      <w:spacing w:before="240" w:after="100"/>
      <w:ind w:left="440"/>
    </w:pPr>
    <w:rPr>
      <w:rFonts w:eastAsia="Times New Roman"/>
      <w:noProof/>
      <w:szCs w:val="24"/>
    </w:rPr>
  </w:style>
  <w:style w:type="paragraph" w:styleId="ListParagraph">
    <w:name w:val="List Paragraph"/>
    <w:basedOn w:val="Normal"/>
    <w:uiPriority w:val="34"/>
    <w:qFormat/>
    <w:rsid w:val="00E40318"/>
    <w:pPr>
      <w:spacing w:before="240" w:after="240"/>
      <w:ind w:left="720"/>
      <w:contextualSpacing/>
    </w:pPr>
    <w:rPr>
      <w:rFonts w:eastAsiaTheme="minorHAnsi" w:cstheme="minorBidi"/>
    </w:rPr>
  </w:style>
  <w:style w:type="character" w:customStyle="1" w:styleId="ff5">
    <w:name w:val="ff5"/>
    <w:basedOn w:val="DefaultParagraphFont"/>
    <w:rsid w:val="00E40318"/>
  </w:style>
  <w:style w:type="character" w:customStyle="1" w:styleId="lsc">
    <w:name w:val="lsc"/>
    <w:basedOn w:val="DefaultParagraphFont"/>
    <w:rsid w:val="00E40318"/>
  </w:style>
  <w:style w:type="character" w:customStyle="1" w:styleId="ls1f">
    <w:name w:val="ls1f"/>
    <w:basedOn w:val="DefaultParagraphFont"/>
    <w:rsid w:val="00E40318"/>
  </w:style>
  <w:style w:type="character" w:customStyle="1" w:styleId="a">
    <w:name w:val="_"/>
    <w:basedOn w:val="DefaultParagraphFont"/>
    <w:rsid w:val="00E40318"/>
  </w:style>
  <w:style w:type="character" w:customStyle="1" w:styleId="lse">
    <w:name w:val="lse"/>
    <w:basedOn w:val="DefaultParagraphFont"/>
    <w:rsid w:val="00E40318"/>
  </w:style>
  <w:style w:type="character" w:customStyle="1" w:styleId="ls20">
    <w:name w:val="ls20"/>
    <w:basedOn w:val="DefaultParagraphFont"/>
    <w:rsid w:val="00E40318"/>
  </w:style>
  <w:style w:type="character" w:customStyle="1" w:styleId="ls10">
    <w:name w:val="ls10"/>
    <w:basedOn w:val="DefaultParagraphFont"/>
    <w:rsid w:val="00E40318"/>
  </w:style>
  <w:style w:type="character" w:customStyle="1" w:styleId="ls11">
    <w:name w:val="ls11"/>
    <w:basedOn w:val="DefaultParagraphFont"/>
    <w:rsid w:val="00E40318"/>
  </w:style>
  <w:style w:type="character" w:customStyle="1" w:styleId="ls12">
    <w:name w:val="ls12"/>
    <w:basedOn w:val="DefaultParagraphFont"/>
    <w:rsid w:val="00E40318"/>
  </w:style>
  <w:style w:type="character" w:customStyle="1" w:styleId="lsd">
    <w:name w:val="lsd"/>
    <w:basedOn w:val="DefaultParagraphFont"/>
    <w:rsid w:val="00E40318"/>
  </w:style>
  <w:style w:type="character" w:customStyle="1" w:styleId="ls17">
    <w:name w:val="ls17"/>
    <w:basedOn w:val="DefaultParagraphFont"/>
    <w:rsid w:val="00E40318"/>
  </w:style>
  <w:style w:type="character" w:customStyle="1" w:styleId="ls13">
    <w:name w:val="ls13"/>
    <w:basedOn w:val="DefaultParagraphFont"/>
    <w:rsid w:val="00E40318"/>
  </w:style>
  <w:style w:type="character" w:customStyle="1" w:styleId="ls23">
    <w:name w:val="ls23"/>
    <w:basedOn w:val="DefaultParagraphFont"/>
    <w:rsid w:val="00E40318"/>
  </w:style>
  <w:style w:type="character" w:customStyle="1" w:styleId="ls1">
    <w:name w:val="ls1"/>
    <w:basedOn w:val="DefaultParagraphFont"/>
    <w:rsid w:val="00E40318"/>
  </w:style>
  <w:style w:type="character" w:customStyle="1" w:styleId="ls24">
    <w:name w:val="ls24"/>
    <w:basedOn w:val="DefaultParagraphFont"/>
    <w:rsid w:val="00E40318"/>
  </w:style>
  <w:style w:type="character" w:customStyle="1" w:styleId="lsb">
    <w:name w:val="lsb"/>
    <w:basedOn w:val="DefaultParagraphFont"/>
    <w:rsid w:val="00E40318"/>
  </w:style>
  <w:style w:type="character" w:customStyle="1" w:styleId="ls15">
    <w:name w:val="ls15"/>
    <w:basedOn w:val="DefaultParagraphFont"/>
    <w:rsid w:val="00E40318"/>
  </w:style>
  <w:style w:type="paragraph" w:styleId="Caption">
    <w:name w:val="caption"/>
    <w:basedOn w:val="Normal"/>
    <w:next w:val="Normal"/>
    <w:uiPriority w:val="35"/>
    <w:unhideWhenUsed/>
    <w:qFormat/>
    <w:rsid w:val="00E40318"/>
    <w:pPr>
      <w:spacing w:after="200"/>
    </w:pPr>
    <w:rPr>
      <w:rFonts w:eastAsiaTheme="minorHAnsi" w:cstheme="minorBidi"/>
      <w:i/>
      <w:iCs/>
      <w:color w:val="44546A" w:themeColor="text2"/>
      <w:sz w:val="18"/>
      <w:szCs w:val="18"/>
    </w:rPr>
  </w:style>
  <w:style w:type="character" w:styleId="Strong">
    <w:name w:val="Strong"/>
    <w:basedOn w:val="DefaultParagraphFont"/>
    <w:uiPriority w:val="22"/>
    <w:qFormat/>
    <w:rsid w:val="00E40318"/>
    <w:rPr>
      <w:b/>
      <w:bCs/>
    </w:rPr>
  </w:style>
  <w:style w:type="paragraph" w:styleId="NormalWeb">
    <w:name w:val="Normal (Web)"/>
    <w:basedOn w:val="Normal"/>
    <w:uiPriority w:val="99"/>
    <w:unhideWhenUsed/>
    <w:rsid w:val="00E40318"/>
    <w:pPr>
      <w:spacing w:before="100" w:beforeAutospacing="1" w:after="100" w:afterAutospacing="1"/>
    </w:pPr>
    <w:rPr>
      <w:rFonts w:eastAsia="Times New Roman"/>
      <w:szCs w:val="24"/>
    </w:rPr>
  </w:style>
  <w:style w:type="paragraph" w:styleId="TableofFigures">
    <w:name w:val="table of figures"/>
    <w:basedOn w:val="Normal"/>
    <w:next w:val="Normal"/>
    <w:autoRedefine/>
    <w:uiPriority w:val="99"/>
    <w:unhideWhenUsed/>
    <w:rsid w:val="0094683C"/>
    <w:pPr>
      <w:tabs>
        <w:tab w:val="right" w:leader="dot" w:pos="9350"/>
      </w:tabs>
    </w:pPr>
    <w:rPr>
      <w:b/>
      <w:bCs/>
      <w:noProof/>
    </w:rPr>
  </w:style>
  <w:style w:type="paragraph" w:styleId="HTMLPreformatted">
    <w:name w:val="HTML Preformatted"/>
    <w:basedOn w:val="Normal"/>
    <w:link w:val="HTMLPreformattedChar"/>
    <w:uiPriority w:val="99"/>
    <w:semiHidden/>
    <w:unhideWhenUsed/>
    <w:rsid w:val="00E403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40318"/>
    <w:rPr>
      <w:rFonts w:ascii="Courier New" w:eastAsia="Times New Roman" w:hAnsi="Courier New" w:cs="Courier New"/>
      <w:sz w:val="20"/>
      <w:szCs w:val="20"/>
    </w:rPr>
  </w:style>
  <w:style w:type="character" w:customStyle="1" w:styleId="kn">
    <w:name w:val="kn"/>
    <w:basedOn w:val="DefaultParagraphFont"/>
    <w:rsid w:val="00E40318"/>
  </w:style>
  <w:style w:type="character" w:customStyle="1" w:styleId="nn">
    <w:name w:val="nn"/>
    <w:basedOn w:val="DefaultParagraphFont"/>
    <w:rsid w:val="00E40318"/>
  </w:style>
  <w:style w:type="character" w:customStyle="1" w:styleId="k">
    <w:name w:val="k"/>
    <w:basedOn w:val="DefaultParagraphFont"/>
    <w:rsid w:val="00E40318"/>
  </w:style>
  <w:style w:type="character" w:customStyle="1" w:styleId="n">
    <w:name w:val="n"/>
    <w:basedOn w:val="DefaultParagraphFont"/>
    <w:rsid w:val="00E40318"/>
  </w:style>
  <w:style w:type="character" w:customStyle="1" w:styleId="o">
    <w:name w:val="o"/>
    <w:basedOn w:val="DefaultParagraphFont"/>
    <w:rsid w:val="00E40318"/>
  </w:style>
  <w:style w:type="character" w:customStyle="1" w:styleId="p">
    <w:name w:val="p"/>
    <w:basedOn w:val="DefaultParagraphFont"/>
    <w:rsid w:val="00E40318"/>
  </w:style>
  <w:style w:type="character" w:customStyle="1" w:styleId="s1">
    <w:name w:val="s1"/>
    <w:basedOn w:val="DefaultParagraphFont"/>
    <w:rsid w:val="00E40318"/>
  </w:style>
  <w:style w:type="character" w:customStyle="1" w:styleId="kc">
    <w:name w:val="kc"/>
    <w:basedOn w:val="DefaultParagraphFont"/>
    <w:rsid w:val="00E40318"/>
  </w:style>
  <w:style w:type="character" w:customStyle="1" w:styleId="apple-style-span">
    <w:name w:val="apple-style-span"/>
    <w:basedOn w:val="DefaultParagraphFont"/>
    <w:rsid w:val="00E40318"/>
  </w:style>
  <w:style w:type="paragraph" w:customStyle="1" w:styleId="EndNoteBibliographyTitle">
    <w:name w:val="EndNote Bibliography Title"/>
    <w:basedOn w:val="Normal"/>
    <w:link w:val="EndNoteBibliographyTitleChar"/>
    <w:rsid w:val="00E40318"/>
    <w:pPr>
      <w:spacing w:before="240"/>
      <w:jc w:val="center"/>
    </w:pPr>
    <w:rPr>
      <w:rFonts w:eastAsiaTheme="minorHAnsi"/>
      <w:noProof/>
    </w:rPr>
  </w:style>
  <w:style w:type="character" w:customStyle="1" w:styleId="EndNoteBibliographyTitleChar">
    <w:name w:val="EndNote Bibliography Title Char"/>
    <w:basedOn w:val="DefaultParagraphFont"/>
    <w:link w:val="EndNoteBibliographyTitle"/>
    <w:rsid w:val="00E40318"/>
    <w:rPr>
      <w:rFonts w:ascii="Times New Roman" w:hAnsi="Times New Roman" w:cs="Times New Roman"/>
      <w:noProof/>
      <w:sz w:val="24"/>
    </w:rPr>
  </w:style>
  <w:style w:type="paragraph" w:customStyle="1" w:styleId="EndNoteBibliography">
    <w:name w:val="EndNote Bibliography"/>
    <w:basedOn w:val="Normal"/>
    <w:link w:val="EndNoteBibliographyChar"/>
    <w:rsid w:val="00E40318"/>
    <w:pPr>
      <w:spacing w:before="240" w:after="240" w:line="240" w:lineRule="auto"/>
    </w:pPr>
    <w:rPr>
      <w:rFonts w:eastAsiaTheme="minorHAnsi"/>
      <w:noProof/>
    </w:rPr>
  </w:style>
  <w:style w:type="character" w:customStyle="1" w:styleId="EndNoteBibliographyChar">
    <w:name w:val="EndNote Bibliography Char"/>
    <w:basedOn w:val="DefaultParagraphFont"/>
    <w:link w:val="EndNoteBibliography"/>
    <w:rsid w:val="00E40318"/>
    <w:rPr>
      <w:rFonts w:ascii="Times New Roman" w:hAnsi="Times New Roman" w:cs="Times New Roman"/>
      <w:noProof/>
      <w:sz w:val="24"/>
    </w:rPr>
  </w:style>
  <w:style w:type="paragraph" w:styleId="Title">
    <w:name w:val="Title"/>
    <w:basedOn w:val="Normal"/>
    <w:next w:val="Normal"/>
    <w:link w:val="TitleChar"/>
    <w:autoRedefine/>
    <w:uiPriority w:val="10"/>
    <w:qFormat/>
    <w:rsid w:val="00BD6581"/>
    <w:pPr>
      <w:ind w:left="360"/>
      <w:contextualSpacing/>
      <w:jc w:val="left"/>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BD6581"/>
    <w:rPr>
      <w:rFonts w:ascii="Times New Roman" w:eastAsiaTheme="majorEastAsia" w:hAnsi="Times New Roman" w:cstheme="majorBidi"/>
      <w:b/>
      <w:spacing w:val="-10"/>
      <w:kern w:val="28"/>
      <w:sz w:val="56"/>
      <w:szCs w:val="56"/>
    </w:rPr>
  </w:style>
  <w:style w:type="paragraph" w:customStyle="1" w:styleId="28ptBold">
    <w:name w:val="28ptBold"/>
    <w:basedOn w:val="Title"/>
    <w:link w:val="28ptBoldChar"/>
    <w:autoRedefine/>
    <w:qFormat/>
    <w:rsid w:val="0016719B"/>
    <w:pPr>
      <w:jc w:val="center"/>
    </w:pPr>
    <w:rPr>
      <w:sz w:val="40"/>
    </w:rPr>
  </w:style>
  <w:style w:type="character" w:customStyle="1" w:styleId="28ptBoldChar">
    <w:name w:val="28ptBold Char"/>
    <w:basedOn w:val="TitleChar"/>
    <w:link w:val="28ptBold"/>
    <w:rsid w:val="0016719B"/>
    <w:rPr>
      <w:rFonts w:ascii="Times New Roman" w:eastAsiaTheme="majorEastAsia" w:hAnsi="Times New Roman" w:cstheme="majorBidi"/>
      <w:b/>
      <w:spacing w:val="-10"/>
      <w:kern w:val="28"/>
      <w:sz w:val="40"/>
      <w:szCs w:val="56"/>
    </w:rPr>
  </w:style>
  <w:style w:type="paragraph" w:customStyle="1" w:styleId="Default">
    <w:name w:val="Default"/>
    <w:rsid w:val="006D6574"/>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8D2244"/>
    <w:pPr>
      <w:spacing w:line="240" w:lineRule="auto"/>
      <w:jc w:val="left"/>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8D224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1836619">
      <w:bodyDiv w:val="1"/>
      <w:marLeft w:val="0"/>
      <w:marRight w:val="0"/>
      <w:marTop w:val="0"/>
      <w:marBottom w:val="0"/>
      <w:divBdr>
        <w:top w:val="none" w:sz="0" w:space="0" w:color="auto"/>
        <w:left w:val="none" w:sz="0" w:space="0" w:color="auto"/>
        <w:bottom w:val="none" w:sz="0" w:space="0" w:color="auto"/>
        <w:right w:val="none" w:sz="0" w:space="0" w:color="auto"/>
      </w:divBdr>
    </w:div>
    <w:div w:id="895160223">
      <w:bodyDiv w:val="1"/>
      <w:marLeft w:val="0"/>
      <w:marRight w:val="0"/>
      <w:marTop w:val="0"/>
      <w:marBottom w:val="0"/>
      <w:divBdr>
        <w:top w:val="none" w:sz="0" w:space="0" w:color="auto"/>
        <w:left w:val="none" w:sz="0" w:space="0" w:color="auto"/>
        <w:bottom w:val="none" w:sz="0" w:space="0" w:color="auto"/>
        <w:right w:val="none" w:sz="0" w:space="0" w:color="auto"/>
      </w:divBdr>
    </w:div>
    <w:div w:id="931595765">
      <w:bodyDiv w:val="1"/>
      <w:marLeft w:val="0"/>
      <w:marRight w:val="0"/>
      <w:marTop w:val="0"/>
      <w:marBottom w:val="0"/>
      <w:divBdr>
        <w:top w:val="none" w:sz="0" w:space="0" w:color="auto"/>
        <w:left w:val="none" w:sz="0" w:space="0" w:color="auto"/>
        <w:bottom w:val="none" w:sz="0" w:space="0" w:color="auto"/>
        <w:right w:val="none" w:sz="0" w:space="0" w:color="auto"/>
      </w:divBdr>
    </w:div>
    <w:div w:id="963386929">
      <w:bodyDiv w:val="1"/>
      <w:marLeft w:val="0"/>
      <w:marRight w:val="0"/>
      <w:marTop w:val="0"/>
      <w:marBottom w:val="0"/>
      <w:divBdr>
        <w:top w:val="none" w:sz="0" w:space="0" w:color="auto"/>
        <w:left w:val="none" w:sz="0" w:space="0" w:color="auto"/>
        <w:bottom w:val="none" w:sz="0" w:space="0" w:color="auto"/>
        <w:right w:val="none" w:sz="0" w:space="0" w:color="auto"/>
      </w:divBdr>
    </w:div>
    <w:div w:id="1437410318">
      <w:bodyDiv w:val="1"/>
      <w:marLeft w:val="0"/>
      <w:marRight w:val="0"/>
      <w:marTop w:val="0"/>
      <w:marBottom w:val="0"/>
      <w:divBdr>
        <w:top w:val="none" w:sz="0" w:space="0" w:color="auto"/>
        <w:left w:val="none" w:sz="0" w:space="0" w:color="auto"/>
        <w:bottom w:val="none" w:sz="0" w:space="0" w:color="auto"/>
        <w:right w:val="none" w:sz="0" w:space="0" w:color="auto"/>
      </w:divBdr>
    </w:div>
    <w:div w:id="1533423761">
      <w:bodyDiv w:val="1"/>
      <w:marLeft w:val="0"/>
      <w:marRight w:val="0"/>
      <w:marTop w:val="0"/>
      <w:marBottom w:val="0"/>
      <w:divBdr>
        <w:top w:val="none" w:sz="0" w:space="0" w:color="auto"/>
        <w:left w:val="none" w:sz="0" w:space="0" w:color="auto"/>
        <w:bottom w:val="none" w:sz="0" w:space="0" w:color="auto"/>
        <w:right w:val="none" w:sz="0" w:space="0" w:color="auto"/>
      </w:divBdr>
    </w:div>
    <w:div w:id="1570648843">
      <w:bodyDiv w:val="1"/>
      <w:marLeft w:val="0"/>
      <w:marRight w:val="0"/>
      <w:marTop w:val="0"/>
      <w:marBottom w:val="0"/>
      <w:divBdr>
        <w:top w:val="none" w:sz="0" w:space="0" w:color="auto"/>
        <w:left w:val="none" w:sz="0" w:space="0" w:color="auto"/>
        <w:bottom w:val="none" w:sz="0" w:space="0" w:color="auto"/>
        <w:right w:val="none" w:sz="0" w:space="0" w:color="auto"/>
      </w:divBdr>
    </w:div>
    <w:div w:id="1610089195">
      <w:bodyDiv w:val="1"/>
      <w:marLeft w:val="0"/>
      <w:marRight w:val="0"/>
      <w:marTop w:val="0"/>
      <w:marBottom w:val="0"/>
      <w:divBdr>
        <w:top w:val="none" w:sz="0" w:space="0" w:color="auto"/>
        <w:left w:val="none" w:sz="0" w:space="0" w:color="auto"/>
        <w:bottom w:val="none" w:sz="0" w:space="0" w:color="auto"/>
        <w:right w:val="none" w:sz="0" w:space="0" w:color="auto"/>
      </w:divBdr>
    </w:div>
    <w:div w:id="1676298825">
      <w:bodyDiv w:val="1"/>
      <w:marLeft w:val="0"/>
      <w:marRight w:val="0"/>
      <w:marTop w:val="0"/>
      <w:marBottom w:val="0"/>
      <w:divBdr>
        <w:top w:val="none" w:sz="0" w:space="0" w:color="auto"/>
        <w:left w:val="none" w:sz="0" w:space="0" w:color="auto"/>
        <w:bottom w:val="none" w:sz="0" w:space="0" w:color="auto"/>
        <w:right w:val="none" w:sz="0" w:space="0" w:color="auto"/>
      </w:divBdr>
    </w:div>
    <w:div w:id="1792355567">
      <w:bodyDiv w:val="1"/>
      <w:marLeft w:val="0"/>
      <w:marRight w:val="0"/>
      <w:marTop w:val="0"/>
      <w:marBottom w:val="0"/>
      <w:divBdr>
        <w:top w:val="none" w:sz="0" w:space="0" w:color="auto"/>
        <w:left w:val="none" w:sz="0" w:space="0" w:color="auto"/>
        <w:bottom w:val="none" w:sz="0" w:space="0" w:color="auto"/>
        <w:right w:val="none" w:sz="0" w:space="0" w:color="auto"/>
      </w:divBdr>
    </w:div>
    <w:div w:id="192514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D:\LOGICS%20Projects\2021\Eventino%20Waheed%20CUI\Eventivo.docx" TargetMode="External"/><Relationship Id="rId18" Type="http://schemas.openxmlformats.org/officeDocument/2006/relationships/hyperlink" Target="file:///D:\LOGICS%20Projects\2021\Eventino%20Waheed%20CUI\Eventivo.docx" TargetMode="External"/><Relationship Id="rId26" Type="http://schemas.openxmlformats.org/officeDocument/2006/relationships/footer" Target="footer1.xm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file:///D:\LOGICS%20Projects\2021\Eventino%20Waheed%20CUI\Eventivo.docx" TargetMode="External"/><Relationship Id="rId34" Type="http://schemas.openxmlformats.org/officeDocument/2006/relationships/image" Target="media/image9.png"/><Relationship Id="rId42"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hyperlink" Target="file:///D:\LOGICS%20Projects\2021\Eventino%20Waheed%20CUI\Eventivo.docx" TargetMode="External"/><Relationship Id="rId17" Type="http://schemas.openxmlformats.org/officeDocument/2006/relationships/hyperlink" Target="file:///D:\LOGICS%20Projects\2021\Eventino%20Waheed%20CUI\Eventivo.docx" TargetMode="External"/><Relationship Id="rId25" Type="http://schemas.openxmlformats.org/officeDocument/2006/relationships/hyperlink" Target="file:///D:\LOGICS%20Projects\2021\Eventino%20Waheed%20CUI\Eventivo.docx"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LOGICS%20Projects\2021\Eventino%20Waheed%20CUI\Eventivo.docx" TargetMode="External"/><Relationship Id="rId20" Type="http://schemas.openxmlformats.org/officeDocument/2006/relationships/hyperlink" Target="file:///D:\LOGICS%20Projects\2021\Eventino%20Waheed%20CUI\Eventivo.docx" TargetMode="External"/><Relationship Id="rId29" Type="http://schemas.openxmlformats.org/officeDocument/2006/relationships/image" Target="media/image4.png"/><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LOGICS%20Projects\2021\Eventino%20Waheed%20CUI\Eventivo.docx" TargetMode="External"/><Relationship Id="rId24" Type="http://schemas.openxmlformats.org/officeDocument/2006/relationships/hyperlink" Target="file:///D:\LOGICS%20Projects\2021\Eventino%20Waheed%20CUI\Eventivo.docx"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D:\LOGICS%20Projects\2021\Eventino%20Waheed%20CUI\Eventivo.docx" TargetMode="External"/><Relationship Id="rId23" Type="http://schemas.openxmlformats.org/officeDocument/2006/relationships/hyperlink" Target="file:///D:\LOGICS%20Projects\2021\Eventino%20Waheed%20CUI\Eventivo.docx" TargetMode="External"/><Relationship Id="rId28" Type="http://schemas.openxmlformats.org/officeDocument/2006/relationships/image" Target="media/image3.png"/><Relationship Id="rId36" Type="http://schemas.openxmlformats.org/officeDocument/2006/relationships/image" Target="media/image11.png"/><Relationship Id="rId10" Type="http://schemas.openxmlformats.org/officeDocument/2006/relationships/hyperlink" Target="file:///D:\LOGICS%20Projects\2021\Eventino%20Waheed%20CUI\Eventivo.docx" TargetMode="External"/><Relationship Id="rId19" Type="http://schemas.openxmlformats.org/officeDocument/2006/relationships/hyperlink" Target="file:///D:\LOGICS%20Projects\2021\Eventino%20Waheed%20CUI\Eventivo.docx" TargetMode="External"/><Relationship Id="rId31" Type="http://schemas.openxmlformats.org/officeDocument/2006/relationships/image" Target="media/image6.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D:\LOGICS%20Projects\2021\Eventino%20Waheed%20CUI\Eventivo.docx" TargetMode="External"/><Relationship Id="rId14" Type="http://schemas.openxmlformats.org/officeDocument/2006/relationships/hyperlink" Target="file:///D:\LOGICS%20Projects\2021\Eventino%20Waheed%20CUI\Eventivo.docx" TargetMode="External"/><Relationship Id="rId22" Type="http://schemas.openxmlformats.org/officeDocument/2006/relationships/hyperlink" Target="file:///D:\LOGICS%20Projects\2021\Eventino%20Waheed%20CUI\Eventivo.docx"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0B7DA-8E8A-490D-8EAA-EEC62AEB6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57</Pages>
  <Words>7092</Words>
  <Characters>4042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waheed</cp:lastModifiedBy>
  <cp:revision>23</cp:revision>
  <cp:lastPrinted>2021-03-24T20:48:00Z</cp:lastPrinted>
  <dcterms:created xsi:type="dcterms:W3CDTF">2021-03-12T20:02:00Z</dcterms:created>
  <dcterms:modified xsi:type="dcterms:W3CDTF">2021-03-24T21:05:00Z</dcterms:modified>
</cp:coreProperties>
</file>